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A43E5E" w14:textId="77777777" w:rsidR="00E22DA2" w:rsidRDefault="00507EB3" w:rsidP="006E6814">
      <w:pPr>
        <w:pStyle w:val="ijecstitle"/>
      </w:pPr>
      <w:r>
        <w:t>Marketplace analysis: The Effect of E-Service Qu</w:t>
      </w:r>
      <w:r w:rsidR="0010287F">
        <w:t>ality, Product Brand Perception</w:t>
      </w:r>
      <w:r w:rsidRPr="00205885">
        <w:rPr>
          <w:color w:val="000000" w:themeColor="text1"/>
        </w:rPr>
        <w:t xml:space="preserve"> and </w:t>
      </w:r>
      <w:r>
        <w:t>Social Support on Repurchase through Consumer Satisfaction and Trust</w:t>
      </w:r>
    </w:p>
    <w:p w14:paraId="03F96DF9" w14:textId="77777777" w:rsidR="006E6814" w:rsidRPr="008C4767" w:rsidRDefault="006E6814" w:rsidP="006E6814">
      <w:pPr>
        <w:pStyle w:val="ijecstitle"/>
        <w:rPr>
          <w:caps/>
          <w:sz w:val="24"/>
          <w:szCs w:val="24"/>
        </w:rPr>
      </w:pPr>
    </w:p>
    <w:p w14:paraId="12FCAA6C" w14:textId="77777777" w:rsidR="00507EB3" w:rsidRPr="004D724C" w:rsidRDefault="00507EB3" w:rsidP="00507EB3">
      <w:pPr>
        <w:pStyle w:val="ijecsauthor"/>
      </w:pPr>
      <w:r>
        <w:t>Yuliana Miranti</w:t>
      </w:r>
    </w:p>
    <w:p w14:paraId="0222B739" w14:textId="77777777" w:rsidR="00507EB3" w:rsidRPr="004D724C" w:rsidRDefault="00507EB3" w:rsidP="00507EB3">
      <w:pPr>
        <w:pStyle w:val="ijecsauthor"/>
      </w:pPr>
      <w:r>
        <w:t>Esa Unggul</w:t>
      </w:r>
      <w:r w:rsidRPr="004D724C">
        <w:t xml:space="preserve"> University</w:t>
      </w:r>
    </w:p>
    <w:p w14:paraId="08DBABD9" w14:textId="77777777" w:rsidR="00507EB3" w:rsidRPr="004D724C" w:rsidRDefault="00507EB3" w:rsidP="00507EB3">
      <w:pPr>
        <w:pStyle w:val="ijecsauthor"/>
      </w:pPr>
      <w:r>
        <w:t>yulianamiranti@student.esaunggul.ac.id</w:t>
      </w:r>
    </w:p>
    <w:p w14:paraId="6E5C68C4" w14:textId="77777777" w:rsidR="00EA1E4F" w:rsidRPr="004D724C" w:rsidRDefault="00EA1E4F" w:rsidP="004D724C">
      <w:pPr>
        <w:pStyle w:val="ijecsauthor"/>
      </w:pPr>
    </w:p>
    <w:p w14:paraId="6A2C1C3B" w14:textId="77777777" w:rsidR="00507EB3" w:rsidRPr="004D724C" w:rsidRDefault="00507EB3" w:rsidP="00507EB3">
      <w:pPr>
        <w:pStyle w:val="ijecsauthor"/>
      </w:pPr>
      <w:r>
        <w:t>Tantri Yanuar Rahmat Syah</w:t>
      </w:r>
    </w:p>
    <w:p w14:paraId="3943E9DC" w14:textId="77777777" w:rsidR="00507EB3" w:rsidRPr="004D724C" w:rsidRDefault="00507EB3" w:rsidP="00507EB3">
      <w:pPr>
        <w:pStyle w:val="ijecsauthor"/>
      </w:pPr>
      <w:r>
        <w:t>Esa Unggul</w:t>
      </w:r>
      <w:r w:rsidRPr="004D724C">
        <w:t xml:space="preserve"> University</w:t>
      </w:r>
    </w:p>
    <w:p w14:paraId="7D6F825F" w14:textId="77777777" w:rsidR="00507EB3" w:rsidRPr="004D724C" w:rsidRDefault="00507EB3" w:rsidP="00507EB3">
      <w:pPr>
        <w:pStyle w:val="ijecsauthor"/>
      </w:pPr>
      <w:r>
        <w:t>tantri.yanuar@esaunggul.ac.id</w:t>
      </w:r>
    </w:p>
    <w:p w14:paraId="39E97478" w14:textId="77777777" w:rsidR="00EA1E4F" w:rsidRPr="00EA1E4F" w:rsidRDefault="00EA1E4F" w:rsidP="00061C5E">
      <w:pPr>
        <w:pStyle w:val="NormalWeb"/>
        <w:pBdr>
          <w:bottom w:val="single" w:sz="6" w:space="1" w:color="auto"/>
        </w:pBdr>
        <w:snapToGrid w:val="0"/>
        <w:spacing w:before="0" w:beforeAutospacing="0" w:after="0" w:afterAutospacing="0"/>
        <w:jc w:val="center"/>
        <w:textAlignment w:val="top"/>
        <w:rPr>
          <w:rFonts w:ascii="Arial" w:eastAsia="PMingLiU" w:hAnsi="Arial" w:cs="Arial"/>
        </w:rPr>
      </w:pPr>
    </w:p>
    <w:p w14:paraId="4C25E01B" w14:textId="77777777" w:rsidR="00E22DA2" w:rsidRDefault="000C0242" w:rsidP="00077489">
      <w:pPr>
        <w:pStyle w:val="IJECSAbstract"/>
        <w:rPr>
          <w:rFonts w:eastAsia="PMingLiU"/>
        </w:rPr>
      </w:pPr>
      <w:r w:rsidRPr="00F15F4E">
        <w:t>ABSTRACT</w:t>
      </w:r>
    </w:p>
    <w:p w14:paraId="641354B5" w14:textId="77777777" w:rsidR="00286B10" w:rsidRDefault="00286B10" w:rsidP="008C4767">
      <w:pPr>
        <w:pStyle w:val="NormalWeb"/>
        <w:snapToGrid w:val="0"/>
        <w:spacing w:before="0" w:beforeAutospacing="0" w:afterLines="50" w:after="180" w:afterAutospacing="0" w:line="276" w:lineRule="auto"/>
        <w:jc w:val="both"/>
        <w:textAlignment w:val="top"/>
        <w:rPr>
          <w:rFonts w:ascii="Times New Roman" w:hAnsi="Times New Roman" w:cs="Times New Roman"/>
          <w:color w:val="000000" w:themeColor="text1"/>
        </w:rPr>
      </w:pPr>
      <w:r>
        <w:rPr>
          <w:rFonts w:ascii="Times New Roman" w:hAnsi="Times New Roman" w:cs="Times New Roman"/>
          <w:color w:val="000000" w:themeColor="text1"/>
        </w:rPr>
        <w:t xml:space="preserve">Technological developments have an impact on business activities and consumer behavior. This can be seen from the increasing number of online businesses. </w:t>
      </w:r>
      <w:r w:rsidRPr="00BE1D43">
        <w:rPr>
          <w:rFonts w:ascii="Times New Roman" w:hAnsi="Times New Roman" w:cs="Times New Roman"/>
          <w:color w:val="000000" w:themeColor="text1"/>
        </w:rPr>
        <w:t>This study looks at consumer behavior by exploring the relationship between e-service quality, product brand perception, and social support on satisfaction; trust; behavioral intentions &amp; repurchases</w:t>
      </w:r>
      <w:r>
        <w:rPr>
          <w:rFonts w:ascii="Times New Roman" w:hAnsi="Times New Roman" w:cs="Times New Roman"/>
          <w:color w:val="000000" w:themeColor="text1"/>
        </w:rPr>
        <w:t xml:space="preserve"> on marketplaces in Indonesia. </w:t>
      </w:r>
      <w:r w:rsidRPr="00BE1D43">
        <w:rPr>
          <w:rFonts w:ascii="Times New Roman" w:hAnsi="Times New Roman" w:cs="Times New Roman"/>
          <w:color w:val="000000" w:themeColor="text1"/>
        </w:rPr>
        <w:t>This quantitative research uses the Structural Equation Model (SEM) method with Lisrel 88 program. The respondents in this research are 450 X-Z generation and have filled out the online questionnaires through google form. The results of this study indicates that e-service quality has a significant effect on consumer satisfaction, product brand perception has a positive impact on trust</w:t>
      </w:r>
      <w:r>
        <w:rPr>
          <w:rFonts w:ascii="Times New Roman" w:hAnsi="Times New Roman" w:cs="Times New Roman"/>
          <w:color w:val="000000" w:themeColor="text1"/>
        </w:rPr>
        <w:t>,</w:t>
      </w:r>
      <w:r w:rsidRPr="00BE1D43">
        <w:rPr>
          <w:rFonts w:ascii="Times New Roman" w:hAnsi="Times New Roman" w:cs="Times New Roman"/>
          <w:color w:val="000000" w:themeColor="text1"/>
        </w:rPr>
        <w:t xml:space="preserve"> and social support has a direct impact on both trust and behavioral intention. </w:t>
      </w:r>
      <w:r>
        <w:rPr>
          <w:rFonts w:ascii="Times New Roman" w:hAnsi="Times New Roman" w:cs="Times New Roman"/>
          <w:color w:val="000000" w:themeColor="text1"/>
        </w:rPr>
        <w:t>S</w:t>
      </w:r>
      <w:r w:rsidRPr="00BE1D43">
        <w:rPr>
          <w:rFonts w:ascii="Times New Roman" w:hAnsi="Times New Roman" w:cs="Times New Roman"/>
          <w:color w:val="000000" w:themeColor="text1"/>
        </w:rPr>
        <w:t>atisfaction, trust, and behavioral intentions, positively affect repurchase. This research offers significant manage</w:t>
      </w:r>
      <w:r>
        <w:rPr>
          <w:rFonts w:ascii="Times New Roman" w:hAnsi="Times New Roman" w:cs="Times New Roman"/>
          <w:color w:val="000000" w:themeColor="text1"/>
        </w:rPr>
        <w:t xml:space="preserve">rial implications for companies, especially in making policy and formatting strategy of business management marketing by taking into account the aspects of customer satisfaction and trust. Companies can formulate strategies through the results of this research by creating innovative products, responsive services, wider and sustainable networks. </w:t>
      </w:r>
      <w:r w:rsidRPr="00BE1D43">
        <w:rPr>
          <w:rFonts w:ascii="Times New Roman" w:hAnsi="Times New Roman" w:cs="Times New Roman"/>
          <w:color w:val="000000" w:themeColor="text1"/>
        </w:rPr>
        <w:t xml:space="preserve"> </w:t>
      </w:r>
    </w:p>
    <w:p w14:paraId="54A588FB" w14:textId="77777777" w:rsidR="00E22DA2" w:rsidRDefault="000C0242" w:rsidP="008C4767">
      <w:pPr>
        <w:pStyle w:val="NormalWeb"/>
        <w:pBdr>
          <w:bottom w:val="single" w:sz="6" w:space="1" w:color="auto"/>
        </w:pBdr>
        <w:snapToGrid w:val="0"/>
        <w:spacing w:before="0" w:beforeAutospacing="0" w:after="0" w:afterAutospacing="0" w:line="276" w:lineRule="auto"/>
        <w:jc w:val="both"/>
        <w:textAlignment w:val="top"/>
        <w:rPr>
          <w:rFonts w:ascii="Times New Roman" w:hAnsi="Times New Roman" w:cs="Times New Roman"/>
        </w:rPr>
      </w:pPr>
      <w:r w:rsidRPr="00025824">
        <w:rPr>
          <w:rFonts w:ascii="Times New Roman" w:hAnsi="Times New Roman" w:cs="Times New Roman" w:hint="eastAsia"/>
          <w:b/>
          <w:szCs w:val="20"/>
        </w:rPr>
        <w:t>Keyword</w:t>
      </w:r>
      <w:r w:rsidR="0050097C">
        <w:rPr>
          <w:rFonts w:ascii="Times New Roman" w:hAnsi="Times New Roman" w:cs="Times New Roman" w:hint="eastAsia"/>
          <w:b/>
          <w:szCs w:val="20"/>
        </w:rPr>
        <w:t>s</w:t>
      </w:r>
      <w:r w:rsidRPr="00025824">
        <w:rPr>
          <w:rFonts w:ascii="Times New Roman" w:hAnsi="Times New Roman" w:cs="Times New Roman" w:hint="eastAsia"/>
          <w:b/>
          <w:szCs w:val="20"/>
        </w:rPr>
        <w:t>:</w:t>
      </w:r>
      <w:r>
        <w:rPr>
          <w:rFonts w:ascii="Times New Roman" w:hAnsi="Times New Roman" w:cs="Times New Roman" w:hint="eastAsia"/>
          <w:szCs w:val="20"/>
        </w:rPr>
        <w:t xml:space="preserve"> </w:t>
      </w:r>
      <w:r w:rsidR="006E6814">
        <w:rPr>
          <w:rFonts w:ascii="Times New Roman" w:hAnsi="Times New Roman" w:cs="Times New Roman"/>
        </w:rPr>
        <w:t>E-service quality, Product brand perception</w:t>
      </w:r>
      <w:r w:rsidR="006E6814" w:rsidRPr="009D5521">
        <w:rPr>
          <w:rFonts w:ascii="Times New Roman" w:hAnsi="Times New Roman" w:cs="Times New Roman"/>
        </w:rPr>
        <w:t>,</w:t>
      </w:r>
      <w:r w:rsidR="006E6814">
        <w:rPr>
          <w:rFonts w:ascii="Times New Roman" w:hAnsi="Times New Roman" w:cs="Times New Roman"/>
        </w:rPr>
        <w:t xml:space="preserve"> Social support, Repurchase, Satisfaction, T</w:t>
      </w:r>
      <w:r w:rsidR="006E6814" w:rsidRPr="009D5521">
        <w:rPr>
          <w:rFonts w:ascii="Times New Roman" w:hAnsi="Times New Roman" w:cs="Times New Roman"/>
        </w:rPr>
        <w:t>rust</w:t>
      </w:r>
      <w:r w:rsidR="006E6814">
        <w:rPr>
          <w:rFonts w:ascii="Times New Roman" w:hAnsi="Times New Roman" w:cs="Times New Roman"/>
        </w:rPr>
        <w:t xml:space="preserve">, </w:t>
      </w:r>
      <w:r w:rsidR="006E6814">
        <w:rPr>
          <w:rFonts w:ascii="Times New Roman" w:hAnsi="Times New Roman" w:cs="Times New Roman"/>
          <w:color w:val="000000" w:themeColor="text1"/>
        </w:rPr>
        <w:t>B</w:t>
      </w:r>
      <w:r w:rsidR="006E6814" w:rsidRPr="00641F06">
        <w:rPr>
          <w:rFonts w:ascii="Times New Roman" w:hAnsi="Times New Roman" w:cs="Times New Roman"/>
          <w:color w:val="000000" w:themeColor="text1"/>
        </w:rPr>
        <w:t>ehavioral intentions</w:t>
      </w:r>
      <w:r w:rsidR="006E6814">
        <w:rPr>
          <w:rFonts w:ascii="Times New Roman" w:hAnsi="Times New Roman" w:cs="Times New Roman"/>
        </w:rPr>
        <w:t>, Marketplace</w:t>
      </w:r>
    </w:p>
    <w:p w14:paraId="6D84EE3B" w14:textId="77777777" w:rsidR="006E6814" w:rsidRDefault="006E6814" w:rsidP="008C4767">
      <w:pPr>
        <w:pStyle w:val="NormalWeb"/>
        <w:pBdr>
          <w:bottom w:val="single" w:sz="6" w:space="1" w:color="auto"/>
        </w:pBdr>
        <w:snapToGrid w:val="0"/>
        <w:spacing w:before="0" w:beforeAutospacing="0" w:afterLines="50" w:after="180" w:afterAutospacing="0" w:line="276" w:lineRule="auto"/>
        <w:jc w:val="both"/>
        <w:textAlignment w:val="top"/>
        <w:rPr>
          <w:rFonts w:ascii="Times New Roman" w:eastAsia="PMingLiU" w:hAnsi="Times New Roman" w:cs="Times New Roman"/>
          <w:szCs w:val="20"/>
        </w:rPr>
      </w:pPr>
    </w:p>
    <w:p w14:paraId="1FB4409A" w14:textId="77777777" w:rsidR="006E6814" w:rsidRPr="002163FC" w:rsidRDefault="000C0242" w:rsidP="008C4767">
      <w:pPr>
        <w:pStyle w:val="ijecsL1"/>
        <w:spacing w:afterLines="100" w:after="360"/>
      </w:pPr>
      <w:r w:rsidRPr="00077489">
        <w:t>1. I</w:t>
      </w:r>
      <w:r w:rsidR="00272FF7" w:rsidRPr="00077489">
        <w:t>NTRODUCTION</w:t>
      </w:r>
    </w:p>
    <w:p w14:paraId="611F0E76" w14:textId="77777777" w:rsidR="006E6814" w:rsidRPr="0010287F" w:rsidRDefault="006E6814" w:rsidP="008C4767">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10287F">
        <w:rPr>
          <w:rFonts w:ascii="Times New Roman" w:hAnsi="Times New Roman" w:cs="Times New Roman"/>
          <w:color w:val="000000" w:themeColor="text1"/>
        </w:rPr>
        <w:t xml:space="preserve">The global economy is spearheading the creation of a globalized market that eliminates time and places limits. This is to meet the unlimited needs of society. As a result, the process of such globalization in the economy contributes to changes in the business and work procedures of the economy. These may include resource management, social culture, and technology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1080/10919392.2019.1633123","ISSN":"10919392","abstract":"To eradicate financial fraud, governments encourage the digitization of financial transactions, which is also reinforced by the digital economy paradigm. Recently, there has been an exponential increase in the number of e-transactions, and the incidence of cyber crimes related to online transaction fraud has also been increasing. To prevent online transaction fraud, the stakeholders of financial-transaction-related companies have implemented various secured authentication and authorization practices at all levels. In this paper, an additional factor for secure authentication for online transactions has been proposed. A third authentication factor, in addition to Personal Identification Number (PIN) and one time password (OTP), has been proposed, which is based on the global positioning system (GPS) location of the user who initiates the transaction. The strategy is to approve / decline the transaction based on a specified distance constraint between the transaction device and the user’s mobile device; this distance is used as an additional authentication factor (third factor) to verify the online transaction. The main objective of this study is to prevent fraudsters from performing online transactions from devices that do not belong to the user and are not currently in the possession of the user. The simulation results show that a high detection rate, i.e., 98.55%, is obtained using the proposed method.","author":[{"dropping-particle":"","family":"Khattri","given":"Vipin","non-dropping-particle":"","parse-names":false,"suffix":""},{"dropping-particle":"","family":"Singh","given":"Deepak Kumar","non-dropping-particle":"","parse-names":false,"suffix":""}],"container-title":"Journal of Organizational Computing and Electronic Commerce","id":"ITEM-1","issue":"4","issued":{"date-parts":[["2019"]]},"page":"258-273","publisher":"Taylor &amp; Francis","title":"Implementation of an Additional Factor for Secure Authentication in Online Transactions","type":"article-journal","volume":"29"},"uris":["http://www.mendeley.com/documents/?uuid=3552959c-03d0-4cc7-a42e-9d3ae42a94ff"]}],"mendeley":{"formattedCitation":"(Khattri &amp; Singh, 2019)","plainTextFormattedCitation":"(Khattri &amp; Singh, 2019)","previouslyFormattedCitation":"(Khattri &amp; Singh, 2019)"},"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1]</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w:t>
      </w:r>
    </w:p>
    <w:p w14:paraId="7F7ABFBF" w14:textId="77777777" w:rsidR="006E6814" w:rsidRPr="0010287F" w:rsidRDefault="006E6814" w:rsidP="008C4767">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10287F">
        <w:rPr>
          <w:rFonts w:ascii="Times New Roman" w:hAnsi="Times New Roman" w:cs="Times New Roman"/>
          <w:color w:val="000000" w:themeColor="text1"/>
        </w:rPr>
        <w:lastRenderedPageBreak/>
        <w:t xml:space="preserve">Similar to the findings reported by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1080/10919392.2019.1633123","ISSN":"10919392","abstract":"To eradicate financial fraud, governments encourage the digitization of financial transactions, which is also reinforced by the digital economy paradigm. Recently, there has been an exponential increase in the number of e-transactions, and the incidence of cyber crimes related to online transaction fraud has also been increasing. To prevent online transaction fraud, the stakeholders of financial-transaction-related companies have implemented various secured authentication and authorization practices at all levels. In this paper, an additional factor for secure authentication for online transactions has been proposed. A third authentication factor, in addition to Personal Identification Number (PIN) and one time password (OTP), has been proposed, which is based on the global positioning system (GPS) location of the user who initiates the transaction. The strategy is to approve / decline the transaction based on a specified distance constraint between the transaction device and the user’s mobile device; this distance is used as an additional authentication factor (third factor) to verify the online transaction. The main objective of this study is to prevent fraudsters from performing online transactions from devices that do not belong to the user and are not currently in the possession of the user. The simulation results show that a high detection rate, i.e., 98.55%, is obtained using the proposed method.","author":[{"dropping-particle":"","family":"Khattri","given":"Vipin","non-dropping-particle":"","parse-names":false,"suffix":""},{"dropping-particle":"","family":"Singh","given":"Deepak Kumar","non-dropping-particle":"","parse-names":false,"suffix":""}],"container-title":"Journal of Organizational Computing and Electronic Commerce","id":"ITEM-1","issue":"4","issued":{"date-parts":[["2019"]]},"page":"258-273","publisher":"Taylor &amp; Francis","title":"Implementation of an Additional Factor for Secure Authentication in Online Transactions","type":"article-journal","volume":"29"},"uris":["http://www.mendeley.com/documents/?uuid=3552959c-03d0-4cc7-a42e-9d3ae42a94ff"]}],"mendeley":{"formattedCitation":"(Khattri &amp; Singh, 2019)","manualFormatting":"Khattri &amp; Singh (2019)","plainTextFormattedCitation":"(Khattri &amp; Singh, 2019)","previouslyFormattedCitation":"(Khattri &amp; Singh, 2019)"},"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Khattri &amp; Singh [1]</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Bank Indonesia (BI) stated that financial transactions and the digital economy continue to grow </w:t>
      </w:r>
      <w:r w:rsidRPr="0010287F">
        <w:rPr>
          <w:rFonts w:ascii="Times New Roman" w:hAnsi="Times New Roman" w:cs="Times New Roman"/>
          <w:color w:val="000000" w:themeColor="text1"/>
          <w:shd w:val="clear" w:color="auto" w:fill="FFFFFF"/>
        </w:rPr>
        <w:t>[2]</w:t>
      </w:r>
      <w:r w:rsidRPr="0010287F">
        <w:rPr>
          <w:rFonts w:ascii="Times New Roman" w:hAnsi="Times New Roman" w:cs="Times New Roman"/>
          <w:color w:val="000000" w:themeColor="text1"/>
        </w:rPr>
        <w:t xml:space="preserve">. Significantly, one of the internet-based economic activities, or what is also famously known as the digital economy, is a service called the marketplace. The results of the We Are Social survey in April 2021 showed that as many as 88.1% of internet users in Indonesia use marketplace services to buy certain products.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1177/0022242921998385","ISSN":"15477185","abstract":"Multinational companies increasingly focus on subsistence marketplaces, given their enormous market potential. Nevertheless, their potential is untapped because subsistence consumers face extreme constraints. The authors contend that subsistence consumers need marketplace literacy to participate effectively and beneficially in marketplaces. Marketplace literacy entails the knowledge and skills that enable them to participate in a marketplace as both consumers and entrepreneurs. This is crucial for subsistence consumers, as they often must function in both roles to survive. Previous research, however, has not empirically examined the influence of marketplace literacy on well-being or marketing outcomes related to well-being. To address this gap, the authors implemented three large-scale field experiments with approximately 1,000 people in 34 remote villages in India and Tanzania. They find that marketplace literacy causes an increase in psychological well-being and consumer outcomes related to well-being (e.g., consumer confidence, decision-making ability), especially for subsistence consumers with lower marketplace access, and it causes an increase in entrepreneurial outcomes related to well-being (e.g., starting a microenterprise) for those with higher marketplace access. Overall, this research generates practical implications for the use of marketplace literacy as a pathway to a better world.","author":[{"dropping-particle":"","family":"Viswanathan","given":"Madhubalan","non-dropping-particle":"","parse-names":false,"suffix":""},{"dropping-particle":"","family":"Umashankar","given":"Nita","non-dropping-particle":"","parse-names":false,"suffix":""},{"dropping-particle":"","family":"Sreekumar","given":"Arun","non-dropping-particle":"","parse-names":false,"suffix":""},{"dropping-particle":"","family":"Goreczny","given":"Ashley","non-dropping-particle":"","parse-names":false,"suffix":""}],"container-title":"Journal of Marketing","id":"ITEM-1","issue":"3","issued":{"date-parts":[["2021"]]},"title":"Marketplace Literacy as a Pathway to a Better World: Evidence from Field Experiments in Low-Access Subsistence Marketplaces","type":"article-journal","volume":"85"},"uris":["http://www.mendeley.com/documents/?uuid=5c63bdca-a0b7-38a0-adb9-f571bcd1229f"]}],"mendeley":{"formattedCitation":"(Viswanathan et al., 2021)","manualFormatting":"Viswanathan et al. (2021)","plainTextFormattedCitation":"(Viswanathan et al., 2021)","previouslyFormattedCitation":"(Viswanathan et al., 2021)"},"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Viswanathan et al. [3]</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revealed that the marketplace gives consumers value in the form of convenience, facilities, and experience.</w:t>
      </w:r>
    </w:p>
    <w:p w14:paraId="231AFE65" w14:textId="77777777" w:rsidR="006E6814" w:rsidRPr="0010287F" w:rsidRDefault="006E6814" w:rsidP="008C4767">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10287F">
        <w:rPr>
          <w:rFonts w:ascii="Times New Roman" w:hAnsi="Times New Roman" w:cs="Times New Roman"/>
          <w:color w:val="000000" w:themeColor="text1"/>
        </w:rPr>
        <w:t xml:space="preserve">These technological advances have altered consumer behavior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3390/joitmc6040143","ISSN":"21998531","abstract":"data of 365 questionnaires were analyzed using the Spearman correlation to determine theOur research goal is to offer an e-service quality model based on experience and multidimensional quality and compare its applicability for e-services to find differences and similarities in consumer perceptions and behavioral intentions. Additionally, we seek to compare attributes that compose quality dimensions for hybrid and digital e-services. The study was based on an online survey conducted in July–September 2019 among citizens and foreign residents in the Russian Federation. Respondents had to answer questions concerning a specific e-service brand to capture real consumer behavior. The relationship between the model components. Customer experience is a valid outcome variable in the e-service model that strongly influences customer satisfaction and repurchase intentions. The model proved to be equally valid for hybrid and digital e-services. The key differences between digital and hybrid e-services lie within the distribution of e-service attributes between quality dimensions. Ease of use and perceived usefulness are the most essential attributes that have a direct influence on customer satisfaction. The findings show the necessity of best practices diffused between different types of e-services and present an opportunity to widely spread research findings between different e-service sectors.","author":[{"dropping-particle":"","family":"Vatolkina","given":"Natalia","non-dropping-particle":"","parse-names":false,"suffix":""},{"dropping-particle":"","family":"Gorbashko","given":"Elena","non-dropping-particle":"","parse-names":false,"suffix":""},{"dropping-particle":"","family":"Kamynina","given":"Nadezhda","non-dropping-particle":"","parse-names":false,"suffix":""},{"dropping-particle":"","family":"Fedotkina","given":"Olga","non-dropping-particle":"","parse-names":false,"suffix":""}],"container-title":"Journal of Open Innovation: Technology, Market, and Complexity","id":"ITEM-1","issue":"4","issued":{"date-parts":[["2020"]]},"page":"1-21","title":"E-service quality from attributes to outcomes: The similarity and difference between digital and hybrid services","type":"article-journal","volume":"6"},"uris":["http://www.mendeley.com/documents/?uuid=abe04631-9b09-4553-96a6-0575678406dd"]}],"mendeley":{"formattedCitation":"(Vatolkina et al., 2020)","plainTextFormattedCitation":"(Vatolkina et al., 2020)","previouslyFormattedCitation":"(Vatolkina et al., 2020)"},"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4]</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The online purchasing process is certainly one of the changes in consumers’ behavior in purchasing goods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1016/j.ijresmar.2020.09.007","ISSN":"01678116","abstract":"Online retailers are increasingly using third-party online marketplaces (e.g., Amazon, Taobao) as an alternative sales channel to their website. While cross-channel sales elasticities have been established for many sales channel combinations (e.g., adding bricks to clicks), we lack an understanding of whether the use of third-party marketplaces grows or cannibalizes a retailer's sales. Practitioners argue that firms can build their e-commerce business through acquiring customers by selling on the marketplace. Indeed, a marketplace could complement a retailer's offering (e.g., acquiring new customer segments), although inventory effects might mitigate this complementarity. Alternatively, cannibalization might occur from losing customers from one's website to the online marketplace. The present research investigates which of the two opposing forces prevails using a time series of category sales data from one of the largest global marketplace sellers. The authors use vector autoregressive modeling to show that marketplace sales increase sales on a retailer's website (0.014% for every 1% in marketplace sales). This effect is strongest for categories with large choice and low product prices. Acquiring customers through the marketplace might be cheaper than through other sources (estimated at 24% of initial sales). However, online retailers should be aware that this strategy strengthens the marketplace and may have potential negative long-term consequences (e.g., through marketplace control of the customer relationship).","author":[{"dropping-particle":"","family":"Maier","given":"Erik","non-dropping-particle":"","parse-names":false,"suffix":""},{"dropping-particle":"","family":"Wieringa","given":"Jaap","non-dropping-particle":"","parse-names":false,"suffix":""}],"container-title":"International Journal of Research in Marketing","id":"ITEM-1","issue":"2","issued":{"date-parts":[["2021"]]},"title":"Acquiring customers through online marketplaces? The effect of marketplace sales on sales in a retailer's own channels","type":"article-journal","volume":"38"},"uris":["http://www.mendeley.com/documents/?uuid=be9c8f6a-1b22-3faa-a3b9-160553981d2e"]}],"mendeley":{"formattedCitation":"(Maier &amp; Wieringa, 2021)","manualFormatting":"(Kim &amp; Lennon, 2017; Maier &amp; Wieringa, 2021)","plainTextFormattedCitation":"(Maier &amp; Wieringa, 2021)","previouslyFormattedCitation":"(Maier &amp; Wieringa, 2021)"},"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5</w:t>
      </w:r>
      <w:r w:rsidR="0010287F" w:rsidRPr="0010287F">
        <w:rPr>
          <w:rFonts w:ascii="Times New Roman" w:hAnsi="Times New Roman" w:cs="Times New Roman"/>
          <w:noProof/>
          <w:color w:val="000000" w:themeColor="text1"/>
        </w:rPr>
        <w:t>]</w:t>
      </w:r>
      <w:r w:rsidRPr="0010287F">
        <w:rPr>
          <w:rFonts w:ascii="Times New Roman" w:hAnsi="Times New Roman" w:cs="Times New Roman"/>
          <w:noProof/>
          <w:color w:val="000000" w:themeColor="text1"/>
        </w:rPr>
        <w:t>,</w:t>
      </w:r>
      <w:r w:rsidR="0010287F" w:rsidRPr="0010287F">
        <w:rPr>
          <w:rFonts w:ascii="Times New Roman" w:hAnsi="Times New Roman" w:cs="Times New Roman"/>
          <w:noProof/>
          <w:color w:val="000000" w:themeColor="text1"/>
        </w:rPr>
        <w:t xml:space="preserve"> [</w:t>
      </w:r>
      <w:r w:rsidRPr="0010287F">
        <w:rPr>
          <w:rFonts w:ascii="Times New Roman" w:hAnsi="Times New Roman" w:cs="Times New Roman"/>
          <w:noProof/>
          <w:color w:val="000000" w:themeColor="text1"/>
        </w:rPr>
        <w:t>6]</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after the traditional offline purchases. These changes in the customers’ behavior eventually made companies adapt as well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3390/joitmc6040143","ISSN":"21998531","abstract":"data of 365 questionnaires were analyzed using the Spearman correlation to determine theOur research goal is to offer an e-service quality model based on experience and multidimensional quality and compare its applicability for e-services to find differences and similarities in consumer perceptions and behavioral intentions. Additionally, we seek to compare attributes that compose quality dimensions for hybrid and digital e-services. The study was based on an online survey conducted in July–September 2019 among citizens and foreign residents in the Russian Federation. Respondents had to answer questions concerning a specific e-service brand to capture real consumer behavior. The relationship between the model components. Customer experience is a valid outcome variable in the e-service model that strongly influences customer satisfaction and repurchase intentions. The model proved to be equally valid for hybrid and digital e-services. The key differences between digital and hybrid e-services lie within the distribution of e-service attributes between quality dimensions. Ease of use and perceived usefulness are the most essential attributes that have a direct influence on customer satisfaction. The findings show the necessity of best practices diffused between different types of e-services and present an opportunity to widely spread research findings between different e-service sectors.","author":[{"dropping-particle":"","family":"Vatolkina","given":"Natalia","non-dropping-particle":"","parse-names":false,"suffix":""},{"dropping-particle":"","family":"Gorbashko","given":"Elena","non-dropping-particle":"","parse-names":false,"suffix":""},{"dropping-particle":"","family":"Kamynina","given":"Nadezhda","non-dropping-particle":"","parse-names":false,"suffix":""},{"dropping-particle":"","family":"Fedotkina","given":"Olga","non-dropping-particle":"","parse-names":false,"suffix":""}],"container-title":"Journal of Open Innovation: Technology, Market, and Complexity","id":"ITEM-1","issue":"4","issued":{"date-parts":[["2020"]]},"page":"1-21","title":"E-service quality from attributes to outcomes: The similarity and difference between digital and hybrid services","type":"article-journal","volume":"6"},"uris":["http://www.mendeley.com/documents/?uuid=abe04631-9b09-4553-96a6-0575678406dd"]}],"mendeley":{"formattedCitation":"(Vatolkina et al., 2020)","manualFormatting":"Vatolkina et al. (2020)","plainTextFormattedCitation":"(Vatolkina et al., 2020)","previouslyFormattedCitation":"(Vatolkina et al., 2020)"},"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4]</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An example of how companies adapt is in the service. According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1108/EL-10-2013-0193","ISBN":"0959055051058","ISSN":"02640473","abstract":"Purpose - The purpose of this paper is to investigate service quality of e-commerce Websites in online platform and their contribution on e-business promotion. Design/methodology/approach - The online survey was performed on a survey portal provided by Nepal Telecom in Nepal. Findings - The findings of this study suggest that information quality and online service quality were the key determinants for user satisfaction and sustainability of e-commerce technology. Research limitations/implications - Research opportunities of web services and e-commerce area are fruitful and important for both academics and practitioners. Practical implications - The findings on online service quality of e-commerce technology will be useful for current management practice such as making business policies and strategies and sharing information to managers and organization leaders. This study can be used for e-commerce Website operators wishing to enhance the competitiveness of their Websites in the highly competitive online market. Originality/value - E-commerce is considered an excellent alternative for individuals and companies to reach new customers. Service quality delivery through Internet is an essential strategy to success, more important than price and web presence. The e-commerce Website has been identified as having a significant impact on business activities in solving the geographical problem.Anumber of performance problems have been observed for e-commerce Websites, and much work has gone into characterizing the performance of web-servers and Internet applications.","author":[{"dropping-particle":"","family":"Sharma","given":"Gajendra","non-dropping-particle":"","parse-names":false,"suffix":""},{"dropping-particle":"","family":"Lijuan","given":"Wang","non-dropping-particle":"","parse-names":false,"suffix":""}],"container-title":"Electronic Library","id":"ITEM-1","issue":"3","issued":{"date-parts":[["2015"]]},"page":"468-485","title":"The effects of online service quality of e-commerce Websites on user satisfaction","type":"article-journal","volume":"33"},"uris":["http://www.mendeley.com/documents/?uuid=6ff9b53d-71d4-4d7c-a543-abcd4bdb2539"]}],"mendeley":{"formattedCitation":"(Sharma &amp; Lijuan, 2015)","manualFormatting":"Sharma &amp; Lijuan (2015)","plainTextFormattedCitation":"(Sharma &amp; Lijuan, 2015)","previouslyFormattedCitation":"(Sharma &amp; Lijuan, 2015)"},"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Sharma &amp; Lijuan [7]</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and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1080/23311975.2022.2065790","ISSN":"23311975","abstract":"Value co-creation has become an essential strategy in business that encourages customer involvement in creating products that meet customer demands and have superior value. Brand image and e-service quality are still important factors that influence customer decision making in purchasing products online. The purpose of this study is to identify the role of value co-creation, brand image, and e-service quality toward patronage intentions in the online Muslim fashion industry with a moderating effect of religiosity and mediated by customer perceived value and customer satisfaction. This study was designed using a purposive sampling method involving 301 online customers from several Muslim fashion brands in Indonesia. Data were analyzed utilizing Structural Equation Model (SEM) with SmartPLS 3.0. The main point of our findings in this study is that value co-creation, brand image, and e-service quality have an indirect effect on patronage intentions through customer perceived value and customer satisfaction. In contrast, the moderating effect of religiosity has no significant effect on patronage intentions. This research provides academic contributions and adds value to existing theories where value co-creation can be applied online in non-service sectors such as the fashion industry that is not much analyzed. Furthermore, the managerial implication of this research for industrial practitioners is to implement value co-creation within the company, improve the e-service quality, and develop products that have a strong brand image that can increase sales value, leading to the company’s competitive advantage.","author":[{"dropping-particle":"","family":"Syah","given":"Tantri Yanuar Rahmat","non-dropping-particle":"","parse-names":false,"suffix":""},{"dropping-particle":"","family":"Olivia","given":"Dora","non-dropping-particle":"","parse-names":false,"suffix":""}],"container-title":"Cogent Business and Management","id":"ITEM-1","issue":"1","issued":{"date-parts":[["2022"]]},"publisher":"Cogent","title":"Enhancing Patronage Intention on Online Fashion Industry in Indonesia: The Role of Value Co-Creation, Brand Image, and E-Service Quality","type":"article-journal","volume":"9"},"uris":["http://www.mendeley.com/documents/?uuid=908b08b4-f7a4-422e-8768-3d074d7cea9b"]}],"mendeley":{"formattedCitation":"(Syah &amp; Olivia, 2022)","manualFormatting":"Syah &amp; Olivia (2022)","plainTextFormattedCitation":"(Syah &amp; Olivia, 2022)","previouslyFormattedCitation":"(Syah &amp; Olivia, 2022)"},"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Syah &amp; Olivia [8]</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the quality of service in the online environment is considered a crucial factor that may lead a marketplace to success or failure. Therefore, it is unsurprising that many companies have put the best service as a focal point to attract and retain customers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22146/gamaijb.33665","ISSN":"23387238","abstract":"The purpose of this study is to examine the effect of website design quality and service quality on consumers’ repurchase intention in the Asian, European, North and South American, and Australian e-commerce industry. This research implemented a survey method, in which a total of 1,000 questionnaires were distributed electronically to the respondents across five continents, of which a total of 869 were deemed usable. Out of 869 questionnaires, a total of 200 were collected from respondents living in Asia, 189 from respondents living in North and South America, 243 from respondents living in Europe, and 237 from respondents living in Australia. This research implemented the PLS-SEM method to analyze and generate findings from the data. Based on the results, it could be concluded that in Asia, Australia, and Europe, service quality played a more significant role in affecting repurchase intention, while website design quality played a more important role in affecting repurchase intention in the North and South American e-commerce industry. Furthermore, satisfaction positively mediated the relationships between website design quality, service quality and repurchase intention in all five continents.","author":[{"dropping-particle":"","family":"Wilson","given":"Nicholas","non-dropping-particle":"","parse-names":false,"suffix":""},{"dropping-particle":"","family":"Keni","given":"Keni","non-dropping-particle":"","parse-names":false,"suffix":""},{"dropping-particle":"","family":"Tan","given":"Pauline Henriette Pattyranie","non-dropping-particle":"","parse-names":false,"suffix":""}],"container-title":"Gadjah Mada International Journal of Business","id":"ITEM-1","issue":"2","issued":{"date-parts":[["2019"]]},"page":"187-222","title":"The effect of website design quality and service quality on repurchase intention in the E-commerce industry: A cross-continental analysis","type":"article-journal","volume":"21"},"uris":["http://www.mendeley.com/documents/?uuid=118a5fd2-fdbc-47f5-96be-b3afa07a7c6d"]}],"mendeley":{"formattedCitation":"(Wilson et al., 2019)","plainTextFormattedCitation":"(Wilson et al., 2019)","previouslyFormattedCitation":"(Wilson et al., 2019)"},"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9]</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w:t>
      </w:r>
    </w:p>
    <w:p w14:paraId="5D9E33D8" w14:textId="77777777" w:rsidR="006E6814" w:rsidRPr="0010287F" w:rsidRDefault="006E6814" w:rsidP="008C4767">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10287F">
        <w:rPr>
          <w:rFonts w:ascii="Times New Roman" w:hAnsi="Times New Roman" w:cs="Times New Roman"/>
          <w:color w:val="000000" w:themeColor="text1"/>
        </w:rPr>
        <w:t xml:space="preserve">Both changes in the customers’ behavior and the companies’ adaptation resulted in a rather interaction for both counterparts. The quality of E-Service potentially increases attractiveness, hit rate, customer retention, proximity, and positive word of mouth and can maximize competitive advantage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1155/2021/5562996","ISSN":"1875905X","abstract":"In order to better explore the consumer psychology activities of consumers and reduce the cost control risks of enterprises, this article aims to explore the relationship between online consumer behavior and e-commerce service quality and hopes to study e-commerce by dividing online consumer groups. This article uses 5G technology to track consumer consumption habits and consumption costs. First, according to the existing literature and qualitative interviews with online consumers, it is determined that the e-commerce service quality evaluation factors are the core service quality-related system reliability, efficiency, guarantee and completion, and the quality of after-sales service. Then, based on the data obtained from the questionnaire, SPSS statistical analysis software was used to analyze the reliability of the sample variables, thereby improving the quality of the sample data. We perform descriptive statistical analysis on these measurement items. Each attribute calculates the importance of each dimension. Through the analysis of experimental cases, it can be seen that the use of 5G technology can well match consumers' consumption habits and message needs and can evaluate the quality of e-commerce services more accurately and scientifically.","author":[{"dropping-particle":"","family":"Si","given":"Yuna","non-dropping-particle":"","parse-names":false,"suffix":""}],"container-title":"Mobile Information Systems","id":"ITEM-1","issued":{"date-parts":[["2021"]]},"title":"Research on the Balanced Relationship between Online Consumer Behavior and E-Commerce Service Quality Based on 5G Network","type":"article-journal","volume":"2021"},"uris":["http://www.mendeley.com/documents/?uuid=c790cc86-ad89-422c-8ef2-c91aa702eb8d"]}],"mendeley":{"formattedCitation":"(Si, 2021)","plainTextFormattedCitation":"(Si, 2021)","previouslyFormattedCitation":"(Si, 2021)"},"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10]</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On the other hand, customers will feel satisfied and become loyal if the service they receive exceeds their expectations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1177/2158244020919517","ISSN":"21582440","abstract":"This study attempts to examine the impact of service quality on customer loyalty and customer satisfaction using the SERVQUAL model for four main Islamic banks in the Sultanate of Oman. This is a quantitative nature of a study, which involved a structured, self-administered questionnaire based on a convenience sampling method gathering data from 120 customers of Islamic banks in Oman. The study data were analyzed using SPSS, and the reliability coefficient (Cronbach’s alpha) was established. The correlation analysis examined the significant relationships among the study variables. The impact of service quality dimensions on customer satisfaction was captured through regression analysis. The key findings of the study revealed that the respondents showed on average an “Agree” response in the five areas, namely, tangibles, responsiveness, reliability, assurance, and empathy. The correlation results depicted a significant relationship between the three variables: service quality, customer satisfaction, and customer loyalty. Similarly, regression results demonstrated that empathy and responsiveness dimensions have a significant positive impact on customer satisfaction. It is, therefore, recommended that banks should focus more on empathy and responsiveness considering the significant relationship of these two variables on customer satisfaction. However, banks should not neglect the importance of other variables such as reliability, assurance, and tangibles that are revealed as important by responses of the participants for the bank’s provisions.","author":[{"dropping-particle":"","family":"Fida","given":"Bashir Ahmad","non-dropping-particle":"","parse-names":false,"suffix":""},{"dropping-particle":"","family":"Ahmed","given":"Umar","non-dropping-particle":"","parse-names":false,"suffix":""},{"dropping-particle":"","family":"Al-Balushi","given":"Yousuf","non-dropping-particle":"","parse-names":false,"suffix":""},{"dropping-particle":"","family":"Singh","given":"Dharmendra","non-dropping-particle":"","parse-names":false,"suffix":""}],"container-title":"SAGE Open","id":"ITEM-1","issue":"2","issued":{"date-parts":[["2020"]]},"title":"Impact of Service Quality on Customer Loyalty and Customer Satisfaction in Islamic Banks in the Sultanate of Oman","type":"article-journal","volume":"10"},"uris":["http://www.mendeley.com/documents/?uuid=7aa76c6c-809e-445c-b8c0-801a24926ea2"]}],"mendeley":{"formattedCitation":"(Fida et al., 2020)","manualFormatting":"(Fida et al., 2020; Slack &amp; Singh, 2020)","plainTextFormattedCitation":"(Fida et al., 2020)","previouslyFormattedCitation":"(Fida et al., 2020)"},"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11</w:t>
      </w:r>
      <w:r w:rsidR="0010287F" w:rsidRPr="0010287F">
        <w:rPr>
          <w:rFonts w:ascii="Times New Roman" w:hAnsi="Times New Roman" w:cs="Times New Roman"/>
          <w:noProof/>
          <w:color w:val="000000" w:themeColor="text1"/>
        </w:rPr>
        <w:t>]</w:t>
      </w:r>
      <w:r w:rsidRPr="0010287F">
        <w:rPr>
          <w:rFonts w:ascii="Times New Roman" w:hAnsi="Times New Roman" w:cs="Times New Roman"/>
          <w:noProof/>
          <w:color w:val="000000" w:themeColor="text1"/>
        </w:rPr>
        <w:t xml:space="preserve">, </w:t>
      </w:r>
      <w:r w:rsidR="0010287F" w:rsidRPr="0010287F">
        <w:rPr>
          <w:rFonts w:ascii="Times New Roman" w:hAnsi="Times New Roman" w:cs="Times New Roman"/>
          <w:noProof/>
          <w:color w:val="000000" w:themeColor="text1"/>
        </w:rPr>
        <w:t>[</w:t>
      </w:r>
      <w:r w:rsidRPr="0010287F">
        <w:rPr>
          <w:rFonts w:ascii="Times New Roman" w:hAnsi="Times New Roman" w:cs="Times New Roman"/>
          <w:noProof/>
          <w:color w:val="000000" w:themeColor="text1"/>
        </w:rPr>
        <w:t>12]</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E-service quality can be considered one of the factors that consumers believe in online purchases. The significance of E-service is due to how service quality perceived by customers has a significant direct effect on trust and brand loyalty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15722/jds.17.10.201910.27","ISSN":"20937717","abstract":"Purpose - This study explores the relationships between e-Marketing and perceived service quality with brand trust and loyalty towards the brand of mobile telephone operators in Kosovo. Research design, data, and methodology - The conceptual model of four constructs was developed, while each construct consisted of the set of variables measured by using five-point Likert scale. The primary data was collected via an online survey through SurveyMonkey, distributed via Facebook and email. The collected data were cleaned, validated and tested for its consistency through Cronbach's Alpha; ensured that five assumptions of multiple linear regression are met. To assess the relationships between outcome variable and dependent variables of the model, performed the bivariate correlation, simple, multiple linear and hierarchical regression. Results - Perceived service quality has a positive significant effect on brand trust and loyalty. e-Marketing presents moderating direct effect on brand loyalty, and slightly higher effect through brand trust of the mobile telephone operators in Kosovo. Conclusions - The perceived service quality and brand trust are key determinants in achieving brand loyalty in telecommunication industry, followed by e-Marketing as means to creating expectations, delivering on promise to meet customers' perceptions for service quality with a purpose of building trust, that leads to loyalty towards the brands of mobile operators in Kosovo.","author":[{"dropping-particle":"","family":"UKAJ","given":"Fatos","non-dropping-particle":"","parse-names":false,"suffix":""},{"dropping-particle":"","family":"MULLATAHIRI","given":"Vjosa","non-dropping-particle":"","parse-names":false,"suffix":""}],"container-title":"Journal of Distribution Science","id":"ITEM-1","issue":"10","issued":{"date-parts":[["2019"]]},"page":"27-39","title":"The Relationships among Service Quality and e-Marketing with Trust and Loyalty to Brands of Mobile Telephone Operators in Kosovo","type":"article-journal","volume":"17"},"uris":["http://www.mendeley.com/documents/?uuid=e404d5e4-8685-434e-82bc-96a0acff19fe"]}],"mendeley":{"formattedCitation":"(UKAJ &amp; MULLATAHIRI, 2019)","manualFormatting":"Ukaj &amp; Mullatahiri, 2019)","plainTextFormattedCitation":"(UKAJ &amp; MULLATAHIRI, 2019)","previouslyFormattedCitation":"(UKAJ &amp; MULLATAHIRI, 2019)"},"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13]</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Another factor in addition to the E-service quality includes the product brands. Product brand perception also be an influencing factor in customers’ purchasing decisions.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4067/S0718-18762020000300103","ISBN":"0718187620200","ISSN":"07181876","abstract":"This study proposes an explanatory model of repurchase behaviour in web-stores introducing certain relationships not taken into consideration before. However, some established relationships are taken from the literature, such as that between web-store quality, satisfaction and trust. A detailed exploration of measurements was performed to design a structured questionnaire. With a sample of n=500 web-store buyers, a structural statistic model was developed to confirm the hypotheses that support the model. A high degree of determination for behavioural intentions was found, and a moderate one for repurchase. Contrasting with previous research, this model proposes product brand perception and store brand perception as predictors of trust and intentions in a web-store. As the final dependent variable, a multi-item measurement for repurchase is proposed, tested and discussed; this has not been attempted before for this kind of model.","author":[{"dropping-particle":"","family":"Vásquez","given":"Fabiola","non-dropping-particle":"","parse-names":false,"suffix":""},{"dropping-particle":"","family":"Vera-Martínez","given":"Jorge","non-dropping-particle":"","parse-names":false,"suffix":""}],"container-title":"Journal of Theoretical and Applied Electronic Commerce Research","id":"ITEM-1","issue":"3","issued":{"date-parts":[["2020"]]},"page":"20-36","title":"From e-quality and brand perceptions to repurchase: A model to explain purchase behaviour in a web-store","type":"article-journal","volume":"15"},"uris":["http://www.mendeley.com/documents/?uuid=932de8bb-9859-4413-8ce1-2da1b69e426a"]}],"mendeley":{"formattedCitation":"(Vásquez &amp; Vera-Martínez, 2020)","manualFormatting":"Vásquez &amp; Vera-Martínez (2020)","plainTextFormattedCitation":"(Vásquez &amp; Vera-Martínez, 2020)","previouslyFormattedCitation":"(Vásquez &amp; Vera-Martínez, 2020)"},"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Vásquez &amp; Vera-Martínez [14]</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revealed that brand perception positively impacts repurchase, mediated by satisfaction, trust, and behavioral intention.</w:t>
      </w:r>
    </w:p>
    <w:p w14:paraId="1937C66E" w14:textId="77777777" w:rsidR="006E6814" w:rsidRPr="0010287F" w:rsidRDefault="006E6814" w:rsidP="008C4767">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10287F">
        <w:rPr>
          <w:rFonts w:ascii="Times New Roman" w:hAnsi="Times New Roman" w:cs="Times New Roman"/>
          <w:color w:val="000000" w:themeColor="text1"/>
        </w:rPr>
        <w:t>In addition to the service aspects in the marketplace, social roles be able to foster trust in a perplexed online environment. According to</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ISSN":"20507399","abstract":"Due to increasing numbers of purchases in the online industry has created trust as a critical path in an online environment. In fact, it is more critical when trust has identified as crucial in online commerce. Consumers are reluctant to have a purchase intention when they distrust towards the website. Consumers nowadays, who represent the future buyers, seem to have reasons how they can trust in online commerce and ultimately lead them to have purchase intention. Drawn from social support theory, trust and purchase intention, this research empirically is to test which characters of social support (emotional and informational support) have significant influence purchase intention and to test whether the trust has a significant influence on purchase intention. Furthermore, to test the mediating effects of trust in social commerce. The research conducted in the quantitative approach and used non-probability (convenience sampling) by using questionnaire surveys. A correlation and multiple regression analyses were applied. A total of 200 respondents participated. Our results shed some lights on social commerce literature. The result confirms that there is a relationship between social supports such as emotional and informational support on purchase intention. Finding also revealed that trust as fully mediates the relationship between the variables. This research can entirely contribute to the literature by providing and introducing to both marketers and consumers by identifying the factors influencing purchase intention in social commerce.","author":[{"dropping-particle":"","family":"Makmor","given":"Nurkhalida","non-dropping-particle":"","parse-names":false,"suffix":""},{"dropping-particle":"","family":"Alam","given":"Syed Shah","non-dropping-particle":"","parse-names":false,"suffix":""},{"dropping-particle":"","family":"Aziz","given":"Norzalita Abd","non-dropping-particle":"","parse-names":false,"suffix":""}],"container-title":"International Journal of Supply Chain Management","id":"ITEM-1","issue":"5","issued":{"date-parts":[["2018"]]},"page":"572-581","title":"Social support, trust and purchase intention in social commerce era","type":"article-journal","volume":"7"},"uris":["http://www.mendeley.com/documents/?uuid=e61c98bc-849b-44cd-a1f7-13517d3fc837"]}],"mendeley":{"formattedCitation":"(Makmor et al., 2018)","manualFormatting":" ","plainTextFormattedCitation":"(Makmor et al., 2018)","previouslyFormattedCitation":"(Makmor et al., 2018)"},"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 xml:space="preserve"> </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7819/rbgn.v21i5.4025","ISSN":"19830807","abstract":"Purpose – This study refers to the social support and trust theories to explore what kind of factors affect the users’ intention to adopt MSC. Design/methodology/approach – A total of 207 subjects who had previously experienced or known about MSC were identified and partial least squares were performed to analyse the measurement and structural models. Findings – The results indicated that MSC purchase intentions are affected significantly by four other factors (social support, perceived usefulness, subjective norm, and trust) and trust, in turn, is affected by three factors (social support, perceived usefulness, and subjective norms). Originality/value – First, this study examines the mechanism of trust formation and actions in the MSC context. Second, this study contributes by confirming the important role of social factors in the MSC context. Third, the study expands the social support theory. Finally, our research provides empirical evidence for enterprises that have adopted MSC to support their marketing strategy and programmes.","author":[{"dropping-particle":"","family":"Liu","given":"Yong","non-dropping-particle":"","parse-names":false,"suffix":""},{"dropping-particle":"","family":"Su","given":"Xiaowei","non-dropping-particle":"","parse-names":false,"suffix":""},{"dropping-particle":"","family":"Du","given":"Xiaojing","non-dropping-particle":"","parse-names":false,"suffix":""},{"dropping-particle":"","family":"Cui","given":"Fu","non-dropping-particle":"","parse-names":false,"suffix":""}],"container-title":"Revista Brasileira de Gestao de Negocios","id":"ITEM-1","issue":"5","issued":{"date-parts":[["2019"]]},"page":"839-860","title":"How social support motivates trust and purchase intentions in mobile social commerce","type":"article-journal","volume":"21"},"uris":["http://www.mendeley.com/documents/?uuid=f228fda9-9163-464a-8b89-6fac245109ec"]}],"mendeley":{"formattedCitation":"(Y. Liu et al., 2019)","manualFormatting":"Liu et al. (2019)","plainTextFormattedCitation":"(Y. Liu et al., 2019)","previouslyFormattedCitation":"(Y. Liu et al., 2019)"},"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Liu et al. [15]</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and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ISSN":"20507399","abstract":"Due to increasing numbers of purchases in the online industry has created trust as a critical path in an online environment. In fact, it is more critical when trust has identified as crucial in online commerce. Consumers are reluctant to have a purchase intention when they distrust towards the website. Consumers nowadays, who represent the future buyers, seem to have reasons how they can trust in online commerce and ultimately lead them to have purchase intention. Drawn from social support theory, trust and purchase intention, this research empirically is to test which characters of social support (emotional and informational support) have significant influence purchase intention and to test whether the trust has a significant influence on purchase intention. Furthermore, to test the mediating effects of trust in social commerce. The research conducted in the quantitative approach and used non-probability (convenience sampling) by using questionnaire surveys. A correlation and multiple regression analyses were applied. A total of 200 respondents participated. Our results shed some lights on social commerce literature. The result confirms that there is a relationship between social supports such as emotional and informational support on purchase intention. Finding also revealed that trust as fully mediates the relationship between the variables. This research can entirely contribute to the literature by providing and introducing to both marketers and consumers by identifying the factors influencing purchase intention in social commerce.","author":[{"dropping-particle":"","family":"Makmor","given":"Nurkhalida","non-dropping-particle":"","parse-names":false,"suffix":""},{"dropping-particle":"","family":"Alam","given":"Syed Shah","non-dropping-particle":"","parse-names":false,"suffix":""},{"dropping-particle":"","family":"Aziz","given":"Norzalita Abd","non-dropping-particle":"","parse-names":false,"suffix":""}],"container-title":"International Journal of Supply Chain Management","id":"ITEM-1","issue":"5","issued":{"date-parts":[["2018"]]},"page":"572-581","title":"Social support, trust and purchase intention in social commerce era","type":"article-journal","volume":"7"},"uris":["http://www.mendeley.com/documents/?uuid=e61c98bc-849b-44cd-a1f7-13517d3fc837"]}],"mendeley":{"formattedCitation":"(Makmor et al., 2018)","manualFormatting":"Makmor et al. (2018)","plainTextFormattedCitation":"(Makmor et al., 2018)","previouslyFormattedCitation":"(Makmor et al., 2018)"},"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Makmor et al. [16]</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social support can affect trust and indirectly affect behavioral intentions.</w:t>
      </w:r>
      <w:r w:rsidRPr="0010287F">
        <w:rPr>
          <w:rFonts w:ascii="Times New Roman" w:hAnsi="Times New Roman" w:cs="Times New Roman"/>
          <w:iCs/>
          <w:color w:val="000000" w:themeColor="text1"/>
        </w:rPr>
        <w:t xml:space="preserve"> </w:t>
      </w:r>
      <w:r w:rsidRPr="0010287F">
        <w:rPr>
          <w:rFonts w:ascii="Times New Roman" w:hAnsi="Times New Roman" w:cs="Times New Roman"/>
          <w:color w:val="000000" w:themeColor="text1"/>
        </w:rPr>
        <w:t xml:space="preserve">Also, social support has a positive effect on the quality of relationships, and is an essential factor in the promotion of product information, increasing trust through efficacy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3390/ijerph17186589","ISSN":"16604601","PMID":"32927793","abstract":"Public health has been under continuous threat worldwide in recent years. This study examined the impact of social support and social trust on the activities and efficacy of the public’s risk response in the case of COVID-19. We conducted an online survey over eight days with 620 Korean adult participants. Data were analyzed using structural equation modelling and K-means cluster analysis. Our results showed that public support had a positive impact on response efficacy, while response efficacy had a positive impact on sanitation, distancing, and purchasing activities. In addition, social support positively moderated the impact of public and individual support on response efficacy, while response efficacy negatively moderated the impact on sanitation activities. These results suggest that, first, amid viral risk, governments should proactively supply tools and information for infection-prevention, and deliver messages that encourage and support infection-prevention activities among the public. Second, when viral risk occurs, governments, along with all other members of society, must engage in aggressive risk response measures. Third, there is a need for risk communication that further emphasizes the importance of personal sanitation activities in the face of viral risk.","author":[{"dropping-particle":"","family":"Song","given":"Eugene","non-dropping-particle":"","parse-names":false,"suffix":""},{"dropping-particle":"","family":"Yoo","given":"Hyun Jung","non-dropping-particle":"","parse-names":false,"suffix":""}],"container-title":"International Journal of Environmental Research and Public Health","id":"ITEM-1","issue":"18","issued":{"date-parts":[["2020"]]},"page":"1-14","title":"Impact of social support and social trust on public viral risk response: A COVID-19 survey study","type":"article-journal","volume":"17"},"uris":["http://www.mendeley.com/documents/?uuid=9da67baf-acce-48eb-8c48-26ac3da7d07f"]}],"mendeley":{"formattedCitation":"(Song &amp; Yoo, 2020)","manualFormatting":"(Song &amp; Yoo, 2020)","plainTextFormattedCitation":"(Song &amp; Yoo, 2020)","previouslyFormattedCitation":"(Song &amp; Yoo, 2020)"},"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17]</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While the brand can maintain relationships and social community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abstract":"Purpose A phenomenon that has revolutionised society is the technological millennial approach to communication. Social media has matured into a prime channel for regular interactions and development of brand-customer relationships that enrich social identity. This paper investigates how this affects business communications. Design/methodology/approach The study utilized a social constructivist perspective, adopting an inductive and embedded case study strategy. Findings","author":[{"dropping-particle":"","family":"Helal","given":"Guida","non-dropping-particle":"","parse-names":false,"suffix":""},{"dropping-particle":"","family":"Ozuem","given":"Wilson","non-dropping-particle":"","parse-names":false,"suffix":""},{"dropping-particle":"","family":"Lancaster","given":"Geoff","non-dropping-particle":"","parse-names":false,"suffix":""}],"id":"ITEM-1","issue":"1 0","issued":{"date-parts":[["0"]]},"page":"0-46","title":"Social media brand perceptions of millennials in the fashion apparel and accessories industries: a social identity perspective","type":"article-journal","volume":"6"},"uris":["http://www.mendeley.com/documents/?uuid=9c274726-1da6-46f3-8c02-732b240d0013"]}],"mendeley":{"formattedCitation":"(Helal et al., n.d.)","manualFormatting":"(Helal et al., 2018)","plainTextFormattedCitation":"(Helal et al., n.d.)","previouslyFormattedCitation":"(Helal et al., n.d.)"},"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18]</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In the end, social relations can build trust between sellers and buyers, which will impact purchase intentions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3390/su11082423","ISSN":"20711050","abstract":"In the context of social commerce, the influence of culture on consumers' behavior and attitude is more significant. This paper empirically analyzes the influence of social interaction (perceived risk, trust, and intimacy) on consumers' purchase intention in social commerce, and the antecedent effect of cultural dimensions (uncertainty avoidance and individualism/collectivism) on social interaction is also explored. Data were collected in China and France from consumers who had prior online shopping experience on social commerce websites. The results show that the impact of perceived risk on subsequent purchase intention in social commerce will be transferred by trust and intimacy to a certain extent. The intimacy between users contributes to trust-building, and both of their positive impacts on purchase intention would show distinct effects in different cultures. Besides, cultural dimensions are proved to have a significant effect on users' social interaction. Although high uncertainty avoidance brings perceived risk, it can promote subsequent trust-building. These findings help provide managerial insights for social commerce community to establish effective trust mechanism in a multicultural context.","author":[{"dropping-particle":"","family":"Yin","given":"Xicheng","non-dropping-particle":"","parse-names":false,"suffix":""},{"dropping-particle":"","family":"Wang","given":"Hongwei","non-dropping-particle":"","parse-names":false,"suffix":""},{"dropping-particle":"","family":"Xia","given":"Qiangwei","non-dropping-particle":"","parse-names":false,"suffix":""},{"dropping-particle":"","family":"Gu","given":"Qican","non-dropping-particle":"","parse-names":false,"suffix":""}],"container-title":"Sustainability (Switzerland)","id":"ITEM-1","issue":"8","issued":{"date-parts":[["2019"]]},"title":"How social interaction affects purchase intention in social commerce: A cultural perspective","type":"article-journal","volume":"11"},"uris":["http://www.mendeley.com/documents/?uuid=cf95c0e1-3a9f-4d5c-a537-dcacc752878a"]}],"mendeley":{"formattedCitation":"(Yin et al., 2019)","plainTextFormattedCitation":"(Yin et al., 2019)","previouslyFormattedCitation":"(Yin et al., 2019)"},"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19]</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w:t>
      </w:r>
      <w:r w:rsidRPr="0010287F">
        <w:rPr>
          <w:noProof/>
          <w:color w:val="000000" w:themeColor="text1"/>
          <w:lang w:val="en-GB" w:eastAsia="en-GB"/>
        </w:rPr>
        <w:t xml:space="preserve"> </w:t>
      </w:r>
    </w:p>
    <w:p w14:paraId="0BC41F17" w14:textId="77777777" w:rsidR="006E6814" w:rsidRPr="0010287F" w:rsidRDefault="006E6814" w:rsidP="008C4767">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10287F">
        <w:rPr>
          <w:rFonts w:ascii="Times New Roman" w:hAnsi="Times New Roman" w:cs="Times New Roman"/>
          <w:color w:val="000000" w:themeColor="text1"/>
        </w:rPr>
        <w:t xml:space="preserve">However, many previous studies have not mentioned social support in terms of its effects on repurchases. Previous studies such as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5539/ijms.v12n4p93","ISSN":"1918-719X","abstract":"This study aims to investigate the influence of some critical factors (store/brand perceptions, and trust in the webstore) on online repurchase intention. A pre-validated questionnaire was distributed to a convenience sample with response rate of 95.2% (n = 684) web-store buyers that were examined for assessing the research model. Primary data were collected during the period between December 2019 and February 2020, from respondents in Amman the capital of Jordan. Using AMOS 22.0 software, the collected data were analysed with structural equation modelling (SEM). Confirmatory factory analysis (CFA) was used to estimate the measurement model with respect to convergent and discriminant validities. This was followed by testing the structural model framework and research hypotheses. The results showed that retailers are able to increase trust in the web-store by carrying strong brands, and reap a number of benefits including image enhancement and pre-established demand, it has been found that the store as a brand could turn out to be as important that make it easier for customers to build trust, constituting a strong antecedent of behavioural intentions where behavioural intentions can lead to repurchase patterns. Unlike extant research, this study makes a novel contribution&amp;mdash;to adduce evidence as per which both trust and intentions can have impact repurchase as far as web-stores are concerned. The relevancy can be explained with the fact that prior models were only found to have purchase intentions as the final dependent variable.","author":[{"dropping-particle":"","family":"Albarq","given":"Abbas N.","non-dropping-particle":"","parse-names":false,"suffix":""}],"container-title":"International Journal of Marketing Studies","id":"ITEM-1","issue":"4","issued":{"date-parts":[["2020"]]},"title":"The Effect of Brand Perceptions on Repurchase When Using the E-Commerce Website for Shopping","type":"article-journal","volume":"12"},"uris":["http://www.mendeley.com/documents/?uuid=b88efe23-f4a0-37f2-815f-8a29b1f8dcb1"]}],"mendeley":{"formattedCitation":"(Albarq, 2020)","manualFormatting":"Albarq (2020)","plainTextFormattedCitation":"(Albarq, 2020)","previouslyFormattedCitation":"(Albarq, 2020)"},"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Albarq [20]</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30924/mjcmi/2018.23.2.87","ISSN":"18463363","abstract":"The objective of this study is to analyse the impact of brand perception on repurchase intention in the case of online apparel shopping in Pakistan. This study is based on a more holistic approach than previous studies, incorporating multiple theories and concepts of brand perception in order to capture the complexity of influences and to explain repurchase intention as a dependent variable. The theoretical framework of the study was developed on the basis of schema theory, image-congruence theory, commitment-trust theory and on the basis of earlier empirical findings. The study investigates brand experience, brand image-congruence, brand affect, and brand trust as influencing variables on repurchase intention. In total, 396 responses were gathered from online consumers of Karachi, Pakistan, using a non-probability convenience sampling. Exploratory factor analysis (EFA) and Structural Equation Modeling (SEM) were employed as data analysis techniques using SPSS 22 and AMOS 22 respectively. The results of the study showed significant positive influences of all the proposed constructs on repurchase intention except for the brand experience.","author":[{"dropping-particle":"","family":"Aslam","given":"Wajeeha","non-dropping-particle":"","parse-names":false,"suffix":""},{"dropping-particle":"","family":"Ham","given":"Marija","non-dropping-particle":"","parse-names":false,"suffix":""},{"dropping-particle":"","family":"Farhat","given":"Kashif","non-dropping-particle":"","parse-names":false,"suffix":""}],"container-title":"Management (Croatia)","id":"ITEM-1","issue":"2","issued":{"date-parts":[["2018"]]},"title":"Influencing factors of brand perception on consumers’ repurchase intention: An examination of online apparel shopping","type":"article-journal","volume":"23"},"uris":["http://www.mendeley.com/documents/?uuid=2964825c-5b53-3eb0-8188-00056a86b390"]}],"mendeley":{"formattedCitation":"(Aslam et al., 2018)","manualFormatting":"Aslam et al. (2018)","plainTextFormattedCitation":"(Aslam et al., 2018)","previouslyFormattedCitation":"(Aslam et al., 2018)"},"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Aslam et al. [21]</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1016/j.jretconser.2017.07.010","ISSN":"09696989","abstract":"Evidently, the Internet has resulted in a fundamental shift in retailing practice, creating a shift in both consumer and business behavior, which has been compared to that of the Industrial Revolution. The purpose of this paper is to analyze customer satisfaction in e-commerce market. In particular, we determine the factors that affect customer e-satisfaction and the relationship between customer satisfaction and consumer spending in e-commerce retailing. We focus on how American based e-commerce firms are impacted by these developments and how marketing practices have reflected the developing e-commerce situation. The results show that customer satisfaction does have an impact on consumer spending in American based e-commerce retailers. Further, the relationship between customer satisfaction and consumer spending is positive, where higher e-satisfaction results in more spending in e-commerce. The results also show that there is a direct relationship among e-service quality, e- satisfaction and e-loyalty in terms of online spending by consumers. However, the analysis shows that e-commerce still faces challenges compared with traditional offline retailers since customers cannot feel and try the products, and may end up choosing the products that they do not want.","author":[{"dropping-particle":"","family":"Nisar","given":"Tahir M.","non-dropping-particle":"","parse-names":false,"suffix":""},{"dropping-particle":"","family":"Prabhakar","given":"Guru","non-dropping-particle":"","parse-names":false,"suffix":""}],"container-title":"Journal of Retailing and Consumer Services","id":"ITEM-1","issue":"May","issued":{"date-parts":[["2017"]]},"page":"135-144","publisher":"Elsevier Ltd","title":"What factors determine e-satisfaction and consumer spending in e-commerce retailing?","type":"article-journal","volume":"39"},"uris":["http://www.mendeley.com/documents/?uuid=966cc828-d653-4531-9231-98c6b659a225"]}],"mendeley":{"formattedCitation":"(Nisar &amp; Prabhakar, 2017)","manualFormatting":"Nisar &amp; Prabhakar (2017)","plainTextFormattedCitation":"(Nisar &amp; Prabhakar, 2017)","previouslyFormattedCitation":"(Nisar &amp; Prabhakar, 2017)"},"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Nisar &amp; Prabhakar [22]</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1016/j.heliyon.2019.e02690","ISSN":"24058440","abstract":"The purpose of this study is to develop new knowledge to better understand the most important dimensions of e-service quality that have impact on customer satisfaction, customer trust, and customer behavior, building on existing literature on e-service quality in online shopping. This study focuses on the four-dimensions of e-service quality model that better predict customer behavior. It not only tests the impact of customer satisfaction on customer behavior such as repurchase intention, word of mouth, and site revisit, but also the impact of customer trust. The result is expected to extend the knowledge about different country culture vis-á-vis different relevance of e-service quality attributes. Data from an online survey of 355 Indonesian online consumers was used to test the research model using structural equation modelling. The analytical results showed that three dimensions of e-service quality, namely website design, security/privacy and fulfilment affect overall e-service quality. Meanwhile, customer service is not significantly related to overall e-service quality. Overall e-service quality is statistically significantly related to customer behavior. Future research should consider a variety of product segments and/or other industries to make sure that the measurement works equally well. In other industry setting, the measurement may need to be adjusted. Future research could also use different methodologies such as focus group and interviews.","author":[{"dropping-particle":"","family":"Rita","given":"Paulo","non-dropping-particle":"","parse-names":false,"suffix":""},{"dropping-particle":"","family":"Oliveira","given":"Tiago","non-dropping-particle":"","parse-names":false,"suffix":""},{"dropping-particle":"","family":"Farisa","given":"Almira","non-dropping-particle":"","parse-names":false,"suffix":""}],"container-title":"c","id":"ITEM-1","issue":"10","issued":{"date-parts":[["2019"]]},"page":"e02690","publisher":"Elsevier Ltd","title":"The impact of e-service quality and customer satisfaction on customer behavior in online shopping","type":"article-journal","volume":"5"},"uris":["http://www.mendeley.com/documents/?uuid=6099bd8e-8900-4c60-ae29-53f7c80c7f40"]}],"mendeley":{"formattedCitation":"(Rita et al., 2019)","manualFormatting":"Rita et al. (2019)","plainTextFormattedCitation":"(Rita et al., 2019)","previouslyFormattedCitation":"(Rita et al., 2019)"},"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Rita et al. [23]</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15722/jds.17.10.201910.27","ISSN":"20937717","abstract":"Purpose - This study explores the relationships between e-Marketing and perceived service quality with brand trust and loyalty towards the brand of mobile telephone operators in Kosovo. Research design, data, and methodology - The conceptual model of four constructs was developed, while each construct consisted of the set of variables measured by using five-point Likert scale. The primary data was collected via an online survey through SurveyMonkey, distributed via Facebook and email. The collected data were cleaned, validated and tested for its consistency through Cronbach's Alpha; ensured that five assumptions of multiple linear regression are met. To assess the relationships between outcome variable and dependent variables of the model, performed the bivariate correlation, simple, multiple linear and hierarchical regression. Results - Perceived service quality has a positive significant effect on brand trust and loyalty. e-Marketing presents moderating direct effect on brand loyalty, and slightly higher effect through brand trust of the mobile telephone operators in Kosovo. Conclusions - The perceived service quality and brand trust are key determinants in achieving brand loyalty in telecommunication industry, followed by e-Marketing as means to creating expectations, delivering on promise to meet customers' perceptions for service quality with a purpose of building trust, that leads to loyalty towards the brands of mobile operators in Kosovo.","author":[{"dropping-particle":"","family":"UKAJ","given":"Fatos","non-dropping-particle":"","parse-names":false,"suffix":""},{"dropping-particle":"","family":"MULLATAHIRI","given":"Vjosa","non-dropping-particle":"","parse-names":false,"suffix":""}],"container-title":"Journal of Distribution Science","id":"ITEM-1","issue":"10","issued":{"date-parts":[["2019"]]},"page":"27-39","title":"The Relationships among Service Quality and e-Marketing with Trust and Loyalty to Brands of Mobile Telephone Operators in Kosovo","type":"article-journal","volume":"17"},"uris":["http://www.mendeley.com/documents/?uuid=e404d5e4-8685-434e-82bc-96a0acff19fe"]}],"mendeley":{"formattedCitation":"(UKAJ &amp; MULLATAHIRI, 2019)","manualFormatting":"Ukaj &amp; Mullatahiri (2019)","plainTextFormattedCitation":"(UKAJ &amp; MULLATAHIRI, 2019)","previouslyFormattedCitation":"(UKAJ &amp; MULLATAHIRI, 2019)"},"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00AB39FA">
        <w:rPr>
          <w:rFonts w:ascii="Times New Roman" w:hAnsi="Times New Roman" w:cs="Times New Roman"/>
          <w:noProof/>
          <w:color w:val="000000" w:themeColor="text1"/>
        </w:rPr>
        <w:t>Ukaj and</w:t>
      </w:r>
      <w:r w:rsidRPr="0010287F">
        <w:rPr>
          <w:rFonts w:ascii="Times New Roman" w:hAnsi="Times New Roman" w:cs="Times New Roman"/>
          <w:noProof/>
          <w:color w:val="000000" w:themeColor="text1"/>
        </w:rPr>
        <w:t xml:space="preserve"> Mullatahiri [13]</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4067/S0718-18762020000300103","ISBN":"0718187620200","ISSN":"07181876","abstract":"This study proposes an explanatory model of repurchase behaviour in web-stores introducing certain relationships not taken into consideration before. However, some established relationships are taken from the literature, such as that between web-store quality, satisfaction and trust. A detailed exploration of measurements was performed to design a structured questionnaire. With a sample of n=500 web-store buyers, a structural statistic model was developed to confirm the hypotheses that support the model. A high degree of determination for behavioural intentions was found, and a moderate one for repurchase. Contrasting with previous research, this model proposes product brand perception and store brand perception as predictors of trust and intentions in a web-store. As the final dependent variable, a multi-item measurement for repurchase is proposed, tested and discussed; this has not been attempted before for this kind of model.","author":[{"dropping-particle":"","family":"Vásquez","given":"Fabiola","non-dropping-particle":"","parse-names":false,"suffix":""},{"dropping-particle":"","family":"Vera-Martínez","given":"Jorge","non-dropping-particle":"","parse-names":false,"suffix":""}],"container-title":"Journal of Theoretical and Applied Electronic Commerce Research","id":"ITEM-1","issue":"3","issued":{"date-parts":[["2020"]]},"page":"20-36","title":"From e-quality and brand perceptions to repurchase: A model to explain purchase behaviour in a web-store","type":"article-journal","volume":"15"},"uris":["http://www.mendeley.com/documents/?uuid=932de8bb-9859-4413-8ce1-2da1b69e426a"]}],"mendeley":{"formattedCitation":"(Vásquez &amp; Vera-Martínez, 2020)","manualFormatting":"Vásquez &amp; Vera-Martínez (2020)","plainTextFormattedCitation":"(Vásquez &amp; Vera-Martínez, 2020)","previouslyFormattedCitation":"(Vásquez &amp; Vera-Martínez, 2020)"},"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00AB39FA">
        <w:rPr>
          <w:rFonts w:ascii="Times New Roman" w:hAnsi="Times New Roman" w:cs="Times New Roman"/>
          <w:noProof/>
          <w:color w:val="000000" w:themeColor="text1"/>
        </w:rPr>
        <w:t>Vásquez and</w:t>
      </w:r>
      <w:r w:rsidRPr="0010287F">
        <w:rPr>
          <w:rFonts w:ascii="Times New Roman" w:hAnsi="Times New Roman" w:cs="Times New Roman"/>
          <w:noProof/>
          <w:color w:val="000000" w:themeColor="text1"/>
        </w:rPr>
        <w:t xml:space="preserve"> Vera-Martínez [14]</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3390/joitmc6040143","ISSN":"21998531","abstract":"data of 365 questionnaires were analyzed using the Spearman correlation to determine theOur research goal is to offer an e-service quality model based on experience and multidimensional quality and compare its applicability for e-services to find differences and similarities in consumer perceptions and behavioral intentions. Additionally, we seek to compare attributes that compose quality dimensions for hybrid and digital e-services. The study was based on an online survey conducted in July–September 2019 among citizens and foreign residents in the Russian Federation. Respondents had to answer questions concerning a specific e-service brand to capture real consumer behavior. The relationship between the model components. Customer experience is a valid outcome variable in the e-service model that strongly influences customer satisfaction and repurchase intentions. The model proved to be equally valid for hybrid and digital e-services. The key differences between digital and hybrid e-services lie within the distribution of e-service attributes between quality dimensions. Ease of use and perceived usefulness are the most essential attributes that have a direct influence on customer satisfaction. The findings show the necessity of best practices diffused between different types of e-services and present an opportunity to widely spread research findings between different e-service sectors.","author":[{"dropping-particle":"","family":"Vatolkina","given":"Natalia","non-dropping-particle":"","parse-names":false,"suffix":""},{"dropping-particle":"","family":"Gorbashko","given":"Elena","non-dropping-particle":"","parse-names":false,"suffix":""},{"dropping-particle":"","family":"Kamynina","given":"Nadezhda","non-dropping-particle":"","parse-names":false,"suffix":""},{"dropping-particle":"","family":"Fedotkina","given":"Olga","non-dropping-particle":"","parse-names":false,"suffix":""}],"container-title":"Journal of Open Innovation: Technology, Market, and Complexity","id":"ITEM-1","issue":"4","issued":{"date-parts":[["2020"]]},"page":"1-21","title":"E-service quality from attributes to outcomes: The similarity and difference between digital and hybrid services","type":"article-journal","volume":"6"},"uris":["http://www.mendeley.com/documents/?uuid=abe04631-9b09-4553-96a6-0575678406dd"]}],"mendeley":{"formattedCitation":"(Vatolkina et al., 2020)","manualFormatting":"Vatolkina et al. (2020)","plainTextFormattedCitation":"(Vatolkina et al., 2020)","previouslyFormattedCitation":"(Vatolkina et al., 2020)"},"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Vatolkina et al. [4]</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are several studies, to name a few, that have been carried out regarding the effect of E-service quality and brand perception on the repurchase. It is the studies of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7819/rbgn.v21i5.4025","ISSN":"19830807","abstract":"Purpose – This study refers to the social support and trust theories to explore what kind of factors affect the users’ intention to adopt MSC. Design/methodology/approach – A total of 207 subjects who had previously experienced or known about MSC were identified and partial least squares were performed to analyse the measurement and structural models. Findings – The results indicated that MSC purchase intentions are affected significantly by four other factors (social support, perceived usefulness, subjective norm, and trust) and trust, in turn, is affected by three factors (social support, perceived usefulness, and subjective norms). Originality/value – First, this study examines the mechanism of trust formation and actions in the MSC context. Second, this study contributes by confirming the important role of social factors in the MSC context. Third, the study expands the social support theory. Finally, our research provides empirical evidence for enterprises that have adopted MSC to support their marketing strategy and programmes.","author":[{"dropping-particle":"","family":"Liu","given":"Yong","non-dropping-particle":"","parse-names":false,"suffix":""},{"dropping-particle":"","family":"Su","given":"Xiaowei","non-dropping-particle":"","parse-names":false,"suffix":""},{"dropping-particle":"","family":"Du","given":"Xiaojing","non-dropping-particle":"","parse-names":false,"suffix":""},{"dropping-particle":"","family":"Cui","given":"Fu","non-dropping-particle":"","parse-names":false,"suffix":""}],"container-title":"Revista Brasileira de Gestao de Negocios","id":"ITEM-1","issue":"5","issued":{"date-parts":[["2019"]]},"page":"839-860","title":"How social support motivates trust and purchase intentions in mobile social commerce","type":"article-journal","volume":"21"},"uris":["http://www.mendeley.com/documents/?uuid=f228fda9-9163-464a-8b89-6fac245109ec"]}],"mendeley":{"formattedCitation":"(Y. Liu et al., 2019)","manualFormatting":"Liu et al. (2019)","plainTextFormattedCitation":"(Y. Liu et al., 2019)","previouslyFormattedCitation":"(Y. Liu et al., 2019)"},"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Liu et al. [15]</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ISSN":"20507399","abstract":"Due to increasing numbers of purchases in the online industry has created trust as a critical path in an online environment. In fact, it is more critical when trust has identified as crucial in online commerce. Consumers are reluctant to have a purchase intention when they distrust towards the website. Consumers nowadays, who represent the future buyers, seem to have reasons how they can trust in online commerce and ultimately lead them to have purchase intention. Drawn from social support theory, trust and purchase intention, this research empirically is to test which characters of social support (emotional and informational support) have significant influence purchase intention and to test whether the trust has a significant influence on purchase intention. Furthermore, to test the mediating effects of trust in social commerce. The research conducted in the quantitative approach and used non-probability (convenience sampling) by using questionnaire surveys. A correlation and multiple regression analyses were applied. A total of 200 respondents participated. Our results shed some lights on social commerce literature. The result confirms that there is a relationship between social supports such as emotional and informational support on purchase intention. Finding also revealed that trust as fully mediates the relationship between the variables. This research can entirely contribute to the literature by providing and introducing to both marketers and consumers by identifying the factors influencing purchase intention in social commerce.","author":[{"dropping-particle":"","family":"Makmor","given":"Nurkhalida","non-dropping-particle":"","parse-names":false,"suffix":""},{"dropping-particle":"","family":"Alam","given":"Syed Shah","non-dropping-particle":"","parse-names":false,"suffix":""},{"dropping-particle":"","family":"Aziz","given":"Norzalita Abd","non-dropping-particle":"","parse-names":false,"suffix":""}],"container-title":"International Journal of Supply Chain Management","id":"ITEM-1","issue":"5","issued":{"date-parts":[["2018"]]},"page":"572-581","title":"Social support, trust and purchase intention in social commerce era","type":"article-journal","volume":"7"},"uris":["http://www.mendeley.com/documents/?uuid=e61c98bc-849b-44cd-a1f7-13517d3fc837"]}],"mendeley":{"formattedCitation":"(Makmor et al., 2018)","manualFormatting":"Makmor et al. (2018)","plainTextFormattedCitation":"(Makmor et al., 2018)","previouslyFormattedCitation":"(Makmor et al., 2018)"},"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Makmor et al. [16]</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and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3390/su11082423","ISSN":"20711050","abstract":"In the context of social commerce, the influence of culture on consumers' behavior and attitude is more significant. This paper empirically analyzes the influence of social interaction (perceived risk, trust, and intimacy) on consumers' purchase intention in social commerce, and the antecedent effect of cultural dimensions (uncertainty avoidance and individualism/collectivism) on social interaction is also explored. Data were collected in China and France from consumers who had prior online shopping experience on social commerce websites. The results show that the impact of perceived risk on subsequent purchase intention in social commerce will be transferred by trust and intimacy to a certain extent. The intimacy between users contributes to trust-building, and both of their positive impacts on purchase intention would show distinct effects in different cultures. Besides, cultural dimensions are proved to have a significant effect on users' social interaction. Although high uncertainty avoidance brings perceived risk, it can promote subsequent trust-building. These findings help provide managerial insights for social commerce community to establish effective trust mechanism in a multicultural context.","author":[{"dropping-particle":"","family":"Yin","given":"Xicheng","non-dropping-particle":"","parse-names":false,"suffix":""},{"dropping-particle":"","family":"Wang","given":"Hongwei","non-dropping-particle":"","parse-names":false,"suffix":""},{"dropping-particle":"","family":"Xia","given":"Qiangwei","non-dropping-particle":"","parse-names":false,"suffix":""},{"dropping-particle":"","family":"Gu","given":"Qican","non-dropping-particle":"","parse-names":false,"suffix":""}],"container-title":"Sustainability (Switzerland)","id":"ITEM-1","issue":"8","issued":{"date-parts":[["2019"]]},"title":"How social interaction affects purchase intention in social commerce: A cultural perspective","type":"article-journal","volume":"11"},"uris":["http://www.mendeley.com/documents/?uuid=cf95c0e1-3a9f-4d5c-a537-dcacc752878a"]}],"mendeley":{"formattedCitation":"(Yin et al., 2019)","manualFormatting":"Yin et al. (2019)","plainTextFormattedCitation":"(Yin et al., 2019)","previouslyFormattedCitation":"(Yin et al., 2019)"},"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Yin et al. [19]</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revealed how social support has a significant influence on trust and purchase intention. </w:t>
      </w:r>
    </w:p>
    <w:p w14:paraId="7DE96083" w14:textId="77777777" w:rsidR="006E6814" w:rsidRPr="00AB39FA" w:rsidRDefault="006E6814" w:rsidP="008C4767">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10287F">
        <w:rPr>
          <w:rFonts w:ascii="Times New Roman" w:hAnsi="Times New Roman" w:cs="Times New Roman"/>
          <w:color w:val="000000" w:themeColor="text1"/>
        </w:rPr>
        <w:lastRenderedPageBreak/>
        <w:t xml:space="preserve">Social support in the marketplace is still understudied. Therefore, it is imperative to research to understand this aspect. To that matter, this study proposes a new relationship between social support and trust &amp; behavioral intentions. This is in line with the research recommendation from </w:t>
      </w:r>
      <w:r w:rsidRPr="0010287F">
        <w:rPr>
          <w:rFonts w:ascii="Times New Roman" w:hAnsi="Times New Roman" w:cs="Times New Roman"/>
          <w:color w:val="000000" w:themeColor="text1"/>
        </w:rPr>
        <w:fldChar w:fldCharType="begin" w:fldLock="1"/>
      </w:r>
      <w:r w:rsidRPr="0010287F">
        <w:rPr>
          <w:rFonts w:ascii="Times New Roman" w:hAnsi="Times New Roman" w:cs="Times New Roman"/>
          <w:color w:val="000000" w:themeColor="text1"/>
        </w:rPr>
        <w:instrText>ADDIN CSL_CITATION {"citationItems":[{"id":"ITEM-1","itemData":{"DOI":"10.1016/j.jbusres.2020.07.046","ISSN":"01482963","abstract":"Our study is among the pioneering group in the mobile application (app) literature investigating customers’ repurchase decisions. Given the proliferation of mobile devices and the growing attention paid to social media marketing for facilitating customer engagement with brands, research concerning mobile apps’ customer engagement and its consequence still awaits to be developed. Our study, thus, explores how mobile apps’ customer engagement via various social media communities influences customer equity (brand, value and relationship equity) and repurchase intention. Based on the survey research using a sample of 485 existing customers of Gogoro – the largest electric scooter company in Taiwan – our study extends recent mobile app and service-dominant logic literature in unpacking the stimulus of repurchase intention towards premium brands. This study used structural equation modelling to test its hypotheses. The empirical findings suggest that mobile apps’ customer engagement positively affects customer equity, which further enhances the repurchase intention of existing customers. Our findings reveal that customer equity is a crucial mediator in explaining how repurchase intention is encouraged through the positive impact of mobile apps’ customer engagement on brand, value and relationship equity accumulation.","author":[{"dropping-particle":"","family":"Ho","given":"Mia Hsiao Wen","non-dropping-particle":"","parse-names":false,"suffix":""},{"dropping-particle":"","family":"Chung","given":"Henry F.L.","non-dropping-particle":"","parse-names":false,"suffix":""}],"container-title":"Journal of Business Research","id":"ITEM-1","issued":{"date-parts":[["2020"]]},"title":"Customer engagement, customer equity and repurchase intention in mobile apps","type":"article-journal","volume":"121"},"uris":["http://www.mendeley.com/documents/?uuid=cdbc02f5-5230-3057-a14a-4e96cab9863b"]}],"mendeley":{"formattedCitation":"(Ho &amp; Chung, 2020)","manualFormatting":"Ho &amp; Chung (2020)","plainTextFormattedCitation":"(Ho &amp; Chung, 2020)","previouslyFormattedCitation":"(Ho &amp; Chung, 2020)"},"properties":{"noteIndex":0},"schema":"https://github.com/citation-style-language/schema/raw/master/csl-citation.json"}</w:instrText>
      </w:r>
      <w:r w:rsidRPr="0010287F">
        <w:rPr>
          <w:rFonts w:ascii="Times New Roman" w:hAnsi="Times New Roman" w:cs="Times New Roman"/>
          <w:color w:val="000000" w:themeColor="text1"/>
        </w:rPr>
        <w:fldChar w:fldCharType="separate"/>
      </w:r>
      <w:r w:rsidRPr="0010287F">
        <w:rPr>
          <w:rFonts w:ascii="Times New Roman" w:hAnsi="Times New Roman" w:cs="Times New Roman"/>
          <w:noProof/>
          <w:color w:val="000000" w:themeColor="text1"/>
        </w:rPr>
        <w:t>Ho &amp; Chung (2020) [24]</w:t>
      </w:r>
      <w:r w:rsidRPr="0010287F">
        <w:rPr>
          <w:rFonts w:ascii="Times New Roman" w:hAnsi="Times New Roman" w:cs="Times New Roman"/>
          <w:color w:val="000000" w:themeColor="text1"/>
        </w:rPr>
        <w:fldChar w:fldCharType="end"/>
      </w:r>
      <w:r w:rsidRPr="0010287F">
        <w:rPr>
          <w:rFonts w:ascii="Times New Roman" w:hAnsi="Times New Roman" w:cs="Times New Roman"/>
          <w:color w:val="000000" w:themeColor="text1"/>
        </w:rPr>
        <w:t xml:space="preserve"> that social factors affect customer behavior. This study aims to look at consumer behavior by exploring the relationship between e-service quality, product brand perception, and social support on satisfaction, trust, behavioral intentions &amp; repurchases on marketplaces in Indonesia. Through this research, it is hoped that the study can contribute to the theoretical or scientific level of marketing management and have positive implications for developing marketplaces in Indonesia</w:t>
      </w:r>
      <w:r w:rsidRPr="0010287F">
        <w:rPr>
          <w:rFonts w:ascii="Times New Roman" w:hAnsi="Times New Roman" w:cs="Times New Roman"/>
          <w:lang w:val="id-ID" w:eastAsia="id-ID"/>
        </w:rPr>
        <w:t xml:space="preserve">. </w:t>
      </w:r>
    </w:p>
    <w:p w14:paraId="7D287367" w14:textId="77777777" w:rsidR="006E6814" w:rsidRPr="00C60168" w:rsidRDefault="006E6814" w:rsidP="00C60168">
      <w:pPr>
        <w:pStyle w:val="ijecsL1"/>
        <w:spacing w:after="240"/>
      </w:pPr>
      <w:r>
        <w:t>2. LITERATURE REVIEW</w:t>
      </w:r>
    </w:p>
    <w:p w14:paraId="13E03354" w14:textId="77777777" w:rsidR="006E6814" w:rsidRPr="008C4767" w:rsidRDefault="006E6814" w:rsidP="008C4767">
      <w:pPr>
        <w:pStyle w:val="NormalWeb"/>
        <w:snapToGrid w:val="0"/>
        <w:spacing w:beforeLines="50" w:before="180" w:beforeAutospacing="0" w:after="0" w:afterAutospacing="0" w:line="276" w:lineRule="auto"/>
        <w:jc w:val="both"/>
        <w:textAlignment w:val="top"/>
        <w:rPr>
          <w:rFonts w:ascii="Arial" w:eastAsia="PMingLiU" w:hAnsi="Arial" w:cs="Arial"/>
          <w:b/>
          <w:sz w:val="28"/>
          <w:szCs w:val="28"/>
        </w:rPr>
      </w:pPr>
      <w:r w:rsidRPr="008C4767">
        <w:rPr>
          <w:rFonts w:ascii="Arial" w:eastAsia="PMingLiU" w:hAnsi="Arial" w:cs="Arial"/>
          <w:b/>
          <w:sz w:val="28"/>
          <w:szCs w:val="28"/>
        </w:rPr>
        <w:t>2.1 E-Service Quality</w:t>
      </w:r>
    </w:p>
    <w:p w14:paraId="1B1DC934" w14:textId="77777777" w:rsidR="006E6814" w:rsidRPr="00AB39FA" w:rsidRDefault="006E6814" w:rsidP="006E6814">
      <w:pPr>
        <w:pStyle w:val="NormalWeb"/>
        <w:snapToGrid w:val="0"/>
        <w:spacing w:before="0" w:beforeAutospacing="0" w:after="0" w:afterAutospacing="0" w:line="276" w:lineRule="auto"/>
        <w:jc w:val="both"/>
        <w:textAlignment w:val="top"/>
        <w:rPr>
          <w:rFonts w:ascii="Times New Roman" w:hAnsi="Times New Roman" w:cs="Times New Roman"/>
          <w:color w:val="000000" w:themeColor="text1"/>
        </w:rPr>
      </w:pPr>
      <w:r w:rsidRPr="00AB39FA">
        <w:rPr>
          <w:rFonts w:ascii="Times New Roman" w:hAnsi="Times New Roman" w:cs="Times New Roman"/>
          <w:color w:val="000000" w:themeColor="text1"/>
        </w:rPr>
        <w:t xml:space="preserve">E-Service refers to the role of services in cyberspace through internet-based technologies </w:t>
      </w:r>
      <w:r w:rsidRPr="00AB39FA">
        <w:rPr>
          <w:rFonts w:ascii="Times New Roman" w:hAnsi="Times New Roman" w:cs="Times New Roman"/>
          <w:color w:val="000000" w:themeColor="text1"/>
        </w:rPr>
        <w:fldChar w:fldCharType="begin" w:fldLock="1"/>
      </w:r>
      <w:r w:rsidRPr="00AB39FA">
        <w:rPr>
          <w:rFonts w:ascii="Times New Roman" w:hAnsi="Times New Roman" w:cs="Times New Roman"/>
          <w:color w:val="000000" w:themeColor="text1"/>
        </w:rPr>
        <w:instrText>ADDIN CSL_CITATION {"citationItems":[{"id":"ITEM-1","itemData":{"DOI":"10.4018/IJSSMET.2017010102","ISSN":"19479603","abstract":"The current study systematically and thoroughly reviewed the extant literature on e-service quality research to examine 1) how e-service is defined by researchers, 2) how e-service quality is defined by researchers, 3) what e-service quality scales and dimensions have been identified, 4) what outcome variables have been assessed in the e-service quality literature, and 5) what theories have been applied in the literature. A total of 72 articles published between 2003 and 2013 were content analyzed. The selected articles focused primarily on e-service quality in the context of B2C e-retailing. The findings of the study provide valuable information to e-service researchers by identifying gaps and disparities in the e-service quality literature. This study provides several crucial suggestions and directions for future research.","author":[{"dropping-particle":"","family":"Kim","given":"Jung Hwan","non-dropping-particle":"","parse-names":false,"suffix":""},{"dropping-particle":"","family":"Lennon","given":"Sharron J.","non-dropping-particle":"","parse-names":false,"suffix":""}],"container-title":"International Journal of Service Science, Management, Engineering, and Technology","id":"ITEM-1","issue":"1","issued":{"date-parts":[["2017"]]},"title":"Descriptive content analysis on e-service research","type":"article-journal","volume":"8"},"uris":["http://www.mendeley.com/documents/?uuid=da7a84e7-cb0d-3451-819f-2f21d5cfb395"]}],"mendeley":{"formattedCitation":"(J. H. Kim &amp; Lennon, 2017)","manualFormatting":"(Kim &amp; Lennon, 2017)","plainTextFormattedCitation":"(J. H. Kim &amp; Lennon, 2017)","previouslyFormattedCitation":"(J. H. Kim &amp; Lennon, 2017)"},"properties":{"noteIndex":0},"schema":"https://github.com/citation-style-language/schema/raw/master/csl-citation.json"}</w:instrText>
      </w:r>
      <w:r w:rsidRPr="00AB39FA">
        <w:rPr>
          <w:rFonts w:ascii="Times New Roman" w:hAnsi="Times New Roman" w:cs="Times New Roman"/>
          <w:color w:val="000000" w:themeColor="text1"/>
        </w:rPr>
        <w:fldChar w:fldCharType="separate"/>
      </w:r>
      <w:r w:rsidRPr="00AB39FA">
        <w:rPr>
          <w:rFonts w:ascii="Times New Roman" w:hAnsi="Times New Roman" w:cs="Times New Roman"/>
          <w:noProof/>
          <w:color w:val="000000" w:themeColor="text1"/>
        </w:rPr>
        <w:t>[5]</w:t>
      </w:r>
      <w:r w:rsidRPr="00AB39FA">
        <w:rPr>
          <w:rFonts w:ascii="Times New Roman" w:hAnsi="Times New Roman" w:cs="Times New Roman"/>
          <w:color w:val="000000" w:themeColor="text1"/>
        </w:rPr>
        <w:fldChar w:fldCharType="end"/>
      </w:r>
      <w:r w:rsidRPr="00AB39FA">
        <w:rPr>
          <w:rFonts w:ascii="Times New Roman" w:hAnsi="Times New Roman" w:cs="Times New Roman"/>
          <w:color w:val="000000" w:themeColor="text1"/>
        </w:rPr>
        <w:t xml:space="preserve">. According to </w:t>
      </w:r>
      <w:r w:rsidRPr="00AB39FA">
        <w:rPr>
          <w:rFonts w:ascii="Times New Roman" w:hAnsi="Times New Roman" w:cs="Times New Roman"/>
          <w:color w:val="000000" w:themeColor="text1"/>
        </w:rPr>
        <w:fldChar w:fldCharType="begin" w:fldLock="1"/>
      </w:r>
      <w:r w:rsidRPr="00AB39FA">
        <w:rPr>
          <w:rFonts w:ascii="Times New Roman" w:hAnsi="Times New Roman" w:cs="Times New Roman"/>
          <w:color w:val="000000" w:themeColor="text1"/>
        </w:rPr>
        <w:instrText>ADDIN CSL_CITATION {"citationItems":[{"id":"ITEM-1","itemData":{"DOI":"10.3390/joitmc6040143","ISSN":"21998531","abstract":"data of 365 questionnaires were analyzed using the Spearman correlation to determine theOur research goal is to offer an e-service quality model based on experience and multidimensional quality and compare its applicability for e-services to find differences and similarities in consumer perceptions and behavioral intentions. Additionally, we seek to compare attributes that compose quality dimensions for hybrid and digital e-services. The study was based on an online survey conducted in July–September 2019 among citizens and foreign residents in the Russian Federation. Respondents had to answer questions concerning a specific e-service brand to capture real consumer behavior. The relationship between the model components. Customer experience is a valid outcome variable in the e-service model that strongly influences customer satisfaction and repurchase intentions. The model proved to be equally valid for hybrid and digital e-services. The key differences between digital and hybrid e-services lie within the distribution of e-service attributes between quality dimensions. Ease of use and perceived usefulness are the most essential attributes that have a direct influence on customer satisfaction. The findings show the necessity of best practices diffused between different types of e-services and present an opportunity to widely spread research findings between different e-service sectors.","author":[{"dropping-particle":"","family":"Vatolkina","given":"Natalia","non-dropping-particle":"","parse-names":false,"suffix":""},{"dropping-particle":"","family":"Gorbashko","given":"Elena","non-dropping-particle":"","parse-names":false,"suffix":""},{"dropping-particle":"","family":"Kamynina","given":"Nadezhda","non-dropping-particle":"","parse-names":false,"suffix":""},{"dropping-particle":"","family":"Fedotkina","given":"Olga","non-dropping-particle":"","parse-names":false,"suffix":""}],"container-title":"Journal of Open Innovation: Technology, Market, and Complexity","id":"ITEM-1","issue":"4","issued":{"date-parts":[["2020"]]},"page":"1-21","title":"E-service quality from attributes to outcomes: The similarity and difference between digital and hybrid services","type":"article-journal","volume":"6"},"uris":["http://www.mendeley.com/documents/?uuid=abe04631-9b09-4553-96a6-0575678406dd"]}],"mendeley":{"formattedCitation":"(Vatolkina et al., 2020)","manualFormatting":"Vatolkina et al. (2020)","plainTextFormattedCitation":"(Vatolkina et al., 2020)","previouslyFormattedCitation":"(Vatolkina et al., 2020)"},"properties":{"noteIndex":0},"schema":"https://github.com/citation-style-language/schema/raw/master/csl-citation.json"}</w:instrText>
      </w:r>
      <w:r w:rsidRPr="00AB39FA">
        <w:rPr>
          <w:rFonts w:ascii="Times New Roman" w:hAnsi="Times New Roman" w:cs="Times New Roman"/>
          <w:color w:val="000000" w:themeColor="text1"/>
        </w:rPr>
        <w:fldChar w:fldCharType="separate"/>
      </w:r>
      <w:r w:rsidRPr="00AB39FA">
        <w:rPr>
          <w:rFonts w:ascii="Times New Roman" w:hAnsi="Times New Roman" w:cs="Times New Roman"/>
          <w:noProof/>
          <w:color w:val="000000" w:themeColor="text1"/>
        </w:rPr>
        <w:t>Vatolkina et al. [4]</w:t>
      </w:r>
      <w:r w:rsidRPr="00AB39FA">
        <w:rPr>
          <w:rFonts w:ascii="Times New Roman" w:hAnsi="Times New Roman" w:cs="Times New Roman"/>
          <w:color w:val="000000" w:themeColor="text1"/>
        </w:rPr>
        <w:fldChar w:fldCharType="end"/>
      </w:r>
      <w:r w:rsidRPr="00AB39FA">
        <w:rPr>
          <w:rFonts w:ascii="Times New Roman" w:hAnsi="Times New Roman" w:cs="Times New Roman"/>
          <w:color w:val="000000" w:themeColor="text1"/>
        </w:rPr>
        <w:t xml:space="preserve">, e-service involves various activities that use the internet as a distribution channel, such as e-tailing, e-banking, e-shopping, and other digital services. For consumers, e-service quality with high standards reflects how the potential benefits of the Internet have been realized. The online environment itself have both positive and negative factors. </w:t>
      </w:r>
      <w:r w:rsidRPr="00AB39FA">
        <w:rPr>
          <w:rFonts w:ascii="Times New Roman" w:hAnsi="Times New Roman" w:cs="Times New Roman"/>
          <w:color w:val="000000" w:themeColor="text1"/>
        </w:rPr>
        <w:fldChar w:fldCharType="begin" w:fldLock="1"/>
      </w:r>
      <w:r w:rsidRPr="00AB39FA">
        <w:rPr>
          <w:rFonts w:ascii="Times New Roman" w:hAnsi="Times New Roman" w:cs="Times New Roman"/>
          <w:color w:val="000000" w:themeColor="text1"/>
        </w:rPr>
        <w:instrText>ADDIN CSL_CITATION {"citationItems":[{"id":"ITEM-1","itemData":{"DOI":"10.1177/1094670504271156","ISBN":"1094670504271","ISSN":"10946705","abstract":"Using the means-end framework as a theoretical foundation, this article conceptualizes, constructs, refines, and tests a multiple-item scale (E-S-QUAL) for measuring the service quality delivered by Web sites on which customers shop online. Two stages of empirical data collection revealed that two different scales were necessary for capturing electronic service quality. The basic E-S-QUAL scale developed in the research is a 22-item scale of four dimensions: efficiency, fulfillment, system availability, and privacy. The second scale, E-RecS-QUAL, is salient only to customers who had nonroutine encounters with the sites and contains 11 items in three dimensions: responsiveness, compensation, and contact. Both scales demonstrate good psychometric properties based on findings from a variety of reliability and validity tests and build on the research already conducted on the topic. Directions for further research on electronic service quality are offered. Managerial implications stemming from the empirical findings about E-S-QUAL are also discussed. © 2005 Sage Publications.","author":[{"dropping-particle":"","family":"Parasuraman","given":"A.","non-dropping-particle":"","parse-names":false,"suffix":""},{"dropping-particle":"","family":"Zeithaml","given":"Valarie A.","non-dropping-particle":"","parse-names":false,"suffix":""},{"dropping-particle":"","family":"Malhotra","given":"Arvind","non-dropping-particle":"","parse-names":false,"suffix":""}],"container-title":"Journal of Service Research","id":"ITEM-1","issue":"3","issued":{"date-parts":[["2005"]]},"page":"213-233","title":"E-S-QUAL a multiple-item scale for assessing electronic service quality","type":"article-journal","volume":"7"},"uris":["http://www.mendeley.com/documents/?uuid=342a2c6b-b847-435b-a196-60fc2398e071"]}],"mendeley":{"formattedCitation":"(Parasuraman et al., 2005)","manualFormatting":"Parasuraman et al. (2005)","plainTextFormattedCitation":"(Parasuraman et al., 2005)","previouslyFormattedCitation":"(Parasuraman et al., 2005)"},"properties":{"noteIndex":0},"schema":"https://github.com/citation-style-language/schema/raw/master/csl-citation.json"}</w:instrText>
      </w:r>
      <w:r w:rsidRPr="00AB39FA">
        <w:rPr>
          <w:rFonts w:ascii="Times New Roman" w:hAnsi="Times New Roman" w:cs="Times New Roman"/>
          <w:color w:val="000000" w:themeColor="text1"/>
        </w:rPr>
        <w:fldChar w:fldCharType="separate"/>
      </w:r>
      <w:r w:rsidRPr="00AB39FA">
        <w:rPr>
          <w:rFonts w:ascii="Times New Roman" w:hAnsi="Times New Roman" w:cs="Times New Roman"/>
          <w:noProof/>
          <w:color w:val="000000" w:themeColor="text1"/>
        </w:rPr>
        <w:t>Parasuraman et al. [25]</w:t>
      </w:r>
      <w:r w:rsidRPr="00AB39FA">
        <w:rPr>
          <w:rFonts w:ascii="Times New Roman" w:hAnsi="Times New Roman" w:cs="Times New Roman"/>
          <w:color w:val="000000" w:themeColor="text1"/>
        </w:rPr>
        <w:fldChar w:fldCharType="end"/>
      </w:r>
      <w:r w:rsidRPr="00AB39FA">
        <w:rPr>
          <w:rFonts w:ascii="Times New Roman" w:hAnsi="Times New Roman" w:cs="Times New Roman"/>
          <w:color w:val="000000" w:themeColor="text1"/>
        </w:rPr>
        <w:t xml:space="preserve"> stated that flexibility, convenience, efficiency, and enjoyment are positive factors in the online environment, while the negative aspects are security problems, risk of obsolescence, impersonality, and lack of control. </w:t>
      </w:r>
    </w:p>
    <w:p w14:paraId="60BC7F65" w14:textId="77777777" w:rsidR="006E6814" w:rsidRPr="00AB39FA" w:rsidRDefault="006E6814" w:rsidP="008C4767">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AB39FA">
        <w:rPr>
          <w:rFonts w:ascii="Times New Roman" w:hAnsi="Times New Roman" w:cs="Times New Roman"/>
          <w:color w:val="000000" w:themeColor="text1"/>
        </w:rPr>
        <w:t xml:space="preserve">Some of the factors mentioned above are related to service quality, as stated by </w:t>
      </w:r>
      <w:r w:rsidRPr="00AB39FA">
        <w:rPr>
          <w:rFonts w:ascii="Times New Roman" w:hAnsi="Times New Roman" w:cs="Times New Roman"/>
          <w:color w:val="000000" w:themeColor="text1"/>
        </w:rPr>
        <w:fldChar w:fldCharType="begin" w:fldLock="1"/>
      </w:r>
      <w:r w:rsidRPr="00AB39FA">
        <w:rPr>
          <w:rFonts w:ascii="Times New Roman" w:hAnsi="Times New Roman" w:cs="Times New Roman"/>
          <w:color w:val="000000" w:themeColor="text1"/>
        </w:rPr>
        <w:instrText>ADDIN CSL_CITATION {"citationItems":[{"id":"ITEM-1","itemData":{"DOI":"10.1108/09604520310476490","ISSN":"09604529","abstract":"Service quality is increasingly recognised as an important aspect of electronic commerce (e-commerce). Because the online comparison of the technical features of products is essentially costless, feasible, and easier than comparisons of products through traditional channels, service quality is the key determinant for successful e-commerce. A conceptual model of the determinants of e-service quality is proposed and discussed. Given the exploratory nature of this research, focus groups are used to investigate e-service quality dimensions. It is proposed that e-service quality has incubative and active dimensions for increasing hit rates, stickiness, and customer retention. The incubative dimension consists of: ease of use, appearance, linkage, structure and layout, and content. The active dimension consists of reliability, efficiency, support, communication, security, and incentives. The importance and implications of each determinant are presented. © 2003, MCB UP Limited","author":[{"dropping-particle":"","family":"Santos","given":"Jessica","non-dropping-particle":"","parse-names":false,"suffix":""}],"container-title":"Managing Service Quality: An International Journal","id":"ITEM-1","issue":"3","issued":{"date-parts":[["2003"]]},"page":"233-246","title":"E-service quality: A model of virtual service quality dimensions","type":"article-journal","volume":"13"},"uris":["http://www.mendeley.com/documents/?uuid=1cf40f50-815b-459f-8d63-3f83e75f929f"]}],"mendeley":{"formattedCitation":"(Santos, 2003)","manualFormatting":"Santos (2003)","plainTextFormattedCitation":"(Santos, 2003)","previouslyFormattedCitation":"(Santos, 2003)"},"properties":{"noteIndex":0},"schema":"https://github.com/citation-style-language/schema/raw/master/csl-citation.json"}</w:instrText>
      </w:r>
      <w:r w:rsidRPr="00AB39FA">
        <w:rPr>
          <w:rFonts w:ascii="Times New Roman" w:hAnsi="Times New Roman" w:cs="Times New Roman"/>
          <w:color w:val="000000" w:themeColor="text1"/>
        </w:rPr>
        <w:fldChar w:fldCharType="separate"/>
      </w:r>
      <w:r w:rsidRPr="00AB39FA">
        <w:rPr>
          <w:rFonts w:ascii="Times New Roman" w:hAnsi="Times New Roman" w:cs="Times New Roman"/>
          <w:noProof/>
          <w:color w:val="000000" w:themeColor="text1"/>
        </w:rPr>
        <w:t>Santos [26]</w:t>
      </w:r>
      <w:r w:rsidRPr="00AB39FA">
        <w:rPr>
          <w:rFonts w:ascii="Times New Roman" w:hAnsi="Times New Roman" w:cs="Times New Roman"/>
          <w:color w:val="000000" w:themeColor="text1"/>
        </w:rPr>
        <w:fldChar w:fldCharType="end"/>
      </w:r>
      <w:r w:rsidRPr="00AB39FA">
        <w:rPr>
          <w:rFonts w:ascii="Times New Roman" w:hAnsi="Times New Roman" w:cs="Times New Roman"/>
          <w:color w:val="000000" w:themeColor="text1"/>
        </w:rPr>
        <w:t xml:space="preserve">. </w:t>
      </w:r>
      <w:r w:rsidRPr="00AB39FA">
        <w:rPr>
          <w:rFonts w:ascii="Times New Roman" w:hAnsi="Times New Roman" w:cs="Times New Roman"/>
          <w:color w:val="000000" w:themeColor="text1"/>
        </w:rPr>
        <w:fldChar w:fldCharType="begin" w:fldLock="1"/>
      </w:r>
      <w:r w:rsidRPr="00AB39FA">
        <w:rPr>
          <w:rFonts w:ascii="Times New Roman" w:hAnsi="Times New Roman" w:cs="Times New Roman"/>
          <w:color w:val="000000" w:themeColor="text1"/>
        </w:rPr>
        <w:instrText>ADDIN CSL_CITATION {"citationItems":[{"id":"ITEM-1","itemData":{"DOI":"10.1108/JSTP-06-2017-0103","ISSN":"20556225","abstract":"Purpose: Importance-performance analysis (IPA) is an effective tool for firms to prioritise service quality attributes, but has limitations in evaluating and enhancing service quality within a competitive environment. The purpose of this paper is to present an evolved model of IPA – importance-performance benchmark vectors (IPBV) – as a benchmarking tool and investigate its applicability in the context of hotel service quality. Design/methodology/approach: Empirical studies based on self-completion survey data from 150 customers of two full-service hotels in Taiwan were conducted in to examine the practical utility of IPBV. Findings: Eight key benchmark typologies were identified and expressed as vectors in the IPBV model which are as follows: “sustainable advantage”, “potential strength”, “false advantage or outstanding advantage”, “cease-fire competition”, “false disadvantage or on-hand disadvantage”, “potential weakness”, “dangerous warning” and “head-on competition”. Research limitations/implications: The paper extends the methodology to more cases, and other service industries to test further the discriminatory power of the model and to explore the descriptors in the IPBV vector model. Alternative seven-point or nine-point Likert scales could be explored to test the discriminant validity using means. The alternative IPA diagonal approach focussing on GAP analysis may reveal alternative interpretations for the IPBV vector model. Other extended models of IPA, which include competitor analysis, should be compared in practice using a data set where both quantitative and qualitative data could be generated. Practical implications: The paper proposes the two-dimensional IPBV model which retains the advantages of IPA, but also includes competitor or benchmark comparisons which enable organisations to analyse their relative competitive position. The two-part model provides both quantitative information and qualitative interpretation of relativities. The graphical matrix models provide simple quantitative analysis of attributes, whilst the IPBV vector model provides qualitative interpretations of the eight competitive market positions. Vector analysis enables the development of competitive strategies relative to benchmarks, or within a competitive set. Importance is retained and means that organisations can benchmark against a range of competitors prioritising specific attributes for resource allocation. Social implications: The interpretive utility of the …","author":[{"dropping-particle":"","family":"Hemmington","given":"Nigel","non-dropping-particle":"","parse-names":false,"suffix":""},{"dropping-particle":"","family":"Kim","given":"Peter","non-dropping-particle":"","parse-names":false,"suffix":""},{"dropping-particle":"","family":"Wang","given":"Cindie","non-dropping-particle":"","parse-names":false,"suffix":""}],"container-title":"Journal of Service Theory and Practice","id":"ITEM-1","issue":"1","issued":{"date-parts":[["2018"]]},"page":"2-25","title":"Benchmarking hotel service quality using two-dimensional importance-performance benchmark vectors (IPBV)","type":"article-journal","volume":"28"},"uris":["http://www.mendeley.com/documents/?uuid=0c82e029-01b2-454d-a506-94a1cee427cb"]}],"mendeley":{"formattedCitation":"(Hemmington et al., 2018)","manualFormatting":"Hemmington et al. (2018)","plainTextFormattedCitation":"(Hemmington et al., 2018)","previouslyFormattedCitation":"(Hemmington et al., 2018)"},"properties":{"noteIndex":0},"schema":"https://github.com/citation-style-language/schema/raw/master/csl-citation.json"}</w:instrText>
      </w:r>
      <w:r w:rsidRPr="00AB39FA">
        <w:rPr>
          <w:rFonts w:ascii="Times New Roman" w:hAnsi="Times New Roman" w:cs="Times New Roman"/>
          <w:color w:val="000000" w:themeColor="text1"/>
        </w:rPr>
        <w:fldChar w:fldCharType="separate"/>
      </w:r>
      <w:r w:rsidRPr="00AB39FA">
        <w:rPr>
          <w:rFonts w:ascii="Times New Roman" w:hAnsi="Times New Roman" w:cs="Times New Roman"/>
          <w:noProof/>
          <w:color w:val="000000" w:themeColor="text1"/>
        </w:rPr>
        <w:t>Hemmington et al. [27]</w:t>
      </w:r>
      <w:r w:rsidRPr="00AB39FA">
        <w:rPr>
          <w:rFonts w:ascii="Times New Roman" w:hAnsi="Times New Roman" w:cs="Times New Roman"/>
          <w:color w:val="000000" w:themeColor="text1"/>
        </w:rPr>
        <w:fldChar w:fldCharType="end"/>
      </w:r>
      <w:r w:rsidRPr="00AB39FA">
        <w:rPr>
          <w:rFonts w:ascii="Times New Roman" w:hAnsi="Times New Roman" w:cs="Times New Roman"/>
          <w:color w:val="000000" w:themeColor="text1"/>
        </w:rPr>
        <w:t xml:space="preserve"> define service quality as the level of customer perception of to what extent the service received is following the expected goals. Also, it is a form of the overall evaluation of service performance. On the other hand, e-service quality describes the review and comprehensive customer assessment of the excellence and quality of electronic service delivery in the virtual market </w:t>
      </w:r>
      <w:r w:rsidRPr="00AB39FA">
        <w:rPr>
          <w:rFonts w:ascii="Times New Roman" w:hAnsi="Times New Roman" w:cs="Times New Roman"/>
          <w:color w:val="000000" w:themeColor="text1"/>
        </w:rPr>
        <w:fldChar w:fldCharType="begin" w:fldLock="1"/>
      </w:r>
      <w:r w:rsidRPr="00AB39FA">
        <w:rPr>
          <w:rFonts w:ascii="Times New Roman" w:hAnsi="Times New Roman" w:cs="Times New Roman"/>
          <w:color w:val="000000" w:themeColor="text1"/>
        </w:rPr>
        <w:instrText>ADDIN CSL_CITATION {"citationItems":[{"id":"ITEM-1","itemData":{"DOI":"10.1108/09604520310476490","ISSN":"09604529","abstract":"Service quality is increasingly recognised as an important aspect of electronic commerce (e-commerce). Because the online comparison of the technical features of products is essentially costless, feasible, and easier than comparisons of products through traditional channels, service quality is the key determinant for successful e-commerce. A conceptual model of the determinants of e-service quality is proposed and discussed. Given the exploratory nature of this research, focus groups are used to investigate e-service quality dimensions. It is proposed that e-service quality has incubative and active dimensions for increasing hit rates, stickiness, and customer retention. The incubative dimension consists of: ease of use, appearance, linkage, structure and layout, and content. The active dimension consists of reliability, efficiency, support, communication, security, and incentives. The importance and implications of each determinant are presented. © 2003, MCB UP Limited","author":[{"dropping-particle":"","family":"Santos","given":"Jessica","non-dropping-particle":"","parse-names":false,"suffix":""}],"container-title":"Managing Service Quality: An International Journal","id":"ITEM-1","issue":"3","issued":{"date-parts":[["2003"]]},"page":"233-246","title":"E-service quality: A model of virtual service quality dimensions","type":"article-journal","volume":"13"},"uris":["http://www.mendeley.com/documents/?uuid=1cf40f50-815b-459f-8d63-3f83e75f929f"]}],"mendeley":{"formattedCitation":"(Santos, 2003)","plainTextFormattedCitation":"(Santos, 2003)","previouslyFormattedCitation":"(Santos, 2003)"},"properties":{"noteIndex":0},"schema":"https://github.com/citation-style-language/schema/raw/master/csl-citation.json"}</w:instrText>
      </w:r>
      <w:r w:rsidRPr="00AB39FA">
        <w:rPr>
          <w:rFonts w:ascii="Times New Roman" w:hAnsi="Times New Roman" w:cs="Times New Roman"/>
          <w:color w:val="000000" w:themeColor="text1"/>
        </w:rPr>
        <w:fldChar w:fldCharType="separate"/>
      </w:r>
      <w:r w:rsidRPr="00AB39FA">
        <w:rPr>
          <w:rFonts w:ascii="Times New Roman" w:hAnsi="Times New Roman" w:cs="Times New Roman"/>
          <w:noProof/>
          <w:color w:val="000000" w:themeColor="text1"/>
        </w:rPr>
        <w:t>[26]</w:t>
      </w:r>
      <w:r w:rsidRPr="00AB39FA">
        <w:rPr>
          <w:rFonts w:ascii="Times New Roman" w:hAnsi="Times New Roman" w:cs="Times New Roman"/>
          <w:color w:val="000000" w:themeColor="text1"/>
        </w:rPr>
        <w:fldChar w:fldCharType="end"/>
      </w:r>
      <w:r w:rsidRPr="00AB39FA">
        <w:rPr>
          <w:rFonts w:ascii="Times New Roman" w:hAnsi="Times New Roman" w:cs="Times New Roman"/>
          <w:color w:val="000000" w:themeColor="text1"/>
        </w:rPr>
        <w:t xml:space="preserve">. According to </w:t>
      </w:r>
      <w:r w:rsidRPr="00AB39FA">
        <w:rPr>
          <w:rFonts w:ascii="Times New Roman" w:hAnsi="Times New Roman" w:cs="Times New Roman"/>
          <w:color w:val="000000" w:themeColor="text1"/>
        </w:rPr>
        <w:fldChar w:fldCharType="begin" w:fldLock="1"/>
      </w:r>
      <w:r w:rsidRPr="00AB39FA">
        <w:rPr>
          <w:rFonts w:ascii="Times New Roman" w:hAnsi="Times New Roman" w:cs="Times New Roman"/>
          <w:color w:val="000000" w:themeColor="text1"/>
        </w:rPr>
        <w:instrText>ADDIN CSL_CITATION {"citationItems":[{"id":"ITEM-1","itemData":{"DOI":"10.1155/2021/5562996","ISSN":"1875905X","abstract":"In order to better explore the consumer psychology activities of consumers and reduce the cost control risks of enterprises, this article aims to explore the relationship between online consumer behavior and e-commerce service quality and hopes to study e-commerce by dividing online consumer groups. This article uses 5G technology to track consumer consumption habits and consumption costs. First, according to the existing literature and qualitative interviews with online consumers, it is determined that the e-commerce service quality evaluation factors are the core service quality-related system reliability, efficiency, guarantee and completion, and the quality of after-sales service. Then, based on the data obtained from the questionnaire, SPSS statistical analysis software was used to analyze the reliability of the sample variables, thereby improving the quality of the sample data. We perform descriptive statistical analysis on these measurement items. Each attribute calculates the importance of each dimension. Through the analysis of experimental cases, it can be seen that the use of 5G technology can well match consumers' consumption habits and message needs and can evaluate the quality of e-commerce services more accurately and scientifically.","author":[{"dropping-particle":"","family":"Si","given":"Yuna","non-dropping-particle":"","parse-names":false,"suffix":""}],"container-title":"Mobile Information Systems","id":"ITEM-1","issued":{"date-parts":[["2021"]]},"title":"Research on the Balanced Relationship between Online Consumer Behavior and E-Commerce Service Quality Based on 5G Network","type":"article-journal","volume":"2021"},"uris":["http://www.mendeley.com/documents/?uuid=c790cc86-ad89-422c-8ef2-c91aa702eb8d"]}],"mendeley":{"formattedCitation":"(Si, 2021)","manualFormatting":"Si (2021)","plainTextFormattedCitation":"(Si, 2021)","previouslyFormattedCitation":"(Si, 2021)"},"properties":{"noteIndex":0},"schema":"https://github.com/citation-style-language/schema/raw/master/csl-citation.json"}</w:instrText>
      </w:r>
      <w:r w:rsidRPr="00AB39FA">
        <w:rPr>
          <w:rFonts w:ascii="Times New Roman" w:hAnsi="Times New Roman" w:cs="Times New Roman"/>
          <w:color w:val="000000" w:themeColor="text1"/>
        </w:rPr>
        <w:fldChar w:fldCharType="separate"/>
      </w:r>
      <w:r w:rsidRPr="00AB39FA">
        <w:rPr>
          <w:rFonts w:ascii="Times New Roman" w:hAnsi="Times New Roman" w:cs="Times New Roman"/>
          <w:noProof/>
          <w:color w:val="000000" w:themeColor="text1"/>
        </w:rPr>
        <w:t>Si [10]</w:t>
      </w:r>
      <w:r w:rsidRPr="00AB39FA">
        <w:rPr>
          <w:rFonts w:ascii="Times New Roman" w:hAnsi="Times New Roman" w:cs="Times New Roman"/>
          <w:color w:val="000000" w:themeColor="text1"/>
        </w:rPr>
        <w:fldChar w:fldCharType="end"/>
      </w:r>
      <w:r w:rsidRPr="00AB39FA">
        <w:rPr>
          <w:rFonts w:ascii="Times New Roman" w:hAnsi="Times New Roman" w:cs="Times New Roman"/>
          <w:color w:val="000000" w:themeColor="text1"/>
        </w:rPr>
        <w:t xml:space="preserve">, e-service quality is a service provided to customers through a particular "online" environment by covering the entirety of processes such as the site browsing process, the delivery of goods, and overall customer service. </w:t>
      </w:r>
    </w:p>
    <w:p w14:paraId="7B622B78" w14:textId="2B84DE50" w:rsidR="008C4767" w:rsidRDefault="006E6814" w:rsidP="008C4767">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9D5521">
        <w:rPr>
          <w:rFonts w:ascii="Times New Roman" w:hAnsi="Times New Roman" w:cs="Times New Roman"/>
          <w:color w:val="000000" w:themeColor="text1"/>
        </w:rPr>
        <w:t xml:space="preserve">E-service quality </w:t>
      </w:r>
      <w:r>
        <w:rPr>
          <w:rFonts w:ascii="Times New Roman" w:hAnsi="Times New Roman" w:cs="Times New Roman"/>
          <w:color w:val="000000" w:themeColor="text1"/>
        </w:rPr>
        <w:t xml:space="preserve">means </w:t>
      </w:r>
      <w:r w:rsidRPr="009D5521">
        <w:rPr>
          <w:rFonts w:ascii="Times New Roman" w:hAnsi="Times New Roman" w:cs="Times New Roman"/>
          <w:color w:val="000000" w:themeColor="text1"/>
        </w:rPr>
        <w:t>customer</w:t>
      </w:r>
      <w:r>
        <w:rPr>
          <w:rFonts w:ascii="Times New Roman" w:hAnsi="Times New Roman" w:cs="Times New Roman"/>
          <w:color w:val="000000" w:themeColor="text1"/>
        </w:rPr>
        <w:t>’</w:t>
      </w:r>
      <w:r w:rsidRPr="009D5521">
        <w:rPr>
          <w:rFonts w:ascii="Times New Roman" w:hAnsi="Times New Roman" w:cs="Times New Roman"/>
          <w:color w:val="000000" w:themeColor="text1"/>
        </w:rPr>
        <w:t xml:space="preserve">s </w:t>
      </w:r>
      <w:r>
        <w:rPr>
          <w:rFonts w:ascii="Times New Roman" w:hAnsi="Times New Roman" w:cs="Times New Roman"/>
          <w:color w:val="000000" w:themeColor="text1"/>
        </w:rPr>
        <w:t xml:space="preserve">ability </w:t>
      </w:r>
      <w:r w:rsidRPr="009D5521">
        <w:rPr>
          <w:rFonts w:ascii="Times New Roman" w:hAnsi="Times New Roman" w:cs="Times New Roman"/>
          <w:color w:val="000000" w:themeColor="text1"/>
        </w:rPr>
        <w:t xml:space="preserve">make purchases and receive services effectively and efficiently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author":[{"dropping-particle":"","family":"Zeithaml","given":"Valarie A","non-dropping-particle":"","parse-names":false,"suffix":""},{"dropping-particle":"","family":"Parasuraman","given":"A","non-dropping-particle":"","parse-names":false,"suffix":""},{"dropping-particle":"","family":"Malhotra","given":"Arvind","non-dropping-particle":"","parse-names":false,"suffix":""}],"container-title":"Marketing Science Institute","id":"ITEM-1","issued":{"date-parts":[["2000"]]},"page":"00-115","title":"A Conceptual Framework for Understanding e-Service Quality: Implications for Future Research and Managerial Practice - Marketing Science Institute","type":"article-journal"},"uris":["http://www.mendeley.com/documents/?uuid=84d89be8-9aa4-427b-8284-9f4c4c97914b"]}],"mendeley":{"formattedCitation":"(Zeithaml et al., 2000)","plainTextFormattedCitation":"(Zeithaml et al., 2000)","previouslyFormattedCitation":"(Zeithaml et al., 2000)"},"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w:t>
      </w:r>
      <w:r w:rsidRPr="009D5521">
        <w:rPr>
          <w:rFonts w:ascii="Times New Roman" w:hAnsi="Times New Roman" w:cs="Times New Roman"/>
          <w:noProof/>
          <w:color w:val="000000" w:themeColor="text1"/>
        </w:rPr>
        <w:t>2</w:t>
      </w:r>
      <w:r>
        <w:rPr>
          <w:rFonts w:ascii="Times New Roman" w:hAnsi="Times New Roman" w:cs="Times New Roman"/>
          <w:noProof/>
          <w:color w:val="000000" w:themeColor="text1"/>
        </w:rPr>
        <w:t>8]</w:t>
      </w:r>
      <w:r w:rsidRPr="009D5521">
        <w:rPr>
          <w:rFonts w:ascii="Times New Roman" w:hAnsi="Times New Roman" w:cs="Times New Roman"/>
          <w:color w:val="000000" w:themeColor="text1"/>
        </w:rPr>
        <w:fldChar w:fldCharType="end"/>
      </w:r>
      <w:r w:rsidRPr="009D5521">
        <w:rPr>
          <w:rFonts w:ascii="Times New Roman" w:hAnsi="Times New Roman" w:cs="Times New Roman"/>
          <w:color w:val="000000" w:themeColor="text1"/>
        </w:rPr>
        <w:t xml:space="preserve">. E-Service quality contains multi-components that reflect two attributes, namely system attributes that emphasize technology elements such as efficiency and security and service attributes such as order delivery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DOI":"10.1108/09604520810859193","ISSN":"09604529","abstract":"Purpose - The purpose of this study is to draw on expectancy disconfirmation theory (EDT) to explore e-service quality and the factors influencing an individual's loyalty intention towards online auctions. Design/methodology/approach - The authors conducted an empirical study and data were collected from a total of 619 bidders in online auctions. A structural equation modeling (SEM) is used to assess the relationships of the research model. Findings - The findings show that e-service quality dimensions including efficiency, privacy protection, contact, fulfillment, and responsiveness have statistically significant influences on buyer's disconfirmation. Besides, buyers' disconfirmation of online auctions is positively associated with their satisfaction, and their satisfaction is positively associated with loyalty intentions. Practical implications - The auctioneer should focus on purchase efficiency and protect the buyer's privacy. The seller should actively make contact with the buyer, fulfill order delivery, and respond to problems. Thus, the performances of auctioneer and seller are the true reassurance to buyers. Originality/value - This study, which aims to shed light on e-service quality in online auctions, is the first study that has applied an EDT-based model to investigate the determinants of buyer's loyalty intention in online auctions.","author":[{"dropping-particle":"","family":"Yen","given":"Chia Hui","non-dropping-particle":"","parse-names":false,"suffix":""},{"dropping-particle":"","family":"Lu","given":"Hsi Peng","non-dropping-particle":"","parse-names":false,"suffix":""}],"container-title":"Managing Service Quality","id":"ITEM-1","issue":"2","issued":{"date-parts":[["2008"]]},"page":"127-146","title":"Effects of e-service quality on loyalty intention: An empirical study in online auction","type":"article-journal","volume":"18"},"uris":["http://www.mendeley.com/documents/?uuid=c2c995fe-87e9-4842-be29-8975421b6956"]}],"mendeley":{"formattedCitation":"(Yen &amp; Lu, 2008)","plainTextFormattedCitation":"(Yen &amp; Lu, 2008)","previouslyFormattedCitation":"(Yen &amp; Lu, 2008)"},"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w:t>
      </w:r>
      <w:r w:rsidRPr="009D5521">
        <w:rPr>
          <w:rFonts w:ascii="Times New Roman" w:hAnsi="Times New Roman" w:cs="Times New Roman"/>
          <w:noProof/>
          <w:color w:val="000000" w:themeColor="text1"/>
        </w:rPr>
        <w:t>2</w:t>
      </w:r>
      <w:r>
        <w:rPr>
          <w:rFonts w:ascii="Times New Roman" w:hAnsi="Times New Roman" w:cs="Times New Roman"/>
          <w:noProof/>
          <w:color w:val="000000" w:themeColor="text1"/>
        </w:rPr>
        <w:t>9]</w:t>
      </w:r>
      <w:r w:rsidRPr="009D5521">
        <w:rPr>
          <w:rFonts w:ascii="Times New Roman" w:hAnsi="Times New Roman" w:cs="Times New Roman"/>
          <w:color w:val="000000" w:themeColor="text1"/>
        </w:rPr>
        <w:fldChar w:fldCharType="end"/>
      </w:r>
      <w:r w:rsidRPr="009D5521">
        <w:rPr>
          <w:rFonts w:ascii="Times New Roman" w:hAnsi="Times New Roman" w:cs="Times New Roman"/>
          <w:color w:val="000000" w:themeColor="text1"/>
        </w:rPr>
        <w:t xml:space="preserve">.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DOI":"10.1108/09604520310476490","ISSN":"09604529","abstract":"Service quality is increasingly recognised as an important aspect of electronic commerce (e-commerce). Because the online comparison of the technical features of products is essentially costless, feasible, and easier than comparisons of products through traditional channels, service quality is the key determinant for successful e-commerce. A conceptual model of the determinants of e-service quality is proposed and discussed. Given the exploratory nature of this research, focus groups are used to investigate e-service quality dimensions. It is proposed that e-service quality has incubative and active dimensions for increasing hit rates, stickiness, and customer retention. The incubative dimension consists of: ease of use, appearance, linkage, structure and layout, and content. The active dimension consists of reliability, efficiency, support, communication, security, and incentives. The importance and implications of each determinant are presented. © 2003, MCB UP Limited","author":[{"dropping-particle":"","family":"Santos","given":"Jessica","non-dropping-particle":"","parse-names":false,"suffix":""}],"container-title":"Managing Service Quality: An International Journal","id":"ITEM-1","issue":"3","issued":{"date-parts":[["2003"]]},"page":"233-246","title":"E-service quality: A model of virtual service quality dimensions","type":"article-journal","volume":"13"},"uris":["http://www.mendeley.com/documents/?uuid=1cf40f50-815b-459f-8d63-3f83e75f929f"]}],"mendeley":{"formattedCitation":"(Santos, 2003)","manualFormatting":"Santos (2003)","plainTextFormattedCitation":"(Santos, 2003)","previouslyFormattedCitation":"(Santos, 2003)"},"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Santos [</w:t>
      </w:r>
      <w:r w:rsidRPr="009D5521">
        <w:rPr>
          <w:rFonts w:ascii="Times New Roman" w:hAnsi="Times New Roman" w:cs="Times New Roman"/>
          <w:noProof/>
          <w:color w:val="000000" w:themeColor="text1"/>
        </w:rPr>
        <w:t>2</w:t>
      </w:r>
      <w:r>
        <w:rPr>
          <w:rFonts w:ascii="Times New Roman" w:hAnsi="Times New Roman" w:cs="Times New Roman"/>
          <w:noProof/>
          <w:color w:val="000000" w:themeColor="text1"/>
        </w:rPr>
        <w:t>6]</w:t>
      </w:r>
      <w:r w:rsidRPr="009D5521">
        <w:rPr>
          <w:rFonts w:ascii="Times New Roman" w:hAnsi="Times New Roman" w:cs="Times New Roman"/>
          <w:color w:val="000000" w:themeColor="text1"/>
        </w:rPr>
        <w:fldChar w:fldCharType="end"/>
      </w:r>
      <w:r w:rsidRPr="009D5521">
        <w:rPr>
          <w:rFonts w:ascii="Times New Roman" w:hAnsi="Times New Roman" w:cs="Times New Roman"/>
          <w:color w:val="000000" w:themeColor="text1"/>
        </w:rPr>
        <w:t xml:space="preserve"> added the implementation of a quality management approach that ensures the system</w:t>
      </w:r>
      <w:r>
        <w:rPr>
          <w:rFonts w:ascii="Times New Roman" w:hAnsi="Times New Roman" w:cs="Times New Roman"/>
          <w:color w:val="000000" w:themeColor="text1"/>
        </w:rPr>
        <w:t>’s quality</w:t>
      </w:r>
      <w:r w:rsidRPr="009D5521">
        <w:rPr>
          <w:rFonts w:ascii="Times New Roman" w:hAnsi="Times New Roman" w:cs="Times New Roman"/>
          <w:color w:val="000000" w:themeColor="text1"/>
        </w:rPr>
        <w:t xml:space="preserve"> can provide the right level of e-service quality to its customers. According to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DOI":"10.1016/S0022-4359(03)00034-4","ISSN":"00224359","abstract":"Quality is related to customer satisfaction, retention and loyalty in both product and services settings. Thus, quality is expected to be a determinant of online retailer success as well. Based on online and offline focus groups, a sorting task, and an online survey of a customer panel, the authors establish the dimensions of the etail experience, and develop a reliable and valid scale for the measurement of etail quality. The analysis suggests that four factors-website design, fulfillment/reliability, privacy/security and customer service-are strongly predictive of customer judgments of quality and satisfaction, customer loyalty and attitudes toward the website. © 2003 New York University. Published by Elsevier Science. All rights reserved.","author":[{"dropping-particle":"","family":"Wolfinbarger","given":"Mary","non-dropping-particle":"","parse-names":false,"suffix":""},{"dropping-particle":"","family":"Gilly","given":"Mary C.","non-dropping-particle":"","parse-names":false,"suffix":""}],"container-title":"Journal of Retailing","id":"ITEM-1","issue":"3","issued":{"date-parts":[["2003"]]},"title":"eTailQ: Dimensionalizing, measuring and predicting etail quality","type":"article-journal","volume":"79"},"uris":["http://www.mendeley.com/documents/?uuid=b8f116b8-7d30-308f-b155-4b5ed572de48"]}],"mendeley":{"formattedCitation":"(Wolfinbarger &amp; Gilly, 2003)","manualFormatting":"Wolfinbarger &amp; Gilly (2003)","plainTextFormattedCitation":"(Wolfinbarger &amp; Gilly, 2003)","previouslyFormattedCitation":"(Wolfinbarger &amp; Gilly, 2003)"},"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Wolfinbarger &amp; Gilly [</w:t>
      </w:r>
      <w:r w:rsidRPr="009D5521">
        <w:rPr>
          <w:rFonts w:ascii="Times New Roman" w:hAnsi="Times New Roman" w:cs="Times New Roman"/>
          <w:noProof/>
          <w:color w:val="000000" w:themeColor="text1"/>
        </w:rPr>
        <w:t>3</w:t>
      </w:r>
      <w:r>
        <w:rPr>
          <w:rFonts w:ascii="Times New Roman" w:hAnsi="Times New Roman" w:cs="Times New Roman"/>
          <w:noProof/>
          <w:color w:val="000000" w:themeColor="text1"/>
        </w:rPr>
        <w:t>0]</w:t>
      </w:r>
      <w:r w:rsidRPr="009D5521">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E-Service quality </w:t>
      </w:r>
      <w:r w:rsidRPr="009D5521">
        <w:rPr>
          <w:rFonts w:ascii="Times New Roman" w:hAnsi="Times New Roman" w:cs="Times New Roman"/>
          <w:color w:val="000000" w:themeColor="text1"/>
        </w:rPr>
        <w:t>can be measured using dimensions: website design, fulfillment/</w:t>
      </w:r>
      <w:r>
        <w:rPr>
          <w:rFonts w:ascii="Times New Roman" w:hAnsi="Times New Roman" w:cs="Times New Roman"/>
          <w:color w:val="000000" w:themeColor="text1"/>
        </w:rPr>
        <w:t xml:space="preserve"> </w:t>
      </w:r>
      <w:r w:rsidRPr="009D5521">
        <w:rPr>
          <w:rFonts w:ascii="Times New Roman" w:hAnsi="Times New Roman" w:cs="Times New Roman"/>
          <w:color w:val="000000" w:themeColor="text1"/>
        </w:rPr>
        <w:t>reliability, privacy/</w:t>
      </w:r>
      <w:r>
        <w:rPr>
          <w:rFonts w:ascii="Times New Roman" w:hAnsi="Times New Roman" w:cs="Times New Roman"/>
          <w:color w:val="000000" w:themeColor="text1"/>
        </w:rPr>
        <w:t xml:space="preserve"> </w:t>
      </w:r>
      <w:r w:rsidRPr="009D5521">
        <w:rPr>
          <w:rFonts w:ascii="Times New Roman" w:hAnsi="Times New Roman" w:cs="Times New Roman"/>
          <w:color w:val="000000" w:themeColor="text1"/>
        </w:rPr>
        <w:t>security, and customer service.</w:t>
      </w:r>
    </w:p>
    <w:p w14:paraId="2351733D" w14:textId="77777777" w:rsidR="008C4767" w:rsidRDefault="008C4767">
      <w:pPr>
        <w:widowControl/>
        <w:rPr>
          <w:rFonts w:eastAsia="Arial Unicode MS"/>
          <w:color w:val="000000" w:themeColor="text1"/>
          <w:kern w:val="0"/>
        </w:rPr>
      </w:pPr>
      <w:r>
        <w:rPr>
          <w:color w:val="000000" w:themeColor="text1"/>
        </w:rPr>
        <w:br w:type="page"/>
      </w:r>
    </w:p>
    <w:p w14:paraId="002AA1B2" w14:textId="77777777" w:rsidR="006E6814" w:rsidRPr="008C4767" w:rsidRDefault="006E6814" w:rsidP="008C4767">
      <w:pPr>
        <w:pStyle w:val="NormalWeb"/>
        <w:snapToGrid w:val="0"/>
        <w:spacing w:beforeLines="50" w:before="180" w:beforeAutospacing="0" w:after="0" w:afterAutospacing="0" w:line="276" w:lineRule="auto"/>
        <w:jc w:val="both"/>
        <w:textAlignment w:val="top"/>
        <w:rPr>
          <w:rFonts w:ascii="Arial" w:eastAsia="PMingLiU" w:hAnsi="Arial" w:cs="Arial"/>
          <w:b/>
          <w:sz w:val="28"/>
          <w:szCs w:val="28"/>
        </w:rPr>
      </w:pPr>
      <w:r w:rsidRPr="008C4767">
        <w:rPr>
          <w:rFonts w:ascii="Arial" w:eastAsia="PMingLiU" w:hAnsi="Arial" w:cs="Arial"/>
          <w:b/>
          <w:sz w:val="28"/>
          <w:szCs w:val="28"/>
        </w:rPr>
        <w:lastRenderedPageBreak/>
        <w:t>2.2 Product Brand Perception</w:t>
      </w:r>
    </w:p>
    <w:p w14:paraId="7E89C9F4" w14:textId="77777777" w:rsidR="006E6814" w:rsidRPr="00CB39E4" w:rsidRDefault="006E6814" w:rsidP="006E6814">
      <w:pPr>
        <w:pStyle w:val="NormalWeb"/>
        <w:snapToGrid w:val="0"/>
        <w:spacing w:before="0" w:beforeAutospacing="0" w:after="0" w:afterAutospacing="0" w:line="276" w:lineRule="auto"/>
        <w:jc w:val="both"/>
        <w:textAlignment w:val="top"/>
        <w:rPr>
          <w:rFonts w:ascii="Times New Roman" w:hAnsi="Times New Roman" w:cs="Times New Roman"/>
          <w:color w:val="000000" w:themeColor="text1"/>
        </w:rPr>
      </w:pPr>
      <w:r w:rsidRPr="00CB39E4">
        <w:rPr>
          <w:rFonts w:ascii="Times New Roman" w:hAnsi="Times New Roman" w:cs="Times New Roman"/>
          <w:color w:val="000000" w:themeColor="text1"/>
        </w:rPr>
        <w:t xml:space="preserve">Several studies portray product brand perception as the mental picture that relates to the customer. For example, this term is defined as cognitive association of the product brand offered with the promised fulfillment based on reputation and previous experienc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4324/9781315099200-17","ISBN":"9780132102926","abstract":"The article reviews the book \"Global Marketing Management,\" 4th edition, by M. Kotabe and K. Helsen.","author":[{"dropping-particle":"","family":"Singh","given":"Hari","non-dropping-particle":"","parse-names":false,"suffix":""}],"container-title":"Essentials of Management for Healthcare Professionals","id":"ITEM-1","issued":{"date-parts":[["2018"]]},"number-of-pages":"211-220","title":"Marketing Management","type":"book"},"uris":["http://www.mendeley.com/documents/?uuid=f450cbd2-80f9-4fa9-b748-aef0f9015e24"]}],"mendeley":{"formattedCitation":"(Singh, 2018)","manualFormatting":"(Kotler &amp; Keller, 2018)","plainTextFormattedCitation":"(Singh, 2018)","previouslyFormattedCitation":"(Singh, 2018)"},"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31]</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w:t>
      </w:r>
      <w:r w:rsidRPr="00CB39E4">
        <w:rPr>
          <w:rFonts w:ascii="Times New Roman" w:hAnsi="Times New Roman" w:cs="Times New Roman"/>
          <w:color w:val="000000" w:themeColor="text1"/>
          <w:lang w:val="id-ID"/>
        </w:rPr>
        <w:t xml:space="preserve"> </w:t>
      </w:r>
      <w:r w:rsidRPr="00CB39E4">
        <w:rPr>
          <w:rFonts w:ascii="Times New Roman" w:hAnsi="Times New Roman" w:cs="Times New Roman"/>
          <w:color w:val="000000" w:themeColor="text1"/>
        </w:rPr>
        <w:t xml:space="preserve">Furthermor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ISSN":"20507399","abstract":"The aim of this research is to analyze the influence of brand image, product design and price perception to purchase decision of the consumers of SPECS sports shoes in Indonesia. This study used verificative method to know the influence of a variable to others. The sample of this study was determined purposively to 100 college students wear SPECS sports shoes at the Faculty of Economics and Business University of Pancasila Jakarta. The data collected through the library by maximally utilize related literarues and questionnaire speraded to the respondents. The findings reveals that the variable brand image, product design and price perception of SPECS sports shoes significantly influence consumer purchase decision. Familiarity, design and the low price of the SPECS shoes stimulated the consumer's decision on the purchase. Product design helps consumer to get the highest benefit and satisfaction, while the money spent to pay the price of the SPECS sports shoes fits the consumer and suits the quality of the product.","author":[{"dropping-particle":"","family":"Widyastutir","given":"Sri","non-dropping-particle":"","parse-names":false,"suffix":""},{"dropping-particle":"","family":"Said","given":"Muhammad","non-dropping-particle":"","parse-names":false,"suffix":""}],"container-title":"International Journal of Supply Chain Management","id":"ITEM-1","issue":"4","issued":{"date-parts":[["2017"]]},"page":"199-207","title":"Consumer consideration in purchase decision of SPECS sports shoes product through brand image, product design and price perception","type":"article-journal","volume":"6"},"uris":["http://www.mendeley.com/documents/?uuid=f8d248b4-57d9-4a93-9bf0-3b88b7149a59"]}],"mendeley":{"formattedCitation":"(Widyastutir &amp; Said, 2017)","manualFormatting":"Widyastutir &amp; Said (2017)","plainTextFormattedCitation":"(Widyastutir &amp; Said, 2017)","previouslyFormattedCitation":"(Widyastutir &amp; Said, 2017)"},"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Widyastutir &amp; Said [32]</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tated that product brand perception is a consumer's assessment of the character, nature, strengths, and weaknesses of the product brand.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author":[{"dropping-particle":"","family":"Kotler","given":"Philip","non-dropping-particle":"","parse-names":false,"suffix":""},{"dropping-particle":"","family":"Armstrong","given":"Gary","non-dropping-particle":"","parse-names":false,"suffix":""}],"id":"ITEM-1","issued":{"date-parts":[["2012"]]},"page":"1-63","title":"Prinsip-Prinsip PEMASARAN Principle of Marketing","type":"article-journal"},"uris":["http://www.mendeley.com/documents/?uuid=83d2b260-3bf4-404f-87e8-78ab94571950"]}],"mendeley":{"formattedCitation":"(Kotler &amp; Armstrong, 2012)","manualFormatting":"Kotler &amp; Armstrong (2012)","plainTextFormattedCitation":"(Kotler &amp; Armstrong, 2012)","previouslyFormattedCitation":"(Kotler &amp; Armstrong, 2012)"},"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Kotler &amp; Armstrong [33]</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tates that product brand perception is a set of product brand associations formed in the minds of consumers and several consumer beliefs about product brands. </w:t>
      </w:r>
    </w:p>
    <w:p w14:paraId="0715A0DD" w14:textId="77777777" w:rsidR="006E6814" w:rsidRPr="00CB39E4" w:rsidRDefault="006E6814" w:rsidP="008C4767">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CB39E4">
        <w:rPr>
          <w:rFonts w:ascii="Times New Roman" w:eastAsia="MS Mincho" w:hAnsi="Times New Roman" w:cs="Times New Roman"/>
          <w:color w:val="000000" w:themeColor="text1"/>
          <w:lang w:val="id-ID" w:eastAsia="id-ID"/>
        </w:rPr>
        <w:t>However, product brand perception can also be related to how customers conceptualize a brand.  For instance, it is considered a subjective phenomenon</w:t>
      </w:r>
      <w:r w:rsidRPr="00CB39E4">
        <w:rPr>
          <w:rFonts w:ascii="Times New Roman" w:eastAsia="MS Mincho" w:hAnsi="Times New Roman" w:cs="Times New Roman"/>
          <w:color w:val="000000" w:themeColor="text1"/>
          <w:lang w:val="en-GB" w:eastAsia="id-ID"/>
        </w:rPr>
        <w:t xml:space="preserve"> </w:t>
      </w:r>
      <w:r w:rsidRPr="00CB39E4">
        <w:rPr>
          <w:rFonts w:ascii="Times New Roman" w:eastAsia="MS Mincho" w:hAnsi="Times New Roman" w:cs="Times New Roman"/>
          <w:color w:val="000000" w:themeColor="text1"/>
          <w:lang w:val="id-ID" w:eastAsia="id-ID"/>
        </w:rPr>
        <w:t xml:space="preserve">through consumer interpretations, both reasoned and emotional </w:t>
      </w:r>
      <w:r w:rsidRPr="00CB39E4">
        <w:rPr>
          <w:rFonts w:ascii="Times New Roman" w:eastAsia="MS Mincho" w:hAnsi="Times New Roman" w:cs="Times New Roman"/>
          <w:color w:val="000000" w:themeColor="text1"/>
          <w:lang w:val="id-ID" w:eastAsia="id-ID"/>
        </w:rPr>
        <w:fldChar w:fldCharType="begin" w:fldLock="1"/>
      </w:r>
      <w:r w:rsidRPr="00CB39E4">
        <w:rPr>
          <w:rFonts w:ascii="Times New Roman" w:eastAsia="MS Mincho" w:hAnsi="Times New Roman" w:cs="Times New Roman"/>
          <w:color w:val="000000" w:themeColor="text1"/>
          <w:lang w:val="id-ID" w:eastAsia="id-ID"/>
        </w:rPr>
        <w:instrText>ADDIN CSL_CITATION {"citationItems":[{"id":"ITEM-1","itemData":{"DOI":"10.4236/ojbm.2015.31006","ISSN":"2329-3284","abstract":"The concept “brand image” has drawn significant attention from academics and practitioners sin- ce it was put forward, because it played an important role in marketing activities. Although brand image was recognized as the driving force of brand asset and brand performance, few studies have elaborated on the relationship between brand image and brand equity. Based on the brand image theories, this study reviewed extant studies about the impact of brand image on consumer from perspective of customer equity. It also presented the shortcomings of current research and pointed out the trends for future study.","author":[{"dropping-particle":"","family":"Zhang","given":"Yi","non-dropping-particle":"","parse-names":false,"suffix":""}],"container-title":"Open Journal of Business and Management","id":"ITEM-1","issue":"01","issued":{"date-parts":[["2015"]]},"page":"58-62","title":"The Impact of Brand Image on Consumer Behavior: A Literature Review","type":"article-journal","volume":"03"},"uris":["http://www.mendeley.com/documents/?uuid=c298c0d3-a36f-484f-ba5a-7851955e3f23"]}],"mendeley":{"formattedCitation":"(Y. Zhang, 2015)","manualFormatting":"(Zhang, 2015)","plainTextFormattedCitation":"(Y. Zhang, 2015)","previouslyFormattedCitation":"(Y. Zhang, 2015)"},"properties":{"noteIndex":0},"schema":"https://github.com/citation-style-language/schema/raw/master/csl-citation.json"}</w:instrText>
      </w:r>
      <w:r w:rsidRPr="00CB39E4">
        <w:rPr>
          <w:rFonts w:ascii="Times New Roman" w:eastAsia="MS Mincho" w:hAnsi="Times New Roman" w:cs="Times New Roman"/>
          <w:color w:val="000000" w:themeColor="text1"/>
          <w:lang w:val="id-ID" w:eastAsia="id-ID"/>
        </w:rPr>
        <w:fldChar w:fldCharType="separate"/>
      </w:r>
      <w:r w:rsidRPr="00CB39E4">
        <w:rPr>
          <w:rFonts w:ascii="Times New Roman" w:eastAsia="MS Mincho" w:hAnsi="Times New Roman" w:cs="Times New Roman"/>
          <w:noProof/>
          <w:color w:val="000000" w:themeColor="text1"/>
          <w:lang w:val="id-ID" w:eastAsia="id-ID"/>
        </w:rPr>
        <w:t>[34]</w:t>
      </w:r>
      <w:r w:rsidRPr="00CB39E4">
        <w:rPr>
          <w:rFonts w:ascii="Times New Roman" w:eastAsia="MS Mincho" w:hAnsi="Times New Roman" w:cs="Times New Roman"/>
          <w:color w:val="000000" w:themeColor="text1"/>
          <w:lang w:val="id-ID" w:eastAsia="id-ID"/>
        </w:rPr>
        <w:fldChar w:fldCharType="end"/>
      </w:r>
      <w:r w:rsidRPr="00CB39E4">
        <w:rPr>
          <w:rFonts w:ascii="Times New Roman" w:eastAsia="MS Mincho" w:hAnsi="Times New Roman" w:cs="Times New Roman"/>
          <w:color w:val="000000" w:themeColor="text1"/>
          <w:lang w:val="id-ID" w:eastAsia="id-ID"/>
        </w:rPr>
        <w:t xml:space="preserve">. Another report tied this aspect with customers' views. For example, </w:t>
      </w:r>
      <w:r w:rsidRPr="00CB39E4">
        <w:rPr>
          <w:rFonts w:ascii="Times New Roman" w:eastAsia="MS Mincho" w:hAnsi="Times New Roman" w:cs="Times New Roman"/>
          <w:color w:val="000000" w:themeColor="text1"/>
          <w:lang w:val="id-ID" w:eastAsia="id-ID"/>
        </w:rPr>
        <w:fldChar w:fldCharType="begin" w:fldLock="1"/>
      </w:r>
      <w:r w:rsidRPr="00CB39E4">
        <w:rPr>
          <w:rFonts w:ascii="Times New Roman" w:eastAsia="MS Mincho" w:hAnsi="Times New Roman" w:cs="Times New Roman"/>
          <w:color w:val="000000" w:themeColor="text1"/>
          <w:lang w:val="id-ID" w:eastAsia="id-ID"/>
        </w:rPr>
        <w:instrText>ADDIN CSL_CITATION {"citationItems":[{"id":"ITEM-1","itemData":{"DOI":"10.1016/j.emj.2018.07.003","ISSN":"02632373","abstract":"The purpose of this article is to reconceptualize the term “masstige” (Mass Prestige) marketing, develop a masstige model for brand management, and extend the use of the Masstige Mean Scale (MMS). The study was conducted based on the data from 600 individuals living in the United States, France, and India using a structured questionnaire consisting of different factors/sources of brand equity, such as mass prestige, brand knowledge, and perceived quality. On the basis of the findings, we establish that the greater the brand's Masstige Mean Index (MMI) value (“MMIV”), the higher the potential customers' top-of-mind brand awareness. Low MMIVs imply that firms have a long way to go to build their brands. We argue that MMI may allow firms to measure brand equity in different regions, within a country or in foreign countries, to derive insights into the popularity of their brands. We posit three theoretical propositions and develop two theoretical models (i) a hexagon model and (ii) a three-stage model for masstige marketing to define, reconceptualize, and explain the phenomenon.","author":[{"dropping-particle":"","family":"Paul","given":"Justin","non-dropping-particle":"","parse-names":false,"suffix":""}],"container-title":"European Management Journal","id":"ITEM-1","issue":"3","issued":{"date-parts":[["2019"]]},"page":"299-312","publisher":"Elsevier Ltd","title":"Masstige model and measure for brand management","type":"article-journal","volume":"37"},"uris":["http://www.mendeley.com/documents/?uuid=2524378d-aad6-4d3c-bbca-dff80a780ccb"]}],"mendeley":{"formattedCitation":"(Paul, 2019)","plainTextFormattedCitation":"(Paul, 2019)","previouslyFormattedCitation":"(Paul, 2019)"},"properties":{"noteIndex":0},"schema":"https://github.com/citation-style-language/schema/raw/master/csl-citation.json"}</w:instrText>
      </w:r>
      <w:r w:rsidRPr="00CB39E4">
        <w:rPr>
          <w:rFonts w:ascii="Times New Roman" w:eastAsia="MS Mincho" w:hAnsi="Times New Roman" w:cs="Times New Roman"/>
          <w:color w:val="000000" w:themeColor="text1"/>
          <w:lang w:val="id-ID" w:eastAsia="id-ID"/>
        </w:rPr>
        <w:fldChar w:fldCharType="separate"/>
      </w:r>
      <w:r w:rsidRPr="00CB39E4">
        <w:rPr>
          <w:rFonts w:ascii="Times New Roman" w:eastAsia="MS Mincho" w:hAnsi="Times New Roman" w:cs="Times New Roman"/>
          <w:noProof/>
          <w:color w:val="000000" w:themeColor="text1"/>
          <w:lang w:val="id-ID" w:eastAsia="id-ID"/>
        </w:rPr>
        <w:t>Paul [</w:t>
      </w:r>
      <w:r w:rsidRPr="00CB39E4">
        <w:rPr>
          <w:rFonts w:ascii="Times New Roman" w:eastAsia="MS Mincho" w:hAnsi="Times New Roman" w:cs="Times New Roman"/>
          <w:noProof/>
          <w:color w:val="000000" w:themeColor="text1"/>
          <w:lang w:val="en-GB" w:eastAsia="id-ID"/>
        </w:rPr>
        <w:t>35]</w:t>
      </w:r>
      <w:r w:rsidRPr="00CB39E4">
        <w:rPr>
          <w:rFonts w:ascii="Times New Roman" w:eastAsia="MS Mincho" w:hAnsi="Times New Roman" w:cs="Times New Roman"/>
          <w:color w:val="000000" w:themeColor="text1"/>
          <w:lang w:val="id-ID" w:eastAsia="id-ID"/>
        </w:rPr>
        <w:fldChar w:fldCharType="end"/>
      </w:r>
      <w:r w:rsidRPr="00CB39E4">
        <w:rPr>
          <w:rFonts w:ascii="Times New Roman" w:eastAsia="MS Mincho" w:hAnsi="Times New Roman" w:cs="Times New Roman"/>
          <w:color w:val="000000" w:themeColor="text1"/>
          <w:lang w:val="id-ID" w:eastAsia="id-ID"/>
        </w:rPr>
        <w:t xml:space="preserve"> stated that product brand perception is a multi-dimensional construction that combines consumer views on quality, values, attitudes, brand associations, and feelings about a product. </w:t>
      </w:r>
    </w:p>
    <w:p w14:paraId="63C8EC84" w14:textId="77777777" w:rsidR="006E6814" w:rsidRPr="00CB39E4" w:rsidRDefault="006E6814" w:rsidP="008C4767">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CB39E4">
        <w:rPr>
          <w:rFonts w:ascii="Times New Roman" w:eastAsia="MS Mincho" w:hAnsi="Times New Roman" w:cs="Times New Roman"/>
          <w:color w:val="000000" w:themeColor="text1"/>
          <w:lang w:val="id-ID" w:eastAsia="id-ID"/>
        </w:rPr>
        <w:t xml:space="preserve">Therefore, product brand perception is considered significantly crucial to a product. </w:t>
      </w:r>
      <w:r w:rsidRPr="00CB39E4">
        <w:rPr>
          <w:rFonts w:ascii="Times New Roman" w:eastAsia="MS Mincho" w:hAnsi="Times New Roman" w:cs="Times New Roman"/>
          <w:color w:val="000000" w:themeColor="text1"/>
          <w:lang w:val="id-ID" w:eastAsia="id-ID"/>
        </w:rPr>
        <w:fldChar w:fldCharType="begin" w:fldLock="1"/>
      </w:r>
      <w:r w:rsidRPr="00CB39E4">
        <w:rPr>
          <w:rFonts w:ascii="Times New Roman" w:eastAsia="MS Mincho" w:hAnsi="Times New Roman" w:cs="Times New Roman"/>
          <w:color w:val="000000" w:themeColor="text1"/>
          <w:lang w:val="id-ID" w:eastAsia="id-ID"/>
        </w:rPr>
        <w:instrText>ADDIN CSL_CITATION {"citationItems":[{"id":"ITEM-1","itemData":{"abstract":"Purpose A phenomenon that has revolutionised society is the technological millennial approach to communication. Social media has matured into a prime channel for regular interactions and development of brand-customer relationships that enrich social identity. This paper investigates how this affects business communications. Design/methodology/approach The study utilized a social constructivist perspective, adopting an inductive and embedded case study strategy. Findings","author":[{"dropping-particle":"","family":"Helal","given":"Guida","non-dropping-particle":"","parse-names":false,"suffix":""},{"dropping-particle":"","family":"Ozuem","given":"Wilson","non-dropping-particle":"","parse-names":false,"suffix":""},{"dropping-particle":"","family":"Lancaster","given":"Geoff","non-dropping-particle":"","parse-names":false,"suffix":""}],"id":"ITEM-1","issue":"1 0","issued":{"date-parts":[["0"]]},"page":"0-46","title":"Social media brand perceptions of millennials in the fashion apparel and accessories industries: a social identity perspective","type":"article-journal","volume":"6"},"uris":["http://www.mendeley.com/documents/?uuid=9c274726-1da6-46f3-8c02-732b240d0013"]}],"mendeley":{"formattedCitation":"(Helal et al., n.d.)","manualFormatting":"Helal et al. (2018)","plainTextFormattedCitation":"(Helal et al., n.d.)","previouslyFormattedCitation":"(Helal et al., n.d.)"},"properties":{"noteIndex":0},"schema":"https://github.com/citation-style-language/schema/raw/master/csl-citation.json"}</w:instrText>
      </w:r>
      <w:r w:rsidRPr="00CB39E4">
        <w:rPr>
          <w:rFonts w:ascii="Times New Roman" w:eastAsia="MS Mincho" w:hAnsi="Times New Roman" w:cs="Times New Roman"/>
          <w:color w:val="000000" w:themeColor="text1"/>
          <w:lang w:val="id-ID" w:eastAsia="id-ID"/>
        </w:rPr>
        <w:fldChar w:fldCharType="separate"/>
      </w:r>
      <w:r w:rsidRPr="00CB39E4">
        <w:rPr>
          <w:rFonts w:ascii="Times New Roman" w:eastAsia="MS Mincho" w:hAnsi="Times New Roman" w:cs="Times New Roman"/>
          <w:noProof/>
          <w:color w:val="000000" w:themeColor="text1"/>
          <w:lang w:val="id-ID" w:eastAsia="id-ID"/>
        </w:rPr>
        <w:t>Helal et al. [18</w:t>
      </w:r>
      <w:r w:rsidRPr="00CB39E4">
        <w:rPr>
          <w:rFonts w:ascii="Times New Roman" w:eastAsia="MS Mincho" w:hAnsi="Times New Roman" w:cs="Times New Roman"/>
          <w:noProof/>
          <w:color w:val="000000" w:themeColor="text1"/>
          <w:lang w:val="en-GB" w:eastAsia="id-ID"/>
        </w:rPr>
        <w:t>]</w:t>
      </w:r>
      <w:r w:rsidRPr="00CB39E4">
        <w:rPr>
          <w:rFonts w:ascii="Times New Roman" w:eastAsia="MS Mincho" w:hAnsi="Times New Roman" w:cs="Times New Roman"/>
          <w:color w:val="000000" w:themeColor="text1"/>
          <w:lang w:val="id-ID" w:eastAsia="id-ID"/>
        </w:rPr>
        <w:fldChar w:fldCharType="end"/>
      </w:r>
      <w:r w:rsidRPr="00CB39E4">
        <w:rPr>
          <w:rFonts w:ascii="Times New Roman" w:eastAsia="MS Mincho" w:hAnsi="Times New Roman" w:cs="Times New Roman"/>
          <w:color w:val="000000" w:themeColor="text1"/>
          <w:lang w:val="id-ID" w:eastAsia="id-ID"/>
        </w:rPr>
        <w:t xml:space="preserve"> state that product brands play an important role in building self-identity and the growth of social identity. Thus, a brand is not only about the name, logo, or symbol but also a transaction representing the product or service provided</w:t>
      </w:r>
      <w:r w:rsidRPr="00CB39E4">
        <w:rPr>
          <w:rFonts w:ascii="Times New Roman" w:eastAsia="MS Mincho" w:hAnsi="Times New Roman" w:cs="Times New Roman"/>
          <w:color w:val="000000" w:themeColor="text1"/>
          <w:lang w:val="en-GB" w:eastAsia="id-ID"/>
        </w:rPr>
        <w:t xml:space="preserve"> </w:t>
      </w:r>
      <w:r w:rsidRPr="00CB39E4">
        <w:rPr>
          <w:rFonts w:ascii="Times New Roman" w:eastAsia="MS Mincho" w:hAnsi="Times New Roman" w:cs="Times New Roman"/>
          <w:color w:val="000000" w:themeColor="text1"/>
          <w:lang w:val="en-GB" w:eastAsia="id-ID"/>
        </w:rPr>
        <w:fldChar w:fldCharType="begin" w:fldLock="1"/>
      </w:r>
      <w:r w:rsidRPr="00CB39E4">
        <w:rPr>
          <w:rFonts w:ascii="Times New Roman" w:eastAsia="MS Mincho" w:hAnsi="Times New Roman" w:cs="Times New Roman"/>
          <w:color w:val="000000" w:themeColor="text1"/>
          <w:lang w:val="en-GB" w:eastAsia="id-ID"/>
        </w:rPr>
        <w:instrText>ADDIN CSL_CITATION {"citationItems":[{"id":"ITEM-1","itemData":{"author":[{"dropping-particle":"","family":"Irpan","given":"Irpan","non-dropping-particle":"","parse-names":false,"suffix":""},{"dropping-particle":"","family":"Ruswanti","given":"Endang","non-dropping-particle":"","parse-names":false,"suffix":""}],"container-title":"Journal of Multidisciplinary Academic","id":"ITEM-1","issue":"3","issued":{"date-parts":[["2020"]]},"page":"127-134","title":"Analysis of Brand Awareness and Brand Image on Brand Equity Over Customer Implications to Purchase Intention at PT. SGMW Motor Indonesia (Wuling, Indonesia)","type":"article-journal","volume":"4"},"uris":["http://www.mendeley.com/documents/?uuid=0bf30a3c-4742-470d-a84f-7934c336793e"]}],"mendeley":{"formattedCitation":"(Irpan &amp; Ruswanti, 2020)","manualFormatting":"Irpan &amp; Ruswanti, 2020)","plainTextFormattedCitation":"(Irpan &amp; Ruswanti, 2020)"},"properties":{"noteIndex":0},"schema":"https://github.com/citation-style-language/schema/raw/master/csl-citation.json"}</w:instrText>
      </w:r>
      <w:r w:rsidRPr="00CB39E4">
        <w:rPr>
          <w:rFonts w:ascii="Times New Roman" w:eastAsia="MS Mincho" w:hAnsi="Times New Roman" w:cs="Times New Roman"/>
          <w:color w:val="000000" w:themeColor="text1"/>
          <w:lang w:val="en-GB" w:eastAsia="id-ID"/>
        </w:rPr>
        <w:fldChar w:fldCharType="separate"/>
      </w:r>
      <w:r w:rsidRPr="00CB39E4">
        <w:rPr>
          <w:rFonts w:ascii="Times New Roman" w:eastAsia="MS Mincho" w:hAnsi="Times New Roman" w:cs="Times New Roman"/>
          <w:noProof/>
          <w:color w:val="000000" w:themeColor="text1"/>
          <w:lang w:val="en-GB" w:eastAsia="id-ID"/>
        </w:rPr>
        <w:t>[36]</w:t>
      </w:r>
      <w:r w:rsidRPr="00CB39E4">
        <w:rPr>
          <w:rFonts w:ascii="Times New Roman" w:eastAsia="MS Mincho" w:hAnsi="Times New Roman" w:cs="Times New Roman"/>
          <w:color w:val="000000" w:themeColor="text1"/>
          <w:lang w:val="en-GB" w:eastAsia="id-ID"/>
        </w:rPr>
        <w:fldChar w:fldCharType="end"/>
      </w:r>
      <w:r w:rsidRPr="00CB39E4">
        <w:rPr>
          <w:rFonts w:ascii="Times New Roman" w:eastAsia="MS Mincho" w:hAnsi="Times New Roman" w:cs="Times New Roman"/>
          <w:color w:val="000000" w:themeColor="text1"/>
          <w:lang w:val="id-ID" w:eastAsia="id-ID"/>
        </w:rPr>
        <w:t xml:space="preserve">. To measure its significance, according to </w:t>
      </w:r>
      <w:r w:rsidRPr="00CB39E4">
        <w:rPr>
          <w:rFonts w:ascii="Times New Roman" w:eastAsia="MS Mincho" w:hAnsi="Times New Roman" w:cs="Times New Roman"/>
          <w:color w:val="000000" w:themeColor="text1"/>
          <w:lang w:val="id-ID" w:eastAsia="id-ID"/>
        </w:rPr>
        <w:fldChar w:fldCharType="begin" w:fldLock="1"/>
      </w:r>
      <w:r w:rsidRPr="00CB39E4">
        <w:rPr>
          <w:rFonts w:ascii="Times New Roman" w:eastAsia="MS Mincho" w:hAnsi="Times New Roman" w:cs="Times New Roman"/>
          <w:color w:val="000000" w:themeColor="text1"/>
          <w:lang w:val="id-ID" w:eastAsia="id-ID"/>
        </w:rPr>
        <w:instrText>ADDIN CSL_CITATION {"citationItems":[{"id":"ITEM-1","itemData":{"DOI":"10.1016/j.emj.2018.07.003","ISSN":"02632373","abstract":"The purpose of this article is to reconceptualize the term “masstige” (Mass Prestige) marketing, develop a masstige model for brand management, and extend the use of the Masstige Mean Scale (MMS). The study was conducted based on the data from 600 individuals living in the United States, France, and India using a structured questionnaire consisting of different factors/sources of brand equity, such as mass prestige, brand knowledge, and perceived quality. On the basis of the findings, we establish that the greater the brand's Masstige Mean Index (MMI) value (“MMIV”), the higher the potential customers' top-of-mind brand awareness. Low MMIVs imply that firms have a long way to go to build their brands. We argue that MMI may allow firms to measure brand equity in different regions, within a country or in foreign countries, to derive insights into the popularity of their brands. We posit three theoretical propositions and develop two theoretical models (i) a hexagon model and (ii) a three-stage model for masstige marketing to define, reconceptualize, and explain the phenomenon.","author":[{"dropping-particle":"","family":"Paul","given":"Justin","non-dropping-particle":"","parse-names":false,"suffix":""}],"container-title":"European Management Journal","id":"ITEM-1","issue":"3","issued":{"date-parts":[["2019"]]},"page":"299-312","publisher":"Elsevier Ltd","title":"Masstige model and measure for brand management","type":"article-journal","volume":"37"},"uris":["http://www.mendeley.com/documents/?uuid=2524378d-aad6-4d3c-bbca-dff80a780ccb"]}],"mendeley":{"formattedCitation":"(Paul, 2019)","manualFormatting":"Paul (2019)","plainTextFormattedCitation":"(Paul, 2019)","previouslyFormattedCitation":"(Paul, 2019)"},"properties":{"noteIndex":0},"schema":"https://github.com/citation-style-language/schema/raw/master/csl-citation.json"}</w:instrText>
      </w:r>
      <w:r w:rsidRPr="00CB39E4">
        <w:rPr>
          <w:rFonts w:ascii="Times New Roman" w:eastAsia="MS Mincho" w:hAnsi="Times New Roman" w:cs="Times New Roman"/>
          <w:color w:val="000000" w:themeColor="text1"/>
          <w:lang w:val="id-ID" w:eastAsia="id-ID"/>
        </w:rPr>
        <w:fldChar w:fldCharType="separate"/>
      </w:r>
      <w:r w:rsidRPr="00CB39E4">
        <w:rPr>
          <w:rFonts w:ascii="Times New Roman" w:eastAsia="MS Mincho" w:hAnsi="Times New Roman" w:cs="Times New Roman"/>
          <w:noProof/>
          <w:color w:val="000000" w:themeColor="text1"/>
          <w:lang w:val="id-ID" w:eastAsia="id-ID"/>
        </w:rPr>
        <w:t>Paul [35]</w:t>
      </w:r>
      <w:r w:rsidRPr="00CB39E4">
        <w:rPr>
          <w:rFonts w:ascii="Times New Roman" w:eastAsia="MS Mincho" w:hAnsi="Times New Roman" w:cs="Times New Roman"/>
          <w:color w:val="000000" w:themeColor="text1"/>
          <w:lang w:val="id-ID" w:eastAsia="id-ID"/>
        </w:rPr>
        <w:fldChar w:fldCharType="end"/>
      </w:r>
      <w:r w:rsidRPr="00CB39E4">
        <w:rPr>
          <w:rFonts w:ascii="Times New Roman" w:eastAsia="MS Mincho" w:hAnsi="Times New Roman" w:cs="Times New Roman"/>
          <w:color w:val="000000" w:themeColor="text1"/>
          <w:lang w:val="id-ID" w:eastAsia="id-ID"/>
        </w:rPr>
        <w:t>, product brand perception can be measured using dimensions that include: brand knowledge &amp; prestige, perceived quality, and excitement &amp; status.</w:t>
      </w:r>
    </w:p>
    <w:p w14:paraId="115361A3" w14:textId="77777777" w:rsidR="006E6814" w:rsidRPr="008C4767" w:rsidRDefault="006E6814" w:rsidP="008C4767">
      <w:pPr>
        <w:pStyle w:val="NormalWeb"/>
        <w:snapToGrid w:val="0"/>
        <w:spacing w:beforeLines="50" w:before="180" w:beforeAutospacing="0" w:after="0" w:afterAutospacing="0" w:line="276" w:lineRule="auto"/>
        <w:jc w:val="both"/>
        <w:textAlignment w:val="top"/>
        <w:rPr>
          <w:rFonts w:ascii="Arial" w:eastAsia="PMingLiU" w:hAnsi="Arial" w:cs="Arial"/>
          <w:b/>
          <w:sz w:val="28"/>
          <w:szCs w:val="28"/>
        </w:rPr>
      </w:pPr>
      <w:r w:rsidRPr="008C4767">
        <w:rPr>
          <w:rFonts w:ascii="Arial" w:eastAsia="PMingLiU" w:hAnsi="Arial" w:cs="Arial"/>
          <w:b/>
          <w:sz w:val="28"/>
          <w:szCs w:val="28"/>
        </w:rPr>
        <w:t>2.3 Social Support</w:t>
      </w:r>
    </w:p>
    <w:p w14:paraId="46D55E37" w14:textId="77777777" w:rsidR="006E6814" w:rsidRPr="00CB39E4" w:rsidRDefault="006E6814" w:rsidP="006E6814">
      <w:pPr>
        <w:pStyle w:val="NormalWeb"/>
        <w:snapToGrid w:val="0"/>
        <w:spacing w:before="0" w:beforeAutospacing="0" w:after="0" w:afterAutospacing="0" w:line="276" w:lineRule="auto"/>
        <w:jc w:val="both"/>
        <w:textAlignment w:val="top"/>
        <w:rPr>
          <w:rFonts w:ascii="Times New Roman" w:hAnsi="Times New Roman" w:cs="Times New Roman"/>
          <w:color w:val="000000" w:themeColor="text1"/>
        </w:rPr>
      </w:pPr>
      <w:r w:rsidRPr="00CB39E4">
        <w:rPr>
          <w:rFonts w:ascii="Times New Roman" w:hAnsi="Times New Roman" w:cs="Times New Roman"/>
          <w:color w:val="000000" w:themeColor="text1"/>
        </w:rPr>
        <w:t xml:space="preserve">When shopping online, consumers need social support when they face difficulties and lack knowledg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16/j.techfore.2015.01.012","ISSN":"00401625","abstract":"The emergence of social media has demonstrated the empowerment of end-users with a transfer of power from sellers to buyers. Consumers have become able to generate content and share this in their networks with peers. Digital content generated by individuals has an economic value. Economic implications in the form of product sales through social interaction of individuals must now be taken into account by businesses. This has seen the emergence of social commerce, an important evolution in e-commerce. This paper draws on social support theory, social commerce constructs and information systems concepts, and proposes a conceptual model. This proposed model investigates the role of social media in facilitating online communication between consumers through social commerce constructs, leading to online social support. A survey has been conducted to examine the structural model. Data analysis using SEM-PLS reveals important factors indicating the role of social media in facilitating online communication through social commerce constructs, generating online social support and affecting consumers' behaviour, the value of social commerce for the market. Theoretical implications and practical implications of this study are explained in the end of the paper.","author":[{"dropping-particle":"","family":"Hajli","given":"Nick","non-dropping-particle":"","parse-names":false,"suffix":""},{"dropping-particle":"","family":"Sims","given":"Julian","non-dropping-particle":"","parse-names":false,"suffix":""}],"container-title":"Technological Forecasting and Social Change","id":"ITEM-1","issued":{"date-parts":[["2015"]]},"page":"350-358","publisher":"Elsevier Inc.","title":"Social commerce: The transfer of power from sellers to buyers","type":"article-journal","volume":"94"},"uris":["http://www.mendeley.com/documents/?uuid=df5d7f3b-809c-4112-8d4b-c6e46eca923d"]}],"mendeley":{"formattedCitation":"(Hajli &amp; Sims, 2015)","manualFormatting":"Hajli &amp; Sims (2015)","plainTextFormattedCitation":"(Hajli &amp; Sims, 2015)","previouslyFormattedCitation":"(Hajli &amp; Sims, 2015)"},"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Hajli &amp; Sims [37]</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defines social support as information or feedback from others on a platform that shows that someone cares, is interested, loves, and provides support to solve other people's problems.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ISSN":"20507399","abstract":"Due to increasing numbers of purchases in the online industry has created trust as a critical path in an online environment. In fact, it is more critical when trust has identified as crucial in online commerce. Consumers are reluctant to have a purchase intention when they distrust towards the website. Consumers nowadays, who represent the future buyers, seem to have reasons how they can trust in online commerce and ultimately lead them to have purchase intention. Drawn from social support theory, trust and purchase intention, this research empirically is to test which characters of social support (emotional and informational support) have significant influence purchase intention and to test whether the trust has a significant influence on purchase intention. Furthermore, to test the mediating effects of trust in social commerce. The research conducted in the quantitative approach and used non-probability (convenience sampling) by using questionnaire surveys. A correlation and multiple regression analyses were applied. A total of 200 respondents participated. Our results shed some lights on social commerce literature. The result confirms that there is a relationship between social supports such as emotional and informational support on purchase intention. Finding also revealed that trust as fully mediates the relationship between the variables. This research can entirely contribute to the literature by providing and introducing to both marketers and consumers by identifying the factors influencing purchase intention in social commerce.","author":[{"dropping-particle":"","family":"Makmor","given":"Nurkhalida","non-dropping-particle":"","parse-names":false,"suffix":""},{"dropping-particle":"","family":"Alam","given":"Syed Shah","non-dropping-particle":"","parse-names":false,"suffix":""},{"dropping-particle":"","family":"Aziz","given":"Norzalita Abd","non-dropping-particle":"","parse-names":false,"suffix":""}],"container-title":"International Journal of Supply Chain Management","id":"ITEM-1","issue":"5","issued":{"date-parts":[["2018"]]},"page":"572-581","title":"Social support, trust and purchase intention in social commerce era","type":"article-journal","volume":"7"},"uris":["http://www.mendeley.com/documents/?uuid=e61c98bc-849b-44cd-a1f7-13517d3fc837"]}],"mendeley":{"formattedCitation":"(Makmor et al., 2018)","manualFormatting":"Makmor et al. (2018)","plainTextFormattedCitation":"(Makmor et al., 2018)","previouslyFormattedCitation":"(Makmor et al., 2018)"},"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Makmor et al. [16]</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tate that social support is the public perception of the information conveyed based on experience and the form of one's concern for the problems that occur. Social support is a positive resource obtained through interpersonal relationships and the act of interacting with others. It can motivate people to engage in certain actions and increase their desire to perform specific behaviors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3390/ijerph17186589","ISSN":"16604601","PMID":"32927793","abstract":"Public health has been under continuous threat worldwide in recent years. This study examined the impact of social support and social trust on the activities and efficacy of the public’s risk response in the case of COVID-19. We conducted an online survey over eight days with 620 Korean adult participants. Data were analyzed using structural equation modelling and K-means cluster analysis. Our results showed that public support had a positive impact on response efficacy, while response efficacy had a positive impact on sanitation, distancing, and purchasing activities. In addition, social support positively moderated the impact of public and individual support on response efficacy, while response efficacy negatively moderated the impact on sanitation activities. These results suggest that, first, amid viral risk, governments should proactively supply tools and information for infection-prevention, and deliver messages that encourage and support infection-prevention activities among the public. Second, when viral risk occurs, governments, along with all other members of society, must engage in aggressive risk response measures. Third, there is a need for risk communication that further emphasizes the importance of personal sanitation activities in the face of viral risk.","author":[{"dropping-particle":"","family":"Song","given":"Eugene","non-dropping-particle":"","parse-names":false,"suffix":""},{"dropping-particle":"","family":"Yoo","given":"Hyun Jung","non-dropping-particle":"","parse-names":false,"suffix":""}],"container-title":"International Journal of Environmental Research and Public Health","id":"ITEM-1","issue":"18","issued":{"date-parts":[["2020"]]},"page":"1-14","title":"Impact of social support and social trust on public viral risk response: A COVID-19 survey study","type":"article-journal","volume":"17"},"uris":["http://www.mendeley.com/documents/?uuid=9da67baf-acce-48eb-8c48-26ac3da7d07f"]}],"mendeley":{"formattedCitation":"(Song &amp; Yoo, 2020)","plainTextFormattedCitation":"(Song &amp; Yoo, 2020)","previouslyFormattedCitation":"(Song &amp; Yoo, 2020)"},"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17]</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w:t>
      </w:r>
    </w:p>
    <w:p w14:paraId="028C4012" w14:textId="77777777" w:rsidR="006E6814" w:rsidRPr="00CB39E4" w:rsidRDefault="006E6814" w:rsidP="008C4767">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CB39E4">
        <w:rPr>
          <w:rFonts w:ascii="Times New Roman" w:hAnsi="Times New Roman" w:cs="Times New Roman"/>
          <w:color w:val="000000" w:themeColor="text1"/>
        </w:rPr>
        <w:t>In the world of information and communication technology (ICT), social support as social implications is exchanged through communication and mediated by computers (CMC</w:t>
      </w:r>
      <w:r w:rsidRPr="00CB39E4">
        <w:rPr>
          <w:rFonts w:ascii="Times New Roman" w:hAnsi="Times New Roman" w:cs="Times New Roman"/>
          <w:color w:val="000000" w:themeColor="text1"/>
          <w:lang w:val="id-ID"/>
        </w:rPr>
        <w:t>)</w:t>
      </w:r>
      <w:r w:rsidRPr="00CB39E4">
        <w:rPr>
          <w:rFonts w:ascii="Times New Roman" w:hAnsi="Times New Roman" w:cs="Times New Roman"/>
          <w:color w:val="000000" w:themeColor="text1"/>
        </w:rPr>
        <w:t xml:space="preserv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11/j.1083-6101.2008.00417.x","ISSN":"10836101","abstract":"Using the grounded theory approach, this ethnographic study examines the relationship between the use of three different modes of computer-mediated communication (CMC) and the types of social support exchanged within an online community of older Chinese (age 50 or older). The findings indicate that the voice chat room is best suited for companionship while the online forum is used primarily for informational support. The exchange of emotional and instrumental support is most likely to occur via instant messaging (IM). These findings suggest that each of these particular modes of CMC, due to its inherent features, may be specialized to sustain certain interactions and relationships. Yet, because older Chinese in this study employ multiple modes of CMC to interact and develop relationships, the overall relationships developed through CMC are multidimensional. © 2008 International Communication Association.","author":[{"dropping-particle":"","family":"Xie","given":"Bo","non-dropping-particle":"","parse-names":false,"suffix":""}],"container-title":"Journal of Computer-Mediated Communication","id":"ITEM-1","issue":"3","issued":{"date-parts":[["2008"]]},"page":"728-750","title":"Multimodal computer-mediated communication and social support among older Chinese internet users","type":"article-journal","volume":"13"},"uris":["http://www.mendeley.com/documents/?uuid=994e23c4-6910-4aef-9bde-88dca5325195"]}],"mendeley":{"formattedCitation":"(Xie, 2008)","plainTextFormattedCitation":"(Xie, 2008)","previouslyFormattedCitation":"(Xie, 2008)"},"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38]</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To calculate this aspect,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2753/JEC1086-4415160204","ISBN":"1086441516","ISSN":"10864415","abstract":"Social commerce is emerging as an important platform in e-commerce, primarily due to the increased popularity of social networking sites such as Facebook, Linkedln, and Twitter. To understand the user's social sharing and social shopping intention in social networking Web sites, we conducted an empirical study on a popular microblog to investigate how social factors such as social support and relationship quality affect the user's intention of future participation in social commerce. The results indicate that both factors play a critical role. Social support and Web site quality positively influence the user's intention to use social commerce and to continue using a social networking site. These effects are found to be mediated by the quality of the relationship between the user and the social networking Web site. Our findings not only help researchers interpret why social commerce has become popular, but also assist practitioners in developing better social commerce strategy.","author":[{"dropping-particle":"","family":"Liang","given":"Ting Peng","non-dropping-particle":"","parse-names":false,"suffix":""},{"dropping-particle":"","family":"Ho","given":"Yi Ting","non-dropping-particle":"","parse-names":false,"suffix":""},{"dropping-particle":"","family":"Li","given":"Yu Wen","non-dropping-particle":"","parse-names":false,"suffix":""},{"dropping-particle":"","family":"Turban","given":"Efraim","non-dropping-particle":"","parse-names":false,"suffix":""}],"container-title":"International Journal of Electronic Commerce","id":"ITEM-1","issue":"2","issued":{"date-parts":[["2011"]]},"page":"69-90","title":"What drives social commerce: The role of social support and relationship quality","type":"article-journal","volume":"16"},"uris":["http://www.mendeley.com/documents/?uuid=4c9e5c22-2b86-4ca8-8738-0fc8c01dc433"]}],"mendeley":{"formattedCitation":"(Liang et al., 2011)","manualFormatting":"Liang et al. (2011)","plainTextFormattedCitation":"(Liang et al., 2011)","previouslyFormattedCitation":"(Liang et al., 2011)"},"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Liang et al. [39]</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uggest measuring it through two dimensions: informational support and emotional support. Regarding social interaction, informational support means providing information and advice that can help others. At the same time, emotional support is present when social media users perceive themselves to be cared for or receive empathy due to the information provided by other users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16/j.ijinfomgt.2015.04.011","ISBN":"1381066720","ISSN":"02684012","abstract":"As a new type of e-commerce, social commerce is an emerging marketing form in which business is conducted via social networking platforms. It is playing an increasingly important role in influencing consumers' purchase intentions. Social commerce uses friendships on social networking platforms, such as Facebook and Twitter, as the vehicle for social sharing about products or sellers to induce interest in a product, thereby increasing the purchase intention. In this paper, we develop and validate a conceptual model of how social factors, such as social support, seller uncertainty, and product uncertainty, influence users' purchasing behaviors in social commerce. This study aims to provide an understanding of the relationship between user behavior and social factors on social networking platforms. Using the largest social networking website in China, renren.com, this study finds that social support, seller uncertainty, and product uncertainty affect user behaviors. The results further show that social factors can significantly enhance users' purchase intentions in social shopping.","author":[{"dropping-particle":"","family":"Bai","given":"Yan","non-dropping-particle":"","parse-names":false,"suffix":""},{"dropping-particle":"","family":"Yao","given":"Zhong","non-dropping-particle":"","parse-names":false,"suffix":""},{"dropping-particle":"","family":"Dou","given":"Yi Fan","non-dropping-particle":"","parse-names":false,"suffix":""}],"container-title":"International Journal of Information Management","id":"ITEM-1","issue":"5","issued":{"date-parts":[["2015"]]},"page":"538-550","publisher":"Elsevier Ltd","title":"Effect of social commerce factors on user purchase behavior: An empirical investigation from renren.com","type":"article-journal","volume":"35"},"uris":["http://www.mendeley.com/documents/?uuid=a70e7b24-5aa1-41b1-bf38-8d8d9e83f75e"]}],"mendeley":{"formattedCitation":"(Bai et al., 2015)","plainTextFormattedCitation":"(Bai et al., 2015)","previouslyFormattedCitation":"(Bai et al., 2015)"},"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40]</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Informational support can improve response efficiency and help someone control shopping risks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3390/ijerph17186589","ISSN":"16604601","PMID":"32927793","abstract":"Public health has been under continuous threat worldwide in recent years. This study examined the impact of social support and social trust on the activities and efficacy of the public’s risk response in the case of COVID-19. We conducted an online survey over eight days with 620 Korean adult participants. Data were analyzed using structural equation modelling and K-means cluster analysis. Our results showed that public support had a positive impact on response efficacy, while response efficacy had a positive impact on sanitation, distancing, and purchasing activities. In addition, social support positively moderated the impact of public and individual support on response efficacy, while response efficacy negatively moderated the impact on sanitation activities. These results suggest that, first, amid viral risk, governments should proactively supply tools and information for infection-prevention, and deliver messages that encourage and support infection-prevention activities among the public. Second, when viral risk occurs, governments, along with all other members of society, must engage in aggressive risk response measures. Third, there is a need for risk communication that further emphasizes the importance of personal sanitation activities in the face of viral risk.","author":[{"dropping-particle":"","family":"Song","given":"Eugene","non-dropping-particle":"","parse-names":false,"suffix":""},{"dropping-particle":"","family":"Yoo","given":"Hyun Jung","non-dropping-particle":"","parse-names":false,"suffix":""}],"container-title":"International Journal of Environmental Research and Public Health","id":"ITEM-1","issue":"18","issued":{"date-parts":[["2020"]]},"page":"1-14","title":"Impact of social support and social trust on public viral risk response: A COVID-19 survey study","type":"article-journal","volume":"17"},"uris":["http://www.mendeley.com/documents/?uuid=9da67baf-acce-48eb-8c48-26ac3da7d07f"]}],"mendeley":{"formattedCitation":"(Song &amp; Yoo, 2020)","plainTextFormattedCitation":"(Song &amp; Yoo, 2020)","previouslyFormattedCitation":"(Song &amp; Yoo, 2020)"},"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17]</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w:t>
      </w:r>
    </w:p>
    <w:p w14:paraId="0583897C" w14:textId="77777777" w:rsidR="006E6814" w:rsidRPr="008C4767" w:rsidRDefault="006E6814" w:rsidP="008C4767">
      <w:pPr>
        <w:pStyle w:val="NormalWeb"/>
        <w:snapToGrid w:val="0"/>
        <w:spacing w:beforeLines="50" w:before="180" w:beforeAutospacing="0" w:after="0" w:afterAutospacing="0" w:line="276" w:lineRule="auto"/>
        <w:jc w:val="both"/>
        <w:textAlignment w:val="top"/>
        <w:rPr>
          <w:rFonts w:ascii="Arial" w:eastAsia="PMingLiU" w:hAnsi="Arial" w:cs="Arial"/>
          <w:b/>
          <w:sz w:val="28"/>
          <w:szCs w:val="28"/>
        </w:rPr>
      </w:pPr>
      <w:r w:rsidRPr="008C4767">
        <w:rPr>
          <w:rFonts w:ascii="Arial" w:eastAsia="PMingLiU" w:hAnsi="Arial" w:cs="Arial"/>
          <w:b/>
          <w:sz w:val="28"/>
          <w:szCs w:val="28"/>
        </w:rPr>
        <w:lastRenderedPageBreak/>
        <w:t>2.4 Satisfaction</w:t>
      </w:r>
    </w:p>
    <w:p w14:paraId="223DFDCA" w14:textId="77777777" w:rsidR="006E6814" w:rsidRPr="00CB39E4" w:rsidRDefault="006E6814" w:rsidP="008C4767">
      <w:pPr>
        <w:pStyle w:val="NormalWeb"/>
        <w:snapToGrid w:val="0"/>
        <w:spacing w:before="0" w:beforeAutospacing="0" w:after="0" w:afterAutospacing="0" w:line="276" w:lineRule="auto"/>
        <w:jc w:val="both"/>
        <w:textAlignment w:val="top"/>
        <w:rPr>
          <w:rFonts w:ascii="Times New Roman" w:hAnsi="Times New Roman" w:cs="Times New Roman"/>
          <w:color w:val="000000" w:themeColor="text1"/>
        </w:rPr>
      </w:pPr>
      <w:r w:rsidRPr="00CB39E4">
        <w:rPr>
          <w:rFonts w:ascii="Times New Roman" w:hAnsi="Times New Roman" w:cs="Times New Roman"/>
          <w:color w:val="000000" w:themeColor="text1"/>
        </w:rPr>
        <w:t xml:space="preserve">Consumer satisfaction describes the feelings, attitudes, and expectations of customers who have received good servic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8/EL-10-2013-0193","ISBN":"0959055051058","ISSN":"02640473","abstract":"Purpose - The purpose of this paper is to investigate service quality of e-commerce Websites in online platform and their contribution on e-business promotion. Design/methodology/approach - The online survey was performed on a survey portal provided by Nepal Telecom in Nepal. Findings - The findings of this study suggest that information quality and online service quality were the key determinants for user satisfaction and sustainability of e-commerce technology. Research limitations/implications - Research opportunities of web services and e-commerce area are fruitful and important for both academics and practitioners. Practical implications - The findings on online service quality of e-commerce technology will be useful for current management practice such as making business policies and strategies and sharing information to managers and organization leaders. This study can be used for e-commerce Website operators wishing to enhance the competitiveness of their Websites in the highly competitive online market. Originality/value - E-commerce is considered an excellent alternative for individuals and companies to reach new customers. Service quality delivery through Internet is an essential strategy to success, more important than price and web presence. The e-commerce Website has been identified as having a significant impact on business activities in solving the geographical problem.Anumber of performance problems have been observed for e-commerce Websites, and much work has gone into characterizing the performance of web-servers and Internet applications.","author":[{"dropping-particle":"","family":"Sharma","given":"Gajendra","non-dropping-particle":"","parse-names":false,"suffix":""},{"dropping-particle":"","family":"Lijuan","given":"Wang","non-dropping-particle":"","parse-names":false,"suffix":""}],"container-title":"Electronic Library","id":"ITEM-1","issue":"3","issued":{"date-parts":[["2015"]]},"page":"468-485","title":"The effects of online service quality of e-commerce Websites on user satisfaction","type":"article-journal","volume":"33"},"uris":["http://www.mendeley.com/documents/?uuid=6ff9b53d-71d4-4d7c-a543-abcd4bdb2539"]}],"mendeley":{"formattedCitation":"(Sharma &amp; Lijuan, 2015)","plainTextFormattedCitation":"(Sharma &amp; Lijuan, 2015)","previouslyFormattedCitation":"(Sharma &amp; Lijuan, 2015)"},"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7]</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atisfaction is defined as overall emotional response of the customer to the perceived difference between expectations and performance after consumption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author":[{"dropping-particle":"","family":"R.L.","given":"Oliver","non-dropping-particle":"","parse-names":false,"suffix":""}],"container-title":"Journal of Marketing","id":"ITEM-1","issue":"Special Issue","issued":{"date-parts":[["1999"]]},"page":"33-44","title":"Whence Consumer Loyalty","type":"article-journal","volume":"Vol. 63"},"uris":["http://www.mendeley.com/documents/?uuid=37151c2f-e0c5-4501-a0e1-7b57dfd5002c"]}],"mendeley":{"formattedCitation":"(R.L., 1999)","manualFormatting":"(Oliver, 1999)","plainTextFormattedCitation":"(R.L., 1999)","previouslyFormattedCitation":"(R.L., 1999)"},"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41]</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According to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21884/ijmter.2018.5167.hztsj","ISSN":"23938161","abstract":"Patient satisfaction was one of internal factors that need improvement for betterment of the health care organizations so that the doctors, nurses and administratives staff can produce maximum work productivity. Hospitals and other health care providers assumed an important role in service sector is growing rapidly. Hospitals must paid attention to the decline in the number of inpatients. In case that determined the quality of hospitals, among others: to minimize patient's complaints against service of doctors, nurses and administrators who were often late and less nimble. Hospital industry must achieved service quality parameters with accuracy and precision of the results of medical examination, courteous and friendly service. Patient satisfaction had an important role on several aspects of health care organizations. Service quality was considered as an important factor for developing patient loyalty. Balaraja Hospital made progress of safety patient to improve the service quality. Patients received such satisfaction will feel comfortable and form a positive perception of service quality. Service quality played a major role in achieving patient satisfaction. This condition then made hospital services deserve the number one position according to patient so that he becomes loyalty by not using the hospital services of competitors. The aim of this study was to determine the effect of service quality on loyalty with mediation of patient satisfaction. Respondents were used as many as 170 inpatients grade two and grade three in Hospital Balaraja. Data were analyzed using Structural Equation Model (SEM). The results showed that service quality has an influence on patient satisfaction, patient satisfaction has an influence on loyalty and service quality has an influence on loyalty.","author":[{"dropping-particle":"","family":"Kulsum","given":"Umie","non-dropping-particle":"","parse-names":false,"suffix":""},{"dropping-particle":"","family":"Yanuar","given":"Tantri","non-dropping-particle":"","parse-names":false,"suffix":""},{"dropping-particle":"","family":"Syah","given":"Rahmat","non-dropping-particle":"","parse-names":false,"suffix":""}],"container-title":"International Journal of Modern Trends in Engineering &amp; Research","id":"ITEM-1","issue":"6","issued":{"date-parts":[["2018"]]},"page":"34-36","title":"The Effect of Service Quality on The Patient Satisfaction","type":"article-journal","volume":"5"},"uris":["http://www.mendeley.com/documents/?uuid=88662c25-6ed3-4b4e-b0fe-b9350c4cf56f"]}],"mendeley":{"formattedCitation":"(Kulsum et al., 2018)","manualFormatting":"Kulsum et al. (2018)","plainTextFormattedCitation":"(Kulsum et al., 2018)","previouslyFormattedCitation":"(Kulsum et al., 2018)"},"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Kulsum et al. [42]</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atisfaction is a customer feeling formed from the comparison between the perceived effect on the actual performance of a product or service with the expected valu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8/TQM-07-2019-0187","ISSN":"17542731","abstract":"Purpose: The purpose of this study is to determine the effect of service quality on customer satisfaction and loyalty and the mediating role of customer satisfaction in the supermarket sector. Design/methodology/approach: In total, 480 supermarket customers participated in an intercept survey in four urban centres of Fiji. Descriptive statistics were used to determine the level of service quality provided by supermarkets, and inferential statistics to determine the gap between customer's service quality expectations and perceptions and to test the research hypotheses. Findings: The findings indicate service quality of supermarkets is perceived as being unsatisfactory, service quality significantly affects customer satisfaction and loyalty and customer satisfaction partially mediates the relationship between service quality and customer loyalty reducing customer's perceptions of service quality, leading to lower customer loyalty. Practical implications: This study provides an indication as to where supermarkets should target their marketing attention and scarce corporate resources and may help in their efforts to service, satisfy, retain and attract more long-term loyal customers in the increasingly competitive supermarket sector. This research could inform government policy makers in sequencing the supermarket sector transformation and assist local supermarkets to adapt to this changing retail landscape. Originality/value: This study advances our understanding of the effect of service quality on customer satisfaction and loyalty and the mediating role of customer satisfaction in the supermarket sector.","author":[{"dropping-particle":"","family":"Slack","given":"Neale J.","non-dropping-particle":"","parse-names":false,"suffix":""},{"dropping-particle":"","family":"Singh","given":"Gurmeet","non-dropping-particle":"","parse-names":false,"suffix":""}],"container-title":"TQM Journal","id":"ITEM-1","issue":"3","issued":{"date-parts":[["2020"]]},"page":"543-558","title":"The effect of service quality on customer satisfaction and loyalty and the mediating role of customer satisfaction : Supermarkets in Fiji","type":"article-journal","volume":"32"},"uris":["http://www.mendeley.com/documents/?uuid=9f703fd2-3a11-472e-8d2f-b34fe1b995df"]}],"mendeley":{"formattedCitation":"(Slack &amp; Singh, 2020)","manualFormatting":"Slack &amp; Singh (2020)","plainTextFormattedCitation":"(Slack &amp; Singh, 2020)","previouslyFormattedCitation":"(Slack &amp; Singh, 2020)"},"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Slack &amp; Singh [12]</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tates that satisfaction is a comparison between pre-purchase and post-purchase and the results of an assessment of consumer experience. Satisfaction is the primary means for service providers to determine success by making consumers feel happy and keeping them in the futur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16/j.jaim.2020.10.011","ISSN":"09762809","abstract":"Background: Based on the previous literature it is confirmed that Performance-based service quality and patient satisfaction are major antecedents of behavioral intentions in the healthcare sector. Here, the study deals with the same variables under the framework of Ayurveda healthcare. Objectives: The study is an attempt to understand the perceptional differences of healthcare consumers in Ayurveda, by analyzing the relationship between the service quality, satisfaction, and behavioral intentions in Ayurveda. Materials and Methods: Using the convenient sampling technique, 404 samples were collected through direct interview, with a structured questionnaire from the in-patients of 20 accredited Ayurveda hospitals from the northern part of Kerala, a southern state of India. Respondents of the study consist of mostly women who were aged above 40. ANOVA and t-test were used to evaluate the differences in the perception of healthcare consumers, and multiple regression analysis and structural equation modeling were applied to propose two relationship models from the study. Results: The perception of healthcare consumers are found to vary for service quality and patient satisfaction according to socio-economic variables except for the education factor. Later the test on the impact of performance-based service quality on patient satisfaction and the mediation model showed a significant influence between the variables. Conclusion: The results of the study could empirically prove the relationships of these variables significantly and it can assure some quality contributions to the healthcare managers to modify their business policies in the future.","author":[{"dropping-particle":"","family":"Suhail","given":"P.","non-dropping-particle":"","parse-names":false,"suffix":""},{"dropping-particle":"","family":"Srinivasulu","given":"Y.","non-dropping-particle":"","parse-names":false,"suffix":""}],"container-title":"Journal of Ayurveda and Integrative Medicine","id":"ITEM-1","issue":"xxxx","issued":{"date-parts":[["2020"]]},"publisher":"Elsevier Ltd","title":"Perception of service quality, satisfaction, and behavioral intentions in Ayurveda healthcare","type":"article-journal"},"uris":["http://www.mendeley.com/documents/?uuid=f39abaef-6445-4fef-bfb8-23e10f6abc8d"]}],"mendeley":{"formattedCitation":"(Suhail &amp; Srinivasulu, 2020)","plainTextFormattedCitation":"(Suhail &amp; Srinivasulu, 2020)","previouslyFormattedCitation":"(Suhail &amp; Srinivasulu, 2020)"},"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43]</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Company's performance that exceeds customer expectations can fulfill customer satisfaction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77/2158244020919517","ISSN":"21582440","abstract":"This study attempts to examine the impact of service quality on customer loyalty and customer satisfaction using the SERVQUAL model for four main Islamic banks in the Sultanate of Oman. This is a quantitative nature of a study, which involved a structured, self-administered questionnaire based on a convenience sampling method gathering data from 120 customers of Islamic banks in Oman. The study data were analyzed using SPSS, and the reliability coefficient (Cronbach’s alpha) was established. The correlation analysis examined the significant relationships among the study variables. The impact of service quality dimensions on customer satisfaction was captured through regression analysis. The key findings of the study revealed that the respondents showed on average an “Agree” response in the five areas, namely, tangibles, responsiveness, reliability, assurance, and empathy. The correlation results depicted a significant relationship between the three variables: service quality, customer satisfaction, and customer loyalty. Similarly, regression results demonstrated that empathy and responsiveness dimensions have a significant positive impact on customer satisfaction. It is, therefore, recommended that banks should focus more on empathy and responsiveness considering the significant relationship of these two variables on customer satisfaction. However, banks should not neglect the importance of other variables such as reliability, assurance, and tangibles that are revealed as important by responses of the participants for the bank’s provisions.","author":[{"dropping-particle":"","family":"Fida","given":"Bashir Ahmad","non-dropping-particle":"","parse-names":false,"suffix":""},{"dropping-particle":"","family":"Ahmed","given":"Umar","non-dropping-particle":"","parse-names":false,"suffix":""},{"dropping-particle":"","family":"Al-Balushi","given":"Yousuf","non-dropping-particle":"","parse-names":false,"suffix":""},{"dropping-particle":"","family":"Singh","given":"Dharmendra","non-dropping-particle":"","parse-names":false,"suffix":""}],"container-title":"SAGE Open","id":"ITEM-1","issue":"2","issued":{"date-parts":[["2020"]]},"title":"Impact of Service Quality on Customer Loyalty and Customer Satisfaction in Islamic Banks in the Sultanate of Oman","type":"article-journal","volume":"10"},"uris":["http://www.mendeley.com/documents/?uuid=7aa76c6c-809e-445c-b8c0-801a24926ea2"]}],"mendeley":{"formattedCitation":"(Fida et al., 2020)","plainTextFormattedCitation":"(Fida et al., 2020)","previouslyFormattedCitation":"(Fida et al., 2020)"},"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11]</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atisfied customers tend to show loyal behavior, the intention to repurchase the same products &amp; services, and tell friends and family about their experiences using the product or servic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11/j.1470-6431.2005.00477.x","ISSN":"14706431","abstract":"The study investigated the effects of perceived product quality and overall satisfaction on purchase intentions. Moreover, the direct and indirect effects of values and involvement on purchase intentions were studied. The study utilized the survey questionnaire and used sport shoes as the product being researched. The sample consisted of 197 students who responded to an anonymous questionnaire. Five hypotheses were tested and four of them were confirmed by the data. Perceived quality had a direct and an indirect effect (through overall satisfaction) on purchase intentions, overall satisfaction had a direct effect on purchase intentions and involvement had an indirect effect on purchase intentions through overall satisfaction and perceived quality. The results of the study provide several theoretical and practical implications. © 2017 Wiley. All rights reserved.","author":[{"dropping-particle":"","family":"Tsiotsou","given":"Rodoula","non-dropping-particle":"","parse-names":false,"suffix":""}],"container-title":"International Journal of Consumer Studies","id":"ITEM-1","issue":"2","issued":{"date-parts":[["2006"]]},"page":"207-217","title":"The role of perceived product quality and overall satisfaction on purchase intentions","type":"article-journal","volume":"30"},"uris":["http://www.mendeley.com/documents/?uuid=e3c37cb7-a3dc-4e12-9d1f-9bf9c147a02b"]}],"mendeley":{"formattedCitation":"(Tsiotsou, 2006)","plainTextFormattedCitation":"(Tsiotsou, 2006)","previouslyFormattedCitation":"(Tsiotsou, 2006)"},"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44]</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atisfaction can be measured using the dimensions mentioned by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8/10610420810904149","ISSN":"10610421","abstract":"Purpose - The objective of this paper is to examine online brand relationships, and the linkage between satisfaction, trust, and loyalty on the web site level. The web site is considered to be an extension of the parent brand. It also seeks to explore the effects of offline experiences on web site-level experiences. Design/methodology/approach - Hierarchical regression analysis is applied in order to test the hypotheses. The data are based on an online survey (n=867) conducted on a Finnish consumer-magazine web site. Findings - The research findings support the results of earlier studies suggesting that satisfaction and trust on the web site level are determinants of web site loyalty. However, they also show that brand-level experiences affect online satisfaction, trust, and loyalty differently, depending on the consumers' relationship with the brand. Interestingly, in this case the length of user history and registration on the web site had a negative effect on web site trust. Two of the reasons behind this type of result are believed to be the prevalent culture in web site discussion forums and the degree of fit between the parent brand and the brand extension. Originality/value - The paper synthesises the literature on online and offline brand relationships and brand extension. The results of the study, which was based on a large-scale survey, give researchers and practising managers alike valuable information on how parent-brand experiences relate to the attitudes and commitment of customers to online brand extensions. The context of the study, i.e. the magazine publishing industry, has attracted less research attention, even though several publishers have extended their brands online.","author":[{"dropping-particle":"","family":"Horppu","given":"Marianne","non-dropping-particle":"","parse-names":false,"suffix":""},{"dropping-particle":"","family":"Kuivalainen","given":"Olli","non-dropping-particle":"","parse-names":false,"suffix":""},{"dropping-particle":"","family":"Tarkiainen","given":"Anssi","non-dropping-particle":"","parse-names":false,"suffix":""},{"dropping-particle":"","family":"Ellonen","given":"Hanna Kaisa","non-dropping-particle":"","parse-names":false,"suffix":""}],"container-title":"Journal of Product and Brand Management","id":"ITEM-1","issue":"6","issued":{"date-parts":[["2008"]]},"title":"Online satisfaction, trust and loyalty, and the impact of the offline parent brand","type":"article-journal","volume":"17"},"uris":["http://www.mendeley.com/documents/?uuid=d70257e4-5d02-35f2-a33d-17e13ad06a14"]}],"mendeley":{"formattedCitation":"(Horppu et al., 2008)","manualFormatting":"Horppu et al. (2008)","plainTextFormattedCitation":"(Horppu et al., 2008)","previouslyFormattedCitation":"(Horppu et al., 2008)"},"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Horppu et al. [45]</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which dimensions include website satisfaction and brand satisfaction. </w:t>
      </w:r>
    </w:p>
    <w:p w14:paraId="47C03C0C" w14:textId="77777777" w:rsidR="006E6814" w:rsidRPr="008C4767" w:rsidRDefault="006E6814" w:rsidP="008C4767">
      <w:pPr>
        <w:pStyle w:val="NormalWeb"/>
        <w:snapToGrid w:val="0"/>
        <w:spacing w:beforeLines="50" w:before="180" w:beforeAutospacing="0" w:after="0" w:afterAutospacing="0" w:line="276" w:lineRule="auto"/>
        <w:jc w:val="both"/>
        <w:textAlignment w:val="top"/>
        <w:rPr>
          <w:rFonts w:ascii="Arial" w:eastAsia="PMingLiU" w:hAnsi="Arial" w:cs="Arial"/>
          <w:b/>
          <w:sz w:val="28"/>
          <w:szCs w:val="28"/>
        </w:rPr>
      </w:pPr>
      <w:r w:rsidRPr="008C4767">
        <w:rPr>
          <w:rFonts w:ascii="Arial" w:eastAsia="PMingLiU" w:hAnsi="Arial" w:cs="Arial"/>
          <w:b/>
          <w:sz w:val="28"/>
          <w:szCs w:val="28"/>
        </w:rPr>
        <w:t>2.5 Trust</w:t>
      </w:r>
    </w:p>
    <w:p w14:paraId="34CC64A3" w14:textId="77777777" w:rsidR="006E6814" w:rsidRPr="00CB39E4" w:rsidRDefault="006E6814" w:rsidP="006E6814">
      <w:pPr>
        <w:pStyle w:val="NormalWeb"/>
        <w:snapToGrid w:val="0"/>
        <w:spacing w:before="0" w:beforeAutospacing="0" w:after="0" w:afterAutospacing="0" w:line="276" w:lineRule="auto"/>
        <w:jc w:val="both"/>
        <w:textAlignment w:val="top"/>
        <w:rPr>
          <w:rFonts w:ascii="Times New Roman" w:hAnsi="Times New Roman" w:cs="Times New Roman"/>
          <w:color w:val="000000" w:themeColor="text1"/>
        </w:rPr>
      </w:pPr>
      <w:r w:rsidRPr="00CB39E4">
        <w:rPr>
          <w:rFonts w:ascii="Times New Roman" w:hAnsi="Times New Roman" w:cs="Times New Roman"/>
          <w:color w:val="000000" w:themeColor="text1"/>
        </w:rPr>
        <w:t xml:space="preserve">In electronic transactions, trust is paramount since consumers will not transact with the sellers if trust is absent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16/j.dss.2007.07.001","ISSN":"01679236","abstract":"Are trust and risk important in consumers' electronic commerce purchasing decisions? What are the antecedents of trust and risk in this context? How do trust and risk affect an Internet consumer's purchasing decision? To answer these questions, we i) develop a theoretical framework describing the trust-based decision-making process a consumer uses when making a purchase from a given site, ii) test the proposed model using a Structural Equation Modeling technique on Internet consumer purchasing behavior data collected via a Web survey, and iii) consider the implications of the model. The results of the study show that Internet consumers' trust and perceived risk have strong impacts on their purchasing decisions. Consumer disposition to trust, reputation, privacy concerns, security concerns, the information quality of the Website, and the company's reputation, have strong effects on Internet consumers' trust in the Website. Interestingly, the presence of a third-party seal did not strongly influence consumers' trust. © 2007 Elsevier B.V. All rights reserved.","author":[{"dropping-particle":"","family":"Kim","given":"Dan J.","non-dropping-particle":"","parse-names":false,"suffix":""},{"dropping-particle":"","family":"Ferrin","given":"Donald L.","non-dropping-particle":"","parse-names":false,"suffix":""},{"dropping-particle":"","family":"Rao","given":"H. Raghav","non-dropping-particle":"","parse-names":false,"suffix":""}],"container-title":"Decision Support Systems","id":"ITEM-1","issue":"2","issued":{"date-parts":[["2008"]]},"page":"544-564","title":"A trust-based consumer decision-making model in electronic commerce: The role of trust, perceived risk, and their antecedents","type":"article-journal","volume":"44"},"uris":["http://www.mendeley.com/documents/?uuid=0ceadd79-7d63-4b3c-bd3c-3286a6e40eb0"]}],"mendeley":{"formattedCitation":"(D. J. Kim et al., 2008)","manualFormatting":"(Kim et al., 2008)","plainTextFormattedCitation":"(D. J. Kim et al., 2008)","previouslyFormattedCitation":"(D. J. Kim et al., 2008)"},"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46]</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Trust is defined a belief in the reliability and integrity of the seller associated with consistency, honesty, fairness, responsibility, help, and virtu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Morgan","given":"Robert M.","non-dropping-particle":"","parse-names":false,"suffix":""},{"dropping-particle":"","family":"Hunt","given":"Shelby D.","non-dropping-particle":"","parse-names":false,"suffix":""}],"container-title":"Journal of Marketing","id":"ITEM-1","issue":"July","issued":{"date-parts":[["2008"]]},"page":"20- 38.","title":"The Commitment Trust Theory of Relationship Marketing. Journal of Marketing","type":"article-journal","volume":"58"},"uris":["http://www.mendeley.com/documents/?uuid=c8f0f74e-c4d9-401d-b528-e6b6cfdda6a5"]}],"mendeley":{"formattedCitation":"(Morgan &amp; Hunt, 2008)","manualFormatting":"(Morgan &amp; Hunt, 1994)","plainTextFormattedCitation":"(Morgan &amp; Hunt, 2008)","previouslyFormattedCitation":"(Morgan &amp; Hunt, 2008)"},"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47]</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Trust is also defined as consumer expectations of the seller's behavior related to their commitment to fulfill their promises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ISBN":"9788578110796","ISSN":"1098-6596","PMID":"25246403","abstract":"Abstract A separate and distinct interaction with both the actual e-vendor and with its IT Web site interface is at the heart of online shopping. Previous research has established, accordingly, that online purchase intentions are the product of both consumer assessments of the IT itself-specifi- cally its perceived usefulness and ease-of-use (TAM)-and trust in the e-vendor. But these per- spectives have been examined independently by IS researchers. Integrating these two perspectives and examining the factors that build online trust in an environment that lacks the typical human inter- action that often leads to trust in other circum- stances advances our understanding of these constructs and their linkages to behavior. Our research on experienced repeat online shoppers shows that consumer trust is as impor- tant to online commerce as the widely accepted TAM use-antecedents, perceived usefulness and perceived ease of use. Together these variable sets explain a considerable proportion of variance in intended behavior. The study also provides evi- dence that online trust is built through (1) a belief that the vendor has nothing to gain by cheating, (2) a belief that there are safety mechanisms built into the Web site, and (3) by having a typical interface, (4) one that is, moreover, easy to use.","author":[{"dropping-particle":"","family":"Melorose","given":"J.","non-dropping-particle":"","parse-names":false,"suffix":""},{"dropping-particle":"","family":"Perroy","given":"R.","non-dropping-particle":"","parse-names":false,"suffix":""},{"dropping-particle":"","family":"Careas","given":"S.","non-dropping-particle":"","parse-names":false,"suffix":""}],"container-title":"Statewide Agricultural Land Use Baseline 2015","id":"ITEM-1","issue":"1","issued":{"date-parts":[["2015"]]},"page":"51-90","title":"TRUST AND TAM IN ONLINE SHOPPING: AN INTEGRATED MODEL1 By:","type":"article-journal","volume":"1"},"uris":["http://www.mendeley.com/documents/?uuid=7ee2767b-a636-4691-b4ce-157b982c0328"]}],"mendeley":{"formattedCitation":"(Melorose et al., 2015)","manualFormatting":"(Gefen, 2003)","plainTextFormattedCitation":"(Melorose et al., 2015)","previouslyFormattedCitation":"(Melorose et al., 2015)"},"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48]</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w:t>
      </w:r>
    </w:p>
    <w:p w14:paraId="203D979C" w14:textId="77777777" w:rsidR="006E6814" w:rsidRPr="00CB39E4" w:rsidRDefault="006E6814" w:rsidP="008C4767">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CB39E4">
        <w:rPr>
          <w:rFonts w:ascii="Times New Roman" w:hAnsi="Times New Roman" w:cs="Times New Roman"/>
          <w:color w:val="000000" w:themeColor="text1"/>
        </w:rPr>
        <w:t xml:space="preserve">Almost all transactions require an element of trust, especially in the online environment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80/10864415.2003.11044275","ISSN":"10864415","abstract":"This paper aims to predict consumer acceptance of e-commerce by proposing a set of key drivers for engaging consumers in on-line transactions. The primary constructs for capturing consumer acceptance of e-commerce are intention to transact and on-line transaction behavior. Following the theory of reasoned action (TRA) as applied to a technology-driven environment, technology acceptance model (TAM) variables (perceived usefulness and ease of use) are posited as key drivers of e-commerce acceptance. The practical utility of TAM stems from the fact that e-commerce is technology-driven. The proposed model integrates trust and perceived risk, which are incorporated given the implicit uncertainty of the e-commerce environment. The proposed integration of the hypothesized independent variables is justified by placing all the variables under the nomological TRA structure and proposing their interrelationships. The resulting research model is tested using data from two empirical studies. The first, exploratory study comprises three experiential scenarios with 103 students. The second, confirmatory study uses a sample of 155 on-line consumers. Both studies strongly support the e-commerce acceptance model by validating the proposed hypotheses. The paper discusses the implications for e-commerce theory, research, and practice, and makes several suggestions for future research. Copyright © 2003 M.E. Sharpe, Inc. All rights reserved.","author":[{"dropping-particle":"","family":"Pavlou","given":"Paul A.","non-dropping-particle":"","parse-names":false,"suffix":""}],"container-title":"International Journal of Electronic Commerce","id":"ITEM-1","issue":"3","issued":{"date-parts":[["2003"]]},"page":"101-134","title":"Consumer acceptance of electronic commerce: Integrating trust and risk with the technology acceptance model","type":"article-journal","volume":"7"},"uris":["http://www.mendeley.com/documents/?uuid=b26d49d2-2dd3-4198-a790-19233152fa28"]}],"mendeley":{"formattedCitation":"(Pavlou, 2003)","plainTextFormattedCitation":"(Pavlou, 2003)","previouslyFormattedCitation":"(Pavlou, 2003)"},"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49]</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Furthermore, trust is needed in many social and economic interactions that involve uncertainty and dependenc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16/j.ijhm.2020.102777","ISSN":"02784319","abstract":"As COVID-19 escalated globally in 2020, mandated suspension of dine-in services was instilled to control virus transmission. Restaurants lost billions of dollars, millions experienced severe employment changes, and numerous small restaurants closed. For those remaining in business, converting to online food ordering was essential. Unique to the food ordering setting, this study extended the Stimulus-Organism-Response model to predict the purchase intentions of participants in an online food ordering context. Using structural equation modeling, this study discovered the indirect effects of the menu's visual appeal and informativeness, and the perception of COVID-19 risks on consumer purchase intentions. This causal relationship was significantly mediated by consumers’ desire for food and their perceived convenience of online food ordering. Through providing theoretical and managerial implications for how to identify appropriate products, utilize content marketing effectively, and attract new customers, this study could assist restaurants in adapting to remaining competitive, even post COVID-19.","author":[{"dropping-particle":"","family":"Brewer","given":"Prawannarat","non-dropping-particle":"","parse-names":false,"suffix":""},{"dropping-particle":"","family":"Sebby","given":"Angela G.","non-dropping-particle":"","parse-names":false,"suffix":""}],"container-title":"International Journal of Hospitality Management","id":"ITEM-1","issue":"January","issued":{"date-parts":[["2021"]]},"page":"102777","publisher":"Elsevier Ltd","title":"The effect of online restaurant menus on consumers’ purchase intentions during the COVID-19 pandemic","type":"article-journal","volume":"94"},"uris":["http://www.mendeley.com/documents/?uuid=f5a17024-3996-4558-98f1-0691ff377f6d"]}],"mendeley":{"formattedCitation":"(Brewer &amp; Sebby, 2021)","plainTextFormattedCitation":"(Brewer &amp; Sebby, 2021)","previouslyFormattedCitation":"(Brewer &amp; Sebby, 2021)"},"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50]</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2478/foli-2018-0019","ISBN":"0000000339810","ISSN":"1898-0198","abstract":"The increasing use of the Internet as a commercial sales channel arouses interest in understanding key issues in building customer relationships. Confidence is considered the key to the success of building these relationships. Considering the differences between online and offline sales, the antecedents and consequences of trust deserve a reconsideration. This research identifies satisfaction and knowledge as key factors related to trust in the context of online sales. The findings from this study suggest that people buy online more often if they see a higher level of trust in e-commerce and have more experience in using the web. Customer satisfaction can be influenced by the level of trust as well as the user’s experience and knowledge about the distribution channel as well as the e-seller. It seems that people with a higher level of satisfaction with shopping become loyal customers and more often participate in e-commerce. Positive experience and the ability to monitor purchases favors the development of the e-commerce market in Poland. These results complement earlier arrangements for e-commerce and shed light on how to establish a trust relationship on the World Wide Web.","author":[{"dropping-particle":"","family":"Rybak","given":"Anna","non-dropping-particle":"","parse-names":false,"suffix":""}],"container-title":"Folia Oeconomica Stetinensia","id":"ITEM-1","issue":"2","issued":{"date-parts":[["2018"]]},"page":"59-71","title":"Consumer Trust in E-Commerce: The Case of Poland","type":"article-journal","volume":"18"},"uris":["http://www.mendeley.com/documents/?uuid=c16e051a-af85-4961-bc11-b9d666820b97"]}],"mendeley":{"formattedCitation":"(Rybak, 2018)","manualFormatting":"Rybak (2018)","plainTextFormattedCitation":"(Rybak, 2018)","previouslyFormattedCitation":"(Rybak, 2018)"},"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Rybak [51]</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tates that trust is an essential factor in determining decisions about purchasing a particular product and choosing a service provider. </w:t>
      </w:r>
    </w:p>
    <w:p w14:paraId="467799E5" w14:textId="06BEAC47" w:rsidR="006E6814" w:rsidRDefault="006E6814" w:rsidP="008C4767">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CB39E4">
        <w:rPr>
          <w:rFonts w:ascii="Times New Roman" w:hAnsi="Times New Roman" w:cs="Times New Roman"/>
          <w:color w:val="000000" w:themeColor="text1"/>
        </w:rPr>
        <w:t xml:space="preserve">Several studies also emphasize trust in an online transaction. Trust is said to be a significant factor for customers i.e., when customers feel that the seller can be trusted, to make decisions in online transactions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21776/ub.jam.2017.015.03.12","ISSN":"16935241","abstract":"This study analyzed the effect of trust, risk, web design and its relation with consumer attitude and consumer intention to buy online in Malang. Population in this study are society of Malang and the number of the sample is 120 respondents. The sam- pling techniques is purposive sampling and the data is analyzed with parsial least square (PLS) analysis. The results indicate several findings that trust, risk, web design and con- sumer attitude have direct effect on consumer intention to buy online. Web design have an efffect on consumer intention to buy online through consumer attitude. But not with trust and risk, because trust and risk does not have significant effect on consumer inten- tion to buy online through consumer attitude","author":[{"dropping-particle":"","family":"Putra","given":"Bayu Anugerah Perdana Wijaya","non-dropping-particle":"","parse-names":false,"suffix":""},{"dropping-particle":"","family":"Rochman","given":"Fatchur","non-dropping-particle":"","parse-names":false,"suffix":""},{"dropping-particle":"","family":"Noermijati","given":"Noermijati","non-dropping-particle":"","parse-names":false,"suffix":""}],"container-title":"Jurnal Aplikasi Manajemen","id":"ITEM-1","issue":"3","issued":{"date-parts":[["2017"]]},"page":"472-479","title":"the Effect of Trust, Risk, and Web Design on Consumer Intention By Means of Consumer Attitude To Purchase Online","type":"article-journal","volume":"15"},"uris":["http://www.mendeley.com/documents/?uuid=df77c5e6-c393-4962-a8b8-8ece0e3c9972"]}],"mendeley":{"formattedCitation":"(Putra et al., 2017)","plainTextFormattedCitation":"(Putra et al., 2017)","previouslyFormattedCitation":"(Putra et al., 2017)"},"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52]</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Trust also has implications for long-term relationships between customers and service providers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abstract":"This study aims to identify the effect of Perceived of usefulness and Company reputation, Purchase Intention, mediated by Consumer Trust in an insurance environment. A survey method is used to collect data from consumers who potentially buying an insurance. Path analysis and multiple regression are used to test the causal model. Sample size 100 middle-income residents in the areas of Jakarta. The study demonstrates that company image has no significant effect to the Purchase intention while the perceived of usefulness influences the purchase intention through consumer trust, it has meaning that the intention to buy insurance products is affected by customers`customers`positive perspective factors towards insurance products offered in the market, and this may bring implication towards the company which provides insurance service that to increase customer`s purchase intention insurance service provider must do campaign and promotion that may grow the understanding about the products offered. The usefulness of insurance program in terms of protection and precautionary motive need to be grown in customers\" mind through effective promotion strategy, because strong understanding towards the utility of insurance products will trigger the growth of customer trust which in the end of the day will cause purchase intention. Company reputation does not have direct, significant influence towards the intention to purchase insurance products, it gives implication that company strategy to increase the selling should be focused on the improvement of customers\" trust towards insurance by improving the efforts to increase customers\" understanding about the usefulness of insurance products.","author":[{"dropping-particle":"","family":"Hasyim","given":"","non-dropping-particle":"","parse-names":false,"suffix":""},{"dropping-particle":"","family":"Helmi","given":"Arief","non-dropping-particle":"","parse-names":false,"suffix":""}],"container-title":"International Journal of Economics, Commerce and Management","id":"ITEM-1","issue":"2","issued":{"date-parts":[["2017"]]},"page":"329-343","title":"Consumers Trust as The Mediating Factor for Insurance Buying Intention in Indonesia","type":"article-journal","volume":"V"},"uris":["http://www.mendeley.com/documents/?uuid=64443dfd-814a-4fed-9092-32683d462386"]}],"mendeley":{"formattedCitation":"(Hasyim &amp; Helmi, 2017)","plainTextFormattedCitation":"(Hasyim &amp; Helmi, 2017)","previouslyFormattedCitation":"(Hasyim &amp; Helmi, 2017)"},"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53]</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To measure trust, a method by measuring internal dimensions, including honesty, benevolence, and competence, as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16/j.im.2005.01.002","ISSN":"03787206","abstract":"We performed a study to determine the influence that perceived usability has on the user's loyalty to websites that they visit. The results of the empirical analysis confirmed that the trust of the user increases when the user perceived that the system was usable and that there was a consequent increase in the degree of website loyalty. In the same way, greater usability was found to have a positive influence on user satisfaction, and this also generated greater website loyalty. Finally, it was found that user trust was partially dependent on the degree of consumer website satisfaction. © 2005 Elsevier B.V. All rights reserved.","author":[{"dropping-particle":"","family":"Flavián","given":"Carlos","non-dropping-particle":"","parse-names":false,"suffix":""},{"dropping-particle":"","family":"Guinalíu","given":"Miguel","non-dropping-particle":"","parse-names":false,"suffix":""},{"dropping-particle":"","family":"Gurrea","given":"Raquel","non-dropping-particle":"","parse-names":false,"suffix":""}],"container-title":"Information and Management","id":"ITEM-1","issue":"1","issued":{"date-parts":[["2006"]]},"page":"1-14","title":"The role played by perceived usability, satisfaction and consumer trust on website loyalty","type":"article-journal","volume":"43"},"uris":["http://www.mendeley.com/documents/?uuid=3cbe4383-7797-482c-ab14-d0bbacbd1d38"]}],"mendeley":{"formattedCitation":"(Flavián et al., 2006)","manualFormatting":"Flavián et al. (2006)","plainTextFormattedCitation":"(Flavián et al., 2006)","previouslyFormattedCitation":"(Flavián et al., 2006)"},"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Flavián et al. [54]</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uggested.</w:t>
      </w:r>
      <w:r w:rsidRPr="00CB39E4">
        <w:rPr>
          <w:noProof/>
          <w:lang w:val="en-GB" w:eastAsia="en-GB"/>
        </w:rPr>
        <w:t xml:space="preserve"> </w:t>
      </w:r>
    </w:p>
    <w:p w14:paraId="7557C99E" w14:textId="3D90D900" w:rsidR="006E6814" w:rsidRPr="008C4767" w:rsidRDefault="006E6814" w:rsidP="008C4767">
      <w:pPr>
        <w:pStyle w:val="NormalWeb"/>
        <w:snapToGrid w:val="0"/>
        <w:spacing w:beforeLines="50" w:before="180" w:beforeAutospacing="0" w:after="0" w:afterAutospacing="0" w:line="276" w:lineRule="auto"/>
        <w:jc w:val="both"/>
        <w:textAlignment w:val="top"/>
        <w:rPr>
          <w:rFonts w:ascii="Arial" w:eastAsia="PMingLiU" w:hAnsi="Arial" w:cs="Arial"/>
          <w:b/>
          <w:sz w:val="28"/>
          <w:szCs w:val="28"/>
        </w:rPr>
      </w:pPr>
      <w:r w:rsidRPr="008C4767">
        <w:rPr>
          <w:rFonts w:ascii="Arial" w:eastAsia="PMingLiU" w:hAnsi="Arial" w:cs="Arial"/>
          <w:b/>
          <w:sz w:val="28"/>
          <w:szCs w:val="28"/>
        </w:rPr>
        <w:t>2.</w:t>
      </w:r>
      <w:r w:rsidR="008C4767">
        <w:rPr>
          <w:rFonts w:ascii="Arial" w:eastAsia="PMingLiU" w:hAnsi="Arial" w:cs="Arial"/>
          <w:b/>
          <w:sz w:val="28"/>
          <w:szCs w:val="28"/>
        </w:rPr>
        <w:t>6</w:t>
      </w:r>
      <w:r w:rsidRPr="008C4767">
        <w:rPr>
          <w:rFonts w:ascii="Arial" w:eastAsia="PMingLiU" w:hAnsi="Arial" w:cs="Arial"/>
          <w:b/>
          <w:sz w:val="28"/>
          <w:szCs w:val="28"/>
        </w:rPr>
        <w:t xml:space="preserve"> Behavioral Intention</w:t>
      </w:r>
    </w:p>
    <w:p w14:paraId="43DEB406" w14:textId="77777777" w:rsidR="006E6814" w:rsidRPr="00CB39E4" w:rsidRDefault="006E6814" w:rsidP="006E6814">
      <w:pPr>
        <w:pStyle w:val="NormalWeb"/>
        <w:snapToGrid w:val="0"/>
        <w:spacing w:before="0" w:beforeAutospacing="0" w:after="0" w:afterAutospacing="0" w:line="276" w:lineRule="auto"/>
        <w:jc w:val="both"/>
        <w:textAlignment w:val="top"/>
        <w:rPr>
          <w:rFonts w:ascii="Times New Roman" w:hAnsi="Times New Roman" w:cs="Times New Roman"/>
          <w:color w:val="000000" w:themeColor="text1"/>
        </w:rPr>
      </w:pPr>
      <w:r w:rsidRPr="00CB39E4">
        <w:rPr>
          <w:rFonts w:ascii="Times New Roman" w:hAnsi="Times New Roman" w:cs="Times New Roman"/>
          <w:color w:val="000000" w:themeColor="text1"/>
        </w:rPr>
        <w:t xml:space="preserve">Experience in shopping certainly will shape how customers will shop in the future. Behavioral intention defined as the tendency of certain behaviors in the future based on feelings of cognition or evaluation of experienc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80/10641734.2004.10505164","ISSN":"21647313","abstract":"Attitude toward the brand (Ab) and purchase intentions (PI) are two pivotal and popular constructs that have been routinely used by advertising scholars and practitioners. Despite their popularity, standard scales, with known psychometric properties, for measuring Ab and PI are not available. Furthermore, these two constructs might not be empirically distinguishable. On the basis of scales reported in prior studies, the authors develop measures of Ab and PI and assess their psychometric validity within a well-established, attitude toward the ad (Aad) theoretical framework. Implications of their findings are discussed. © 2004 Taylor and Francis Group, LLC.","author":[{"dropping-particle":"","family":"Spears","given":"Nancy","non-dropping-particle":"","parse-names":false,"suffix":""},{"dropping-particle":"","family":"Singh","given":"Surendra N.","non-dropping-particle":"","parse-names":false,"suffix":""}],"container-title":"Journal of Current Issues and Research in Advertising","id":"ITEM-1","issue":"2","issued":{"date-parts":[["2004"]]},"title":"Measuring attitude toward the brand and purchase intentions","type":"article-journal","volume":"26"},"uris":["http://www.mendeley.com/documents/?uuid=93ea696f-415c-30b2-b4cf-341efe0a1b71"]}],"mendeley":{"formattedCitation":"(Spears &amp; Singh, 2004)","plainTextFormattedCitation":"(Spears &amp; Singh, 2004)","previouslyFormattedCitation":"(Spears &amp; Singh, 2004)"},"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55]</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In certain situations, people make plans to convince themselves of what they want to do. Behavioral intentions are partial plans that involve some form of commitment and are predicted by pre-intentional variables such as affective or conative aspects of the imag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02/ejsp.186","ISSN":"00462772","abstract":"Within attitude theory the concepts of desires and intentions are not differentiated but are often treated as synonyms. However, we argue that there are theoretical reasons for distinguishing between desires and intentions, and we articulate three main criteria, perceived performability, action-connectedness, and temporal framing, that differentiate between the two constructs. Two studies are reported to test the distinction. Study 7 (n = 188) revealed that desires, compared to intentions, are less performable, are less connected to actions, and are enacted over longer time frames. Study 2 (n = 249) showed, among other things, that the perceived feasibility for actions that are desired and intended is higher than for those that are only desired, but only when the action refers to relatively short time frames (i.e. 1 week or 4 weeks vs. 4 months). The findings are discussed in the light of the distinction between intentions and desires and the role that they play in individual decision making. Copyright © 2004 John Wiley &amp; Sons, Ltd.","author":[{"dropping-particle":"","family":"Perugini","given":"Marco","non-dropping-particle":"","parse-names":false,"suffix":""},{"dropping-particle":"","family":"Bagozzi","given":"Richard P.","non-dropping-particle":"","parse-names":false,"suffix":""}],"container-title":"European Journal of Social Psychology","id":"ITEM-1","issue":"1","issued":{"date-parts":[["2004"]]},"page":"69-84","title":"The distinction between desires and intentions","type":"article-journal","volume":"34"},"uris":["http://www.mendeley.com/documents/?uuid=244a9051-3e73-446c-b83c-635e8489346d"]}],"mendeley":{"formattedCitation":"(Perugini &amp; Bagozzi, 2004)","plainTextFormattedCitation":"(Perugini &amp; Bagozzi, 2004)","previouslyFormattedCitation":"(Perugini &amp; Bagozzi, 2004)"},"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56]</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w:t>
      </w:r>
    </w:p>
    <w:p w14:paraId="51AD2D4F" w14:textId="77777777" w:rsidR="006E6814" w:rsidRPr="00CB39E4" w:rsidRDefault="006E6814" w:rsidP="008C4767">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CB39E4">
        <w:rPr>
          <w:rFonts w:ascii="Times New Roman" w:hAnsi="Times New Roman" w:cs="Times New Roman"/>
          <w:color w:val="000000" w:themeColor="text1"/>
        </w:rPr>
        <w:lastRenderedPageBreak/>
        <w:fldChar w:fldCharType="begin" w:fldLock="1"/>
      </w:r>
      <w:r w:rsidRPr="00CB39E4">
        <w:rPr>
          <w:rFonts w:ascii="Times New Roman" w:hAnsi="Times New Roman" w:cs="Times New Roman"/>
          <w:color w:val="000000" w:themeColor="text1"/>
        </w:rPr>
        <w:instrText>ADDIN CSL_CITATION {"citationItems":[{"id":"ITEM-1","itemData":{"author":[{"dropping-particle":"","family":"R.L.","given":"Oliver","non-dropping-particle":"","parse-names":false,"suffix":""}],"container-title":"Journal of Marketing","id":"ITEM-1","issue":"Special Issue","issued":{"date-parts":[["1999"]]},"page":"33-44","title":"Whence Consumer Loyalty","type":"article-journal","volume":"Vol. 63"},"uris":["http://www.mendeley.com/documents/?uuid=37151c2f-e0c5-4501-a0e1-7b57dfd5002c"]}],"mendeley":{"formattedCitation":"(R.L., 1999)","manualFormatting":"Oliver (1999)","plainTextFormattedCitation":"(R.L., 1999)","previouslyFormattedCitation":"(R.L., 1999)"},"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Oliver [41]</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tated that behavioral intentions result from short-term and long-term consequences. Short-term consequences include word of mouth, recommendations, and complaints, while long-term effects include customer loyalty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8/JTF-12-2016-0059","ISBN":"1220160059","ISSN":"2055592X","abstract":"Purpose: The study presents the push–pull motives and behavioural intentions of youth tourists and how these provide the foundation for the planning and development of Ghana’s tourism future. Since youth tourism (YT) is regarded as a niche market globally, the purpose of this paper is to identify the prospects of this form of tourism in a developing nation. Design/methodology/approach: The study has utilised a convenience sampling approach in gathering data from 557 youth tourists, adapting existing instruments for measuring push–pull motives, satisfaction and behavioural intentions. The reliability and validity of the instruments were established through confirmatory factor analysis, exploratory factor analysis and Cronbach’s α analyses. Structural equation modelling is used to establish relationships. Findings: The results revealed the positive effects of push and pull factors on tourists’ satisfaction as well as the significant influence of tourists’ satisfaction on youth behavioural intentions. However, push factors positively influenced pull factors of youth tourists. Research limitations/implications: The conclusion and recommendations of this study might not be congruent with the factors that motivate adults or student tourism, satisfaction and behavioural intentions. Practical implications: The findings of the research validate the viability of YT activities and the behavioural intentions for future tourism market in Ghana. Ghana’s tourism sector should design interesting and competitive offers that attract youth tourists and address tourism growth. Originality/value: To date, investigation into motives, satisfaction and behavioural intentions of youth tourists as the basis for future tourism development remains a virgin field in Ghana. This study has timely attempted to address this gap.","author":[{"dropping-particle":"","family":"Preko","given":"Alexander","non-dropping-particle":"","parse-names":false,"suffix":""},{"dropping-particle":"","family":"Doe","given":"Frederick","non-dropping-particle":"","parse-names":false,"suffix":""},{"dropping-particle":"","family":"Dadzie","given":"Samuel Ato","non-dropping-particle":"","parse-names":false,"suffix":""}],"container-title":"Journal of Tourism Futures","id":"ITEM-1","issue":"1","issued":{"date-parts":[["2019"]]},"page":"5-21","title":"The future of youth tourism in Ghana: motives, satisfaction and behavioural intentions","type":"article-journal","volume":"5"},"uris":["http://www.mendeley.com/documents/?uuid=e9151755-91ee-44d1-8f8a-1dd43062ccab"]}],"mendeley":{"formattedCitation":"(Preko et al., 2019)","plainTextFormattedCitation":"(Preko et al., 2019)","previouslyFormattedCitation":"(Preko et al., 2019)"},"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57]</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Loyal behavioral intentions can be shown by customers to brands, services, shops, or product categories through their thoughts, a set of attitudes, beliefs, and desires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8/07363760610712975","ISSN":"07363761","abstract":"Purpose - The purpose of the study is to examine and develop a better understanding of triangle relationship between quality, customer relationship management (CRM) and customer loyalty (CL) which might lead to companies' competitiveness (CC). Design/methodology/approach - A research model (5Qs) was designed to measure satisfaction and loyalty. This model is based on two conditions: the customer database and CRM strategy are well structured; and that management control systems have the capacity to produce required data for the analysis. Findings - Changing in quality over time within various segments or related to specific products or categories of products/services can be used as an indicator the level of loyalty. By linking infrastructure, interaction and atmosphere indicators to the quality of object and processes, researchers and managers can document which changes in CRM strategy improve the overall satisfaction and loyalty, hence the ultimate outcomes. Practical implications - Key ways to build a strong competitive position are through customer relationship management (CRM) and product/service quality. A company has to create customer relationships that deliver value beyond the provided by the core products. This involves added tangible and intangible elements to the core products thus creating and enhancing the \"product surrounding\". One necessary expecting result of the creation of value added is customer loyalty. This is an important function to ensure the fulfilment of given customer requirements and companies profits, survival and competitive positioning. Originality/value - In this study a new technical-functional 5 qualities model (5Qs) is created and utilized to measure the quality and loyalty. The paper suggests how to incorporate the infrastructure, interaction and atmosphere indicators into the quality of object and processes to identify changes and improvement in CRM strategies. © Emerald Group publishing Limited.","author":[{"dropping-particle":"","family":"Zineldin","given":"Mosad","non-dropping-particle":"","parse-names":false,"suffix":""}],"container-title":"Journal of Consumer Marketing","id":"ITEM-1","issue":"7","issued":{"date-parts":[["2006"]]},"page":"430-437","title":"The royalty of loyalty: CRM, quality and retention","type":"article-journal","volume":"23"},"uris":["http://www.mendeley.com/documents/?uuid=c455f164-6eb8-4648-88ce-f008c425b453"]}],"mendeley":{"formattedCitation":"(Zineldin, 2006)","plainTextFormattedCitation":"(Zineldin, 2006)","previouslyFormattedCitation":"(Zineldin, 2006)"},"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58]</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w:t>
      </w:r>
    </w:p>
    <w:p w14:paraId="7BB01573" w14:textId="77777777" w:rsidR="006E6814" w:rsidRPr="00C56073" w:rsidRDefault="006E6814" w:rsidP="008C4767">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CB39E4">
        <w:rPr>
          <w:rFonts w:ascii="Times New Roman" w:hAnsi="Times New Roman" w:cs="Times New Roman"/>
          <w:color w:val="000000" w:themeColor="text1"/>
        </w:rPr>
        <w:t xml:space="preserve">Humans tend to have goals, one of which is the aim to have a specific product in the future. Therefore, studies have tied behavioral intentions with people's choice to buy or people’s will to give recommendations (i.e., sharing experiences through word-of-mouth communication) and their choices to revisit the same plac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3390/SU12010333","ISSN":"20711050","abstract":"Mega-sporting events can bring diverse benefits to the hosting areas, such as job creation and image improvement. However, only a handful of studies have explored the antecedents of destination image-which plays a crucial role in eliciting certain tourist behaviors-and personal involvement. To fill this gap, this study evaluates the relationships among personal involvement, destination image, place attachment, and behavioral intentions in the context of sporting event tourism to provide destination managers useful information for sustainable sports tourism development. We gathered information from 374 international tourists at the FINA (Federation Internationale de Natation-International Swimming Federation) World Masters Championships Gwangju 2019 in South Korea. We used structural equation modeling was used along with maximum likelihood estimation to examine the predicted relationships. The findings show the positive impacts of (a) personal involvement on destination image, (b) destination image on place attachment, and (c) place attachment on behavioral intentions. Furthermore, (d) place attachment dictated the relationship between destination image and behavioral intentions. The findings confirm the significant role personal involvement plays in the improvement of a destination's image. To ensure sustainable sports tourism, destination managers are advised to pay close attention to research findings on destination image in the development of their plans.","author":[{"dropping-particle":"","family":"Jeong","given":"Yunduk","non-dropping-particle":"","parse-names":false,"suffix":""},{"dropping-particle":"","family":"Yu","given":"Andrew","non-dropping-particle":"","parse-names":false,"suffix":""},{"dropping-particle":"","family":"Kim","given":"Suk Kyu","non-dropping-particle":"","parse-names":false,"suffix":""}],"container-title":"Sustainability (Switzerland)","id":"ITEM-1","issue":"1","issued":{"date-parts":[["2020"]]},"page":"1-16","title":"The antecedents of tourists' behavioral intentions at sporting events: The case of South Korea","type":"article-journal","volume":"12"},"uris":["http://www.mendeley.com/documents/?uuid=a6fdaa1a-b835-4803-a0f1-c71de4b6a3d9"]}],"mendeley":{"formattedCitation":"(Jeong et al., 2020)","plainTextFormattedCitation":"(Jeong et al., 2020)","previouslyFormattedCitation":"(Jeong et al., 2020)"},"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59]</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Furthermor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16/j.tourman.2006.07.007","ISSN":"02615177","abstract":"Differing from the previous studies, this study proposed a more integrated tourist behavior model by including destination image and perceived value into the \"quality-satisfaction-behavioral intentions\" paradigm. The structural relationships between all variables with respect to different stages of tourist behaviors were investigated in the study. The results show that destination image have both direct and indirect effects on behavioral intentions. In addition, the path \"destination image→trip quality→perceived value→satisfaction→behavioral intentions\" appears evident in this study. © 2006.","author":[{"dropping-particle":"","family":"Chen","given":"Ching Fu","non-dropping-particle":"","parse-names":false,"suffix":""},{"dropping-particle":"","family":"Tsai","given":"Dung Chun","non-dropping-particle":"","parse-names":false,"suffix":""}],"container-title":"Tourism Management","id":"ITEM-1","issue":"4","issued":{"date-parts":[["2007"]]},"page":"1115-1122","title":"How destination image and evaluative factors affect behavioral intentions?","type":"article-journal","volume":"28"},"uris":["http://www.mendeley.com/documents/?uuid=252bc7c7-490f-4f41-86b1-bc9db93d346f"]}],"mendeley":{"formattedCitation":"(Chen &amp; Tsai, 2007)","manualFormatting":"Chen &amp; Tsai (2007)","plainTextFormattedCitation":"(Chen &amp; Tsai, 2007)","previouslyFormattedCitation":"(Chen &amp; Tsai, 2007)"},"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Chen &amp; Tsai [60]</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also mentioned behavioral intentions as an assessment carried out by the visitors for consuming a product in the futur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25115/eea.v39i4.4493","ISSN":"16975731","abstract":"Online shopping is catching new heights, the repetition of consumer buying behavior is still a challenge for businesses. The current study investigates the antecedents of consumer repurchase intentions that bridge consumer repurchase behavior through e-satisfaction by extending the technology acceptance model. A questionnaire was developed with additional constructs of consumer behavior after an extensive review of the literature. A total of 607 usable responses were received from Pakistani university students (the regular online shoppers). Composite, discernment validity, loadings, and average variance extracted were employed to measure the scale's reliability and validity. Structural equation modeling is applied using SmartPLS to present structural and measurement models. The current study results revealed that all hypotheses were statistically supported except product and financial risk towards behavioral intentions. Notably, the extended version of the technology acceptance model, e-satisfaction, and behavioral intentions significantly contributing to consumer repurchase behavior. This study's results can help both the website developers and the organizations doing business online to contemplate the significant factors that urge consumers to purchase online time and again, thus leading to increased profits. Moreover, this research offers a robust foundation regarding the features a website should trigger consumers to buy. Consumers repurchase behavior through e-satisfaction and consumer behavioral intention. This study serves as a baseline in understanding how the exogenous variables in the information system, marketing, and social psychology impact the endogenous variable, repurchase behavior, within the online shopping context.","author":[{"dropping-particle":"","family":"HASSAN","given":"MUHAMMAD","non-dropping-particle":"","parse-names":false,"suffix":""},{"dropping-particle":"","family":"KAZMI","given":"SIBTAIN","non-dropping-particle":"","parse-names":false,"suffix":""},{"dropping-particle":"","family":"REHMAN","given":"MOHSIN ABDUR","non-dropping-particle":"","parse-names":false,"suffix":""},{"dropping-particle":"","family":"AMAAD","given":"HAFIZ","non-dropping-particle":"","parse-names":false,"suffix":""},{"dropping-particle":"","family":"PADLEE","given":"SITI FALINDAH","non-dropping-particle":"","parse-names":false,"suffix":""}],"container-title":"Estudios de Economia Aplicada","id":"ITEM-1","issue":"4","issued":{"date-parts":[["2021"]]},"title":"The online shoppers' behavioral intentions, e-satisfaction, the pathway to repurchase behavior: A quantitative analysis","type":"article-journal","volume":"39"},"uris":["http://www.mendeley.com/documents/?uuid=a295b7bd-daff-3b93-9a97-0986586b068a"]}],"mendeley":{"formattedCitation":"(HASSAN et al., 2021)","manualFormatting":"(Hassan et al., 2021)","plainTextFormattedCitation":"(HASSAN et al., 2021)","previouslyFormattedCitation":"(HASSAN et al., 2021)"},"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61]</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Behavioral intentions are demonstrated boding the possibility of revisiting the same store or the willingness of visitors to recommend the store to others. Behavioral intentions can be measured using the dimensions i.e., include loyalty, switch, pay more, external response, and internal respons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2307/1251929","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title":"The behavioral consequences of service quality","type":"article-journal","volume":"60"},"uris":["http://www.mendeley.com/documents/?uuid=f1d4e004-768b-34fc-88b0-d8d2ff6802f0"]}],"mendeley":{"formattedCitation":"(Zeithaml et al., 1996)","manualFormatting":"Zeithaml et al. (1996)","plainTextFormattedCitation":"(Zeithaml et al., 1996)","previouslyFormattedCitation":"(Zeithaml et al., 1996)"},"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62]</w:t>
      </w:r>
      <w:r w:rsidRPr="00CB39E4">
        <w:rPr>
          <w:rFonts w:ascii="Times New Roman" w:hAnsi="Times New Roman" w:cs="Times New Roman"/>
          <w:color w:val="000000" w:themeColor="text1"/>
        </w:rPr>
        <w:fldChar w:fldCharType="end"/>
      </w:r>
      <w:r w:rsidRPr="00C56073">
        <w:rPr>
          <w:rFonts w:ascii="Times New Roman" w:hAnsi="Times New Roman" w:cs="Times New Roman"/>
          <w:color w:val="000000" w:themeColor="text1"/>
        </w:rPr>
        <w:t>.</w:t>
      </w:r>
    </w:p>
    <w:p w14:paraId="37C8B0EB" w14:textId="02D5589D" w:rsidR="006E6814" w:rsidRPr="008C4767" w:rsidRDefault="006E6814" w:rsidP="008C4767">
      <w:pPr>
        <w:pStyle w:val="NormalWeb"/>
        <w:snapToGrid w:val="0"/>
        <w:spacing w:beforeLines="50" w:before="180" w:beforeAutospacing="0" w:after="0" w:afterAutospacing="0" w:line="276" w:lineRule="auto"/>
        <w:jc w:val="both"/>
        <w:textAlignment w:val="top"/>
        <w:rPr>
          <w:rFonts w:ascii="Arial" w:eastAsia="PMingLiU" w:hAnsi="Arial" w:cs="Arial"/>
          <w:b/>
          <w:sz w:val="28"/>
          <w:szCs w:val="28"/>
        </w:rPr>
      </w:pPr>
      <w:r w:rsidRPr="008C4767">
        <w:rPr>
          <w:rFonts w:ascii="Arial" w:eastAsia="PMingLiU" w:hAnsi="Arial" w:cs="Arial"/>
          <w:b/>
          <w:sz w:val="28"/>
          <w:szCs w:val="28"/>
        </w:rPr>
        <w:t>2.</w:t>
      </w:r>
      <w:r w:rsidR="008C4767">
        <w:rPr>
          <w:rFonts w:ascii="Arial" w:eastAsia="PMingLiU" w:hAnsi="Arial" w:cs="Arial"/>
          <w:b/>
          <w:sz w:val="28"/>
          <w:szCs w:val="28"/>
        </w:rPr>
        <w:t>7</w:t>
      </w:r>
      <w:r w:rsidRPr="008C4767">
        <w:rPr>
          <w:rFonts w:ascii="Arial" w:eastAsia="PMingLiU" w:hAnsi="Arial" w:cs="Arial"/>
          <w:b/>
          <w:sz w:val="28"/>
          <w:szCs w:val="28"/>
        </w:rPr>
        <w:t xml:space="preserve"> Repurchase</w:t>
      </w:r>
    </w:p>
    <w:p w14:paraId="2937EB68" w14:textId="77777777" w:rsidR="006E6814" w:rsidRPr="00CB39E4" w:rsidRDefault="006E6814" w:rsidP="006E6814">
      <w:pPr>
        <w:pStyle w:val="NormalWeb"/>
        <w:snapToGrid w:val="0"/>
        <w:spacing w:before="0" w:beforeAutospacing="0" w:after="0" w:afterAutospacing="0" w:line="276" w:lineRule="auto"/>
        <w:jc w:val="both"/>
        <w:textAlignment w:val="top"/>
        <w:rPr>
          <w:rFonts w:ascii="Times New Roman" w:hAnsi="Times New Roman" w:cs="Times New Roman"/>
          <w:color w:val="000000" w:themeColor="text1"/>
        </w:rPr>
      </w:pPr>
      <w:r w:rsidRPr="00CB39E4">
        <w:rPr>
          <w:rFonts w:ascii="Times New Roman" w:hAnsi="Times New Roman" w:cs="Times New Roman"/>
          <w:color w:val="000000" w:themeColor="text1"/>
        </w:rPr>
        <w:t xml:space="preserve">Repurchase refers to the subjective probability the customer indicates to repurchase a certain product again in the futur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ISBN":"9789515559760","abstract":"Purpose To analyze the direct effect of perceived value dimensions (monetary, convenience, social, emotional, conditional and epistemic value) on attitudinal and behavioral components of loyalty: commitment and behavioral intentions to use location-based mobile services. Design/methodology/approach An online survey for users of a mobile location-based directory service {\\^a}Where is the nearest?{\\^a}? Findings The behavioral intentions were most influenced by conditional value; the context, in which the service is used, followed closely by commitment and to some extent monetary value. Commitment can be enhanced through building emotional value and conditional value by focusing on offering fun service experiences in the right context. The influence of social and epistemic value was not significant. Research limitations/implications Further research is encouraged on the relative importance of the value dimensions' influence on loyalty in global markets. Practical implications The minor influence of monetary value as well as the high influence of conditional value implies that the one-dimensional value measures are not applicable in a mobile context where decisions are often made spontaneously and based on situational needs. Effective marketing strategies need to take into account the contextual use and emphasize either convenience or emotional value. Originality/value The paper introduces new context relevant concepts and develops a multidimensional perceived value and loyalty model. Results give practical implications on how to increase awareness of location-based services (LBS) in a way that gives a realistic picture of how LBS create value for customers.","author":[{"dropping-particle":"","family":"Pihlström","given":"Minna","non-dropping-particle":"","parse-names":false,"suffix":""},{"dropping-particle":"","family":"Pura","given":"N É E","non-dropping-particle":"","parse-names":false,"suffix":""}],"id":"ITEM-1","issue":"176","issued":{"date-parts":[["2008"]]},"title":"Perceived Value of Mobile Service Use","type":"book"},"uris":["http://www.mendeley.com/documents/?uuid=ac7fb2a8-9483-44a6-aab6-c869315977fe"]}],"mendeley":{"formattedCitation":"(Pihlström &amp; Pura, 2008)","plainTextFormattedCitation":"(Pihlström &amp; Pura, 2008)","previouslyFormattedCitation":"(Pihlström &amp; Pura, 2008)"},"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63</w:t>
      </w:r>
      <w:r w:rsidR="002E5529">
        <w:rPr>
          <w:rFonts w:ascii="Times New Roman" w:hAnsi="Times New Roman" w:cs="Times New Roman"/>
          <w:noProof/>
          <w:color w:val="000000" w:themeColor="text1"/>
        </w:rPr>
        <w:t>]</w:t>
      </w:r>
      <w:r w:rsidRPr="00CB39E4">
        <w:rPr>
          <w:rFonts w:ascii="Times New Roman" w:hAnsi="Times New Roman" w:cs="Times New Roman"/>
          <w:noProof/>
          <w:color w:val="000000" w:themeColor="text1"/>
        </w:rPr>
        <w:t xml:space="preserve">, </w:t>
      </w:r>
      <w:r w:rsidR="002E5529">
        <w:rPr>
          <w:rFonts w:ascii="Times New Roman" w:hAnsi="Times New Roman" w:cs="Times New Roman"/>
          <w:noProof/>
          <w:color w:val="000000" w:themeColor="text1"/>
        </w:rPr>
        <w:t>[</w:t>
      </w:r>
      <w:r w:rsidRPr="00CB39E4">
        <w:rPr>
          <w:rFonts w:ascii="Times New Roman" w:hAnsi="Times New Roman" w:cs="Times New Roman"/>
          <w:noProof/>
          <w:color w:val="000000" w:themeColor="text1"/>
        </w:rPr>
        <w:t>64]</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Repurchase defined as actual purchase level or frequency of buying behavior in a specific category at the same stor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4067/S0718-18762020000300103","ISBN":"0718187620200","ISSN":"07181876","abstract":"This study proposes an explanatory model of repurchase behaviour in web-stores introducing certain relationships not taken into consideration before. However, some established relationships are taken from the literature, such as that between web-store quality, satisfaction and trust. A detailed exploration of measurements was performed to design a structured questionnaire. With a sample of n=500 web-store buyers, a structural statistic model was developed to confirm the hypotheses that support the model. A high degree of determination for behavioural intentions was found, and a moderate one for repurchase. Contrasting with previous research, this model proposes product brand perception and store brand perception as predictors of trust and intentions in a web-store. As the final dependent variable, a multi-item measurement for repurchase is proposed, tested and discussed; this has not been attempted before for this kind of model.","author":[{"dropping-particle":"","family":"Vásquez","given":"Fabiola","non-dropping-particle":"","parse-names":false,"suffix":""},{"dropping-particle":"","family":"Vera-Martínez","given":"Jorge","non-dropping-particle":"","parse-names":false,"suffix":""}],"container-title":"Journal of Theoretical and Applied Electronic Commerce Research","id":"ITEM-1","issue":"3","issued":{"date-parts":[["2020"]]},"page":"20-36","title":"From e-quality and brand perceptions to repurchase: A model to explain purchase behaviour in a web-store","type":"article-journal","volume":"15"},"uris":["http://www.mendeley.com/documents/?uuid=932de8bb-9859-4413-8ce1-2da1b69e426a"]}],"mendeley":{"formattedCitation":"(Vásquez &amp; Vera-Martínez, 2020)","plainTextFormattedCitation":"(Vásquez &amp; Vera-Martínez, 2020)","previouslyFormattedCitation":"(Vásquez &amp; Vera-Martínez, 2020)"},"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14]</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According to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509/jmkg.2005.69.4.26","ISSN":"00222429","abstract":"In this research, the authors propose that the relationship between satisfaction and repurchase behavior is moderated by customer, relational, and marketplace characteristics. They further hypothesize that the moderating effects emerge if repurchase is measured as objective behavior but not if it is measured as repurchase intentions. To test for systematic differences in effects, the authors estimate identical models using both longitudinal repurchase measures and survey measures as the dependent variable. The results suggest that the relationship between customer satisfaction and repurchase behavior is contingent on the moderating effects of convenience, competitive intensity, customer involvement, and household income. As the authors predicted, the results are significantly different for self-reported repurchase intentions and objective repurchase behavior. The conceptual framework and empirical findings reinforce the importance of moderating influences and offer new insights that enhance the understanding of what drives repurchase behavior. © 2005, American Marketing Association.","author":[{"dropping-particle":"","family":"Seiders","given":"Kathleen","non-dropping-particle":"","parse-names":false,"suffix":""},{"dropping-particle":"","family":"Voss","given":"Glenn B.","non-dropping-particle":"","parse-names":false,"suffix":""},{"dropping-particle":"","family":"Grewal","given":"Dhruv","non-dropping-particle":"","parse-names":false,"suffix":""},{"dropping-particle":"","family":"Godfrey","given":"Andrea L.","non-dropping-particle":"","parse-names":false,"suffix":""}],"container-title":"Journal of Marketing","id":"ITEM-1","issue":"4","issued":{"date-parts":[["2005"]]},"page":"26-43","title":"Do satisfied customers buy more? Examining moderating influences in a retailing context","type":"article-journal","volume":"69"},"uris":["http://www.mendeley.com/documents/?uuid=82a92cb6-9544-45e8-a164-800ef1fec4f0"]}],"mendeley":{"formattedCitation":"(Seiders et al., 2005)","manualFormatting":"Seiders et al. (2005)","plainTextFormattedCitation":"(Seiders et al., 2005)","previouslyFormattedCitation":"(Seiders et al., 2005)"},"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Seiders et al. [65]</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repurchase is the behavior of customers who buy the same product or service from the same seller more than onc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02/mar.20163","ISSN":"07426046","abstract":"Most studies of satisfaction and loyalty focus on the brand level of decision making. Involvement, on the other hand, is mainly defined and measured on the product category level. This study explores this gap by investigating the role of product category involvement and satisfaction in the formation of repurchase loyalty toward a product category. The study proposes alternative models that suggest that involvement may be an antecedent, a motivational mediator as well as a moderator, between satisfaction and repurchase loyalty. Secondly, it discusses the relative importance of satisfaction in forming involvement and loyalty by introducing social norms and perceived control (opportunity) as alternative antecedents. Involvement proved to be a complete mediator between satisfaction and repurchase loyalty, and a partial mediator between social norm/perceived control and loyalty. Involvement as a moderator was not supported. Social norms showed nearly the same ability as individual satisfaction in explaining variance in product category involvement. However, perceived control had a significant direct influence on repurchase loyalty, but the relationship between perceived control and involvement was not significant. Implications of these findings for satisfaction-loyalty development and research are explored. © 2007 Wiley Periodicals, Inc.","author":[{"dropping-particle":"","family":"Olsen","given":"Svein Ottar","non-dropping-particle":"","parse-names":false,"suffix":""}],"container-title":"Psychology and Marketing","id":"ITEM-1","issue":"4","issued":{"date-parts":[["2007"]]},"title":"Repurchase loyalty: The role of involvement and satisfaction","type":"article-journal","volume":"24"},"uris":["http://www.mendeley.com/documents/?uuid=b57fafd4-073c-3b70-a2e8-4a387acac88b"]}],"mendeley":{"formattedCitation":"(Olsen, 2007)","manualFormatting":"Olsen (2007)","plainTextFormattedCitation":"(Olsen, 2007)","previouslyFormattedCitation":"(Olsen, 2007)"},"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Olsen [66]</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tates that repurchase is repeated consumption over time by the decision-making unit of a particular product category </w:t>
      </w:r>
      <w:r w:rsidRPr="00CB39E4">
        <w:rPr>
          <w:rFonts w:ascii="Times New Roman" w:hAnsi="Times New Roman" w:cs="Times New Roman"/>
          <w:color w:val="000000" w:themeColor="text1"/>
          <w:lang w:val="en-GB"/>
        </w:rPr>
        <w:t>about</w:t>
      </w:r>
      <w:r w:rsidRPr="00CB39E4">
        <w:rPr>
          <w:rFonts w:ascii="Times New Roman" w:hAnsi="Times New Roman" w:cs="Times New Roman"/>
          <w:color w:val="000000" w:themeColor="text1"/>
        </w:rPr>
        <w:t xml:space="preserve"> one or more alternative product categories. </w:t>
      </w:r>
    </w:p>
    <w:p w14:paraId="614ECBEC" w14:textId="77777777" w:rsidR="006E6814" w:rsidRPr="00CB39E4" w:rsidRDefault="006E6814" w:rsidP="008C4767">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CB39E4">
        <w:rPr>
          <w:rFonts w:ascii="Times New Roman" w:hAnsi="Times New Roman" w:cs="Times New Roman"/>
          <w:color w:val="000000" w:themeColor="text1"/>
        </w:rPr>
        <w:t>For consumers, repurchasing involves a faster buying process because it avoids searching and comparing other alternatives to benefit the company, such as stable market demand, increasing sales volume, saving costs in attracting customers</w:t>
      </w:r>
      <w:r w:rsidRPr="00CB39E4">
        <w:rPr>
          <w:rFonts w:ascii="Times New Roman" w:hAnsi="Times New Roman" w:cs="Times New Roman"/>
          <w:color w:val="000000" w:themeColor="text1"/>
          <w:lang w:val="en-GB"/>
        </w:rPr>
        <w:t>,</w:t>
      </w:r>
      <w:r w:rsidRPr="00CB39E4">
        <w:rPr>
          <w:rFonts w:ascii="Times New Roman" w:hAnsi="Times New Roman" w:cs="Times New Roman"/>
          <w:color w:val="000000" w:themeColor="text1"/>
        </w:rPr>
        <w:t xml:space="preserve"> and growing portfolio valu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8/07363760310489715","ISSN":"07363761","abstract":"The development of customer loyalty is a strategic objective for most companies. There are many different terms used in business today to describe the process of building customer loyalty. This article describes the benefits of building customer loyalty and explores the essential strategic considerations for companies contemplating the development of loyalty initiatives. It also establishes the relationship between how brands are built today and how customer relationships are cultivated in a manner that leads to loyalty. © 2003, MCB UP Limited","author":[{"dropping-particle":"","family":"Duffy","given":"Dennis L.","non-dropping-particle":"","parse-names":false,"suffix":""}],"container-title":"Journal of Consumer Marketing","id":"ITEM-1","issue":"5","issued":{"date-parts":[["2003"]]},"page":"480-485","title":"Internal and external factors which affect customer loyalty","type":"article-journal","volume":"20"},"uris":["http://www.mendeley.com/documents/?uuid=504ea522-c6b2-48df-9cf2-db1d81a67086"]}],"mendeley":{"formattedCitation":"(Duffy, 2003)","plainTextFormattedCitation":"(Duffy, 2003)","previouslyFormattedCitation":"(Duffy, 2003)"},"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67]</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Repurchase is also known as retention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8/07363760610712975","ISSN":"07363761","abstract":"Purpose - The purpose of the study is to examine and develop a better understanding of triangle relationship between quality, customer relationship management (CRM) and customer loyalty (CL) which might lead to companies' competitiveness (CC). Design/methodology/approach - A research model (5Qs) was designed to measure satisfaction and loyalty. This model is based on two conditions: the customer database and CRM strategy are well structured; and that management control systems have the capacity to produce required data for the analysis. Findings - Changing in quality over time within various segments or related to specific products or categories of products/services can be used as an indicator the level of loyalty. By linking infrastructure, interaction and atmosphere indicators to the quality of object and processes, researchers and managers can document which changes in CRM strategy improve the overall satisfaction and loyalty, hence the ultimate outcomes. Practical implications - Key ways to build a strong competitive position are through customer relationship management (CRM) and product/service quality. A company has to create customer relationships that deliver value beyond the provided by the core products. This involves added tangible and intangible elements to the core products thus creating and enhancing the \"product surrounding\". One necessary expecting result of the creation of value added is customer loyalty. This is an important function to ensure the fulfilment of given customer requirements and companies profits, survival and competitive positioning. Originality/value - In this study a new technical-functional 5 qualities model (5Qs) is created and utilized to measure the quality and loyalty. The paper suggests how to incorporate the infrastructure, interaction and atmosphere indicators into the quality of object and processes to identify changes and improvement in CRM strategies. © Emerald Group publishing Limited.","author":[{"dropping-particle":"","family":"Zineldin","given":"Mosad","non-dropping-particle":"","parse-names":false,"suffix":""}],"container-title":"Journal of Consumer Marketing","id":"ITEM-1","issue":"7","issued":{"date-parts":[["2006"]]},"page":"430-437","title":"The royalty of loyalty: CRM, quality and retention","type":"article-journal","volume":"23"},"uris":["http://www.mendeley.com/documents/?uuid=c455f164-6eb8-4648-88ce-f008c425b453"]}],"mendeley":{"formattedCitation":"(Zineldin, 2006)","plainTextFormattedCitation":"(Zineldin, 2006)","previouslyFormattedCitation":"(Zineldin, 2006)"},"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58]</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It is related to maintaining a business relationship between the seller and the customer which can be achieved by extending the sale and purchase contract for a certain period or the customer's intention to purchase in the futur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16/S0308-5961(00)00097-5","ISSN":"03085961","abstract":"Customer retention (CR), loyalty (CL), and satisfaction (CS) are important (intermediate) goals for telecommunication network operators on their way to superior economic success in the liberalized German market. Therefore, drawing on a sample of 684 residential customers of digital cellular network operators in Germany this study tests hypotheses suggesting that CR, CL, and CS should be treated as differential constructs which are causally inter-linked. LISREL analyses support a two-staged model in which overall CS has a significant impact on CL which in turn influences a customer's intention to terminate/extend the contractual relationship with his mobile cellular network operator (= CR). Mobile service price and personal service benefit perceptions as well as (lack of) number portability between various cellular operators were identified as supply-related variables with the strongest effects on CR. Mobile network operators' perceived customer care performance had no significant impact on CR. The findings suggest that an important lever for regulators to promote competition in cellular markets is the enforcement of efficient number portability procedures between mobile network operators.","author":[{"dropping-particle":"","family":"Gerpott","given":"Torsten J.","non-dropping-particle":"","parse-names":false,"suffix":""},{"dropping-particle":"","family":"Rams","given":"Wolfgang","non-dropping-particle":"","parse-names":false,"suffix":""},{"dropping-particle":"","family":"Schindler","given":"Andreas","non-dropping-particle":"","parse-names":false,"suffix":""}],"container-title":"Telecommunications Policy","id":"ITEM-1","issue":"4","issued":{"date-parts":[["2001"]]},"page":"249-269","title":"Customer retention, loyalty, and satisfaction in the German mobile cellular telecommunications market","type":"article-journal","volume":"25"},"uris":["http://www.mendeley.com/documents/?uuid=e74ba83f-008b-4ecd-ae83-1fa01cc119ce"]}],"mendeley":{"formattedCitation":"(Gerpott et al., 2001)","plainTextFormattedCitation":"(Gerpott et al., 2001)","previouslyFormattedCitation":"(Gerpott et al., 2001)"},"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68]</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According to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2307/1251929","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title":"The behavioral consequences of service quality","type":"article-journal","volume":"60"},"uris":["http://www.mendeley.com/documents/?uuid=f1d4e004-768b-34fc-88b0-d8d2ff6802f0"]}],"mendeley":{"formattedCitation":"(Zeithaml et al., 1996)","manualFormatting":"Zeithaml et al. (1996)","plainTextFormattedCitation":"(Zeithaml et al., 1996)","previouslyFormattedCitation":"(Zeithaml et al., 1996)"},"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Zeithaml et al. [62]</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and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ISBN":"0520130251","ISSN":"0264-0473","PMID":"42012058","abstract":"Purpose – This paper aims to explore shared use of space and facilities as a concept, and present and illustrate the use of a typology to help classify and describe the different options for sharing space and facilities within buildings for optimised use of a building portfolio. Design/methodology/approach – The content presented is based on a cross-sectional study with an inductive approach. The results are based partly on secondary data in the form of a literature review and a mapping of 20 examples from Europe, USA and Australia, and partly on primary data from observations and interviews with key actors from two cases in Denmark and an illustration case from Ireland. Findings – The typology classi es and describes four archetypes of sharing between different people, building owners and organisations, to be used when discussing, planning, establishing and evaluating new and existing shared spaces. Research limitations/implications – The typology is the result of a first exploration of shared use of facilities and does not claim to be fully comprehensive or final. Practical implications – The typology is intended for both researchers and practitioners, and aims at increasing the understanding of sharing as a way to minimise the need for building new by better utilisation of the existing building stock. Originality/value – Shared space and facilities is a relatively new topic with not much research undertaken. This typology provides a language for discussing shared spaces and a base for further developing the research field.","author":[{"dropping-particle":"","family":"Pitt","given":"SMith and","non-dropping-particle":"","parse-names":false,"suffix":""}],"container-title":"Facilities","id":"ITEM-1","issue":"11/12","issued":{"date-parts":[["2015"]]},"page":"736-751","title":"10 Article Information :","type":"article-journal","volume":"33"},"uris":["http://www.mendeley.com/documents/?uuid=c9019a75-9211-42de-a960-6050ba79edec"]}],"mendeley":{"formattedCitation":"(Pitt, 2015)","manualFormatting":"Chou (2015)","plainTextFormattedCitation":"(Pitt, 2015)","previouslyFormattedCitation":"(Pitt, 2015)"},"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Chou [69]</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lang w:val="en-GB"/>
        </w:rPr>
        <w:t>,</w:t>
      </w:r>
      <w:r w:rsidRPr="00CB39E4">
        <w:rPr>
          <w:rFonts w:ascii="Times New Roman" w:hAnsi="Times New Roman" w:cs="Times New Roman"/>
          <w:color w:val="000000" w:themeColor="text1"/>
        </w:rPr>
        <w:t xml:space="preserve"> repurchase can be measured using dimensions that include: store loyalty behavioral intentions and product loyalty behavioral intentions.</w:t>
      </w:r>
      <w:r w:rsidRPr="00CB39E4">
        <w:rPr>
          <w:noProof/>
          <w:lang w:val="en-GB" w:eastAsia="en-GB"/>
        </w:rPr>
        <w:t xml:space="preserve"> </w:t>
      </w:r>
    </w:p>
    <w:p w14:paraId="26F20017" w14:textId="77777777" w:rsidR="006E6814" w:rsidRDefault="006E6814" w:rsidP="008C4767">
      <w:pPr>
        <w:pStyle w:val="ijecsL1"/>
        <w:spacing w:afterLines="100" w:after="360"/>
      </w:pPr>
      <w:r>
        <w:t>3. HYPOTHESIS DEVELOPMENT</w:t>
      </w:r>
    </w:p>
    <w:p w14:paraId="2CFA46A7" w14:textId="77777777" w:rsidR="006E6814" w:rsidRPr="004C0C65" w:rsidRDefault="006E6814" w:rsidP="008C4767">
      <w:pPr>
        <w:pStyle w:val="NormalWeb"/>
        <w:snapToGrid w:val="0"/>
        <w:spacing w:beforeLines="50" w:before="180" w:beforeAutospacing="0" w:after="0" w:afterAutospacing="0" w:line="276" w:lineRule="auto"/>
        <w:jc w:val="both"/>
        <w:textAlignment w:val="top"/>
        <w:rPr>
          <w:rFonts w:ascii="Arial" w:eastAsia="PMingLiU" w:hAnsi="Arial" w:cs="Arial"/>
          <w:b/>
        </w:rPr>
      </w:pPr>
      <w:r w:rsidRPr="008C4767">
        <w:rPr>
          <w:rFonts w:ascii="Arial" w:eastAsia="PMingLiU" w:hAnsi="Arial" w:cs="Arial"/>
          <w:b/>
          <w:sz w:val="28"/>
          <w:szCs w:val="28"/>
        </w:rPr>
        <w:t>3.1 Relationship between E-Service Quality and Satisfaction</w:t>
      </w:r>
    </w:p>
    <w:p w14:paraId="18753569" w14:textId="77777777" w:rsidR="006E6814" w:rsidRPr="00CB39E4" w:rsidRDefault="006E6814" w:rsidP="008C4767">
      <w:pPr>
        <w:pStyle w:val="NormalWeb"/>
        <w:snapToGrid w:val="0"/>
        <w:spacing w:before="0" w:beforeAutospacing="0" w:after="0" w:afterAutospacing="0" w:line="276" w:lineRule="auto"/>
        <w:jc w:val="both"/>
        <w:textAlignment w:val="top"/>
        <w:rPr>
          <w:rFonts w:ascii="Times New Roman" w:hAnsi="Times New Roman" w:cs="Times New Roman"/>
          <w:color w:val="000000" w:themeColor="text1"/>
        </w:rPr>
      </w:pP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16/j.heliyon.2019.e02690","ISSN":"24058440","abstract":"The purpose of this study is to develop new knowledge to better understand the most important dimensions of e-service quality that have impact on customer satisfaction, customer trust, and customer behavior, building on existing literature on e-service quality in online shopping. This study focuses on the four-dimensions of e-service quality model that better predict customer behavior. It not only tests the impact of customer satisfaction on customer behavior such as repurchase intention, word of mouth, and site revisit, but also the impact of customer trust. The result is expected to extend the knowledge about different country culture vis-á-vis different relevance of e-service quality attributes. Data from an online survey of 355 Indonesian online consumers was used to test the research model using structural equation modelling. The analytical results showed that three dimensions of e-service quality, namely website design, security/privacy and fulfilment affect overall e-service quality. Meanwhile, customer service is not significantly related to overall e-service quality. Overall e-service quality is statistically significantly related to customer behavior. Future research should consider a variety of product segments and/or other industries to make sure that the measurement works equally well. In other industry setting, the measurement may need to be adjusted. Future research could also use different methodologies such as focus group and interviews.","author":[{"dropping-particle":"","family":"Rita","given":"Paulo","non-dropping-particle":"","parse-names":false,"suffix":""},{"dropping-particle":"","family":"Oliveira","given":"Tiago","non-dropping-particle":"","parse-names":false,"suffix":""},{"dropping-particle":"","family":"Farisa","given":"Almira","non-dropping-particle":"","parse-names":false,"suffix":""}],"container-title":"c","id":"ITEM-1","issue":"10","issued":{"date-parts":[["2019"]]},"page":"e02690","publisher":"Elsevier Ltd","title":"The impact of e-service quality and customer satisfaction on customer behavior in online shopping","type":"article-journal","volume":"5"},"uris":["http://www.mendeley.com/documents/?uuid=6099bd8e-8900-4c60-ae29-53f7c80c7f40"]}],"mendeley":{"formattedCitation":"(Rita et al., 2019)","manualFormatting":"Rita et al. (2019)","plainTextFormattedCitation":"(Rita et al., 2019)","previouslyFormattedCitation":"(Rita et al., 2019)"},"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Rita et al. [23]</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argue that E-Service quality has a positive effect on customer satisfaction.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8/09604520810859193","ISSN":"09604529","abstract":"Purpose - The purpose of this study is to draw on expectancy disconfirmation theory (EDT) to explore e-service quality and the factors influencing an individual's loyalty intention towards online auctions. Design/methodology/approach - The authors conducted an empirical study and data were collected from a total of 619 bidders in online auctions. A structural equation modeling (SEM) is used to assess the relationships of the research model. Findings - The findings show that e-service quality dimensions including efficiency, privacy protection, contact, fulfillment, and responsiveness have statistically significant influences on buyer's disconfirmation. Besides, buyers' disconfirmation of online auctions is positively associated with their satisfaction, and their satisfaction is positively associated with loyalty intentions. Practical implications - The auctioneer should focus on purchase efficiency and protect the buyer's privacy. The seller should actively make contact with the buyer, fulfill order delivery, and respond to problems. Thus, the performances of auctioneer and seller are the true reassurance to buyers. Originality/value - This study, which aims to shed light on e-service quality in online auctions, is the first study that has applied an EDT-based model to investigate the determinants of buyer's loyalty intention in online auctions.","author":[{"dropping-particle":"","family":"Yen","given":"Chia Hui","non-dropping-particle":"","parse-names":false,"suffix":""},{"dropping-particle":"","family":"Lu","given":"Hsi Peng","non-dropping-particle":"","parse-names":false,"suffix":""}],"container-title":"Managing Service Quality","id":"ITEM-1","issue":"2","issued":{"date-parts":[["2008"]]},"page":"127-146","title":"Effects of e-service quality on loyalty intention: An empirical study in online auction","type":"article-journal","volume":"18"},"uris":["http://www.mendeley.com/documents/?uuid=c2c995fe-87e9-4842-be29-8975421b6956"]}],"mendeley":{"formattedCitation":"(Yen &amp; Lu, 2008)","manualFormatting":"Yen &amp; Lu (2008)","plainTextFormattedCitation":"(Yen &amp; Lu, 2008)","previouslyFormattedCitation":"(Yen &amp; Lu, 2008)"},"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Yen &amp; Lu [29]</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also confirms a significant relationship between E-Service quality and customer satisfaction. Improved E-Service quality can achieve higher customer satisfaction and retention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9/TEM.2005.856568","ISSN":"00189391","abstract":"E-service is an emerging and rapidly evolving area as demonstrated by new technological innovations introduced to improve e-service. Motivated by the growing interest in online commerce, we focus our research questions on examining the factors that contribute to e-service, the relationships among these factors and the consumers' attitude toward e-service. To explore answers to our research questions, we developed an e-service model. Specifically, our proposed model consists of such constructs as individual differences, e-service convenience, Web site service quality, risk, e-satisfaction, and intention. We develop an e-service quality survey instrument and use empirical data to validate the instrument. The results of our empirical study validate our eight hypotheses. We confirm seven of the eight hypotheses. One hypothesis that tested individual differences and service convenience was not confirmed. However, we found that service convenience, Web site service quality, and risk are significant factors affecting consumers' satisfaction level, which in turn affects intention. The findings suggest that managers need to understand e-convenience from the consumers' perspective. In order to provide better services for users, companies need to invest in Web site service quality design and evaluation, and at the same time, control the perceived risk associated with using it. © 2005 IEEE.","author":[{"dropping-particle":"","family":"Zhang","given":"Xiaoni","non-dropping-particle":"","parse-names":false,"suffix":""},{"dropping-particle":"","family":"Prybutok","given":"Victor R.","non-dropping-particle":"","parse-names":false,"suffix":""}],"container-title":"IEEE Transactions on Engineering Management","id":"ITEM-1","issue":"4","issued":{"date-parts":[["2005"]]},"title":"A consumer perspective of e-service quality","type":"article","volume":"52"},"uris":["http://www.mendeley.com/documents/?uuid=604cc7e8-93f8-3ffb-9ab3-ad0f231ef073"]}],"mendeley":{"formattedCitation":"(X. Zhang &amp; Prybutok, 2005)","manualFormatting":"(Zhang &amp; Prybutok, 2005)","plainTextFormattedCitation":"(X. Zhang &amp; Prybutok, 2005)","previouslyFormattedCitation":"(X. Zhang &amp; Prybutok, 2005)"},"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70]</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77/1094670504271156","ISBN":"1094670504271","ISSN":"10946705","abstract":"Using the means-end framework as a theoretical foundation, this article conceptualizes, constructs, refines, and tests a multiple-item scale (E-S-QUAL) for measuring the service quality delivered by Web sites on which customers shop online. Two stages of empirical data collection revealed that two different scales were necessary for capturing electronic service quality. The basic E-S-QUAL scale developed in the research is a 22-item scale of four dimensions: efficiency, fulfillment, system availability, and privacy. The second scale, E-RecS-QUAL, is salient only to customers who had nonroutine encounters with the sites and contains 11 items in three dimensions: responsiveness, compensation, and contact. Both scales demonstrate good psychometric properties based on findings from a variety of reliability and validity tests and build on the research already conducted on the topic. Directions for further research on electronic service quality are offered. Managerial implications stemming from the empirical findings about E-S-QUAL are also discussed. © 2005 Sage Publications.","author":[{"dropping-particle":"","family":"Parasuraman","given":"A.","non-dropping-particle":"","parse-names":false,"suffix":""},{"dropping-particle":"","family":"Zeithaml","given":"Valarie A.","non-dropping-particle":"","parse-names":false,"suffix":""},{"dropping-particle":"","family":"Malhotra","given":"Arvind","non-dropping-particle":"","parse-names":false,"suffix":""}],"container-title":"Journal of Service Research","id":"ITEM-1","issue":"3","issued":{"date-parts":[["2005"]]},"page":"213-233","title":"E-S-QUAL a multiple-item scale for assessing electronic service quality","type":"article-journal","volume":"7"},"uris":["http://www.mendeley.com/documents/?uuid=342a2c6b-b847-435b-a196-60fc2398e071"]}],"mendeley":{"formattedCitation":"(Parasuraman et al., 2005)","manualFormatting":"Parasuraman et al. (2005)","plainTextFormattedCitation":"(Parasuraman et al., 2005)","previouslyFormattedCitation":"(Parasuraman et al., 2005)"},"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Parasuraman et al. [25]</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how that efficiency is an essential element in influencing E-Service quality. Efficiency, which includes well-organized sites and information, fast transactions, ease of use, and ease of navigation, greatly influences </w:t>
      </w:r>
      <w:r w:rsidRPr="00CB39E4">
        <w:rPr>
          <w:rFonts w:ascii="Times New Roman" w:hAnsi="Times New Roman" w:cs="Times New Roman"/>
          <w:color w:val="000000" w:themeColor="text1"/>
        </w:rPr>
        <w:lastRenderedPageBreak/>
        <w:t xml:space="preserve">consumer satisfaction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8/EL-10-2013-0193","ISBN":"0959055051058","ISSN":"02640473","abstract":"Purpose - The purpose of this paper is to investigate service quality of e-commerce Websites in online platform and their contribution on e-business promotion. Design/methodology/approach - The online survey was performed on a survey portal provided by Nepal Telecom in Nepal. Findings - The findings of this study suggest that information quality and online service quality were the key determinants for user satisfaction and sustainability of e-commerce technology. Research limitations/implications - Research opportunities of web services and e-commerce area are fruitful and important for both academics and practitioners. Practical implications - The findings on online service quality of e-commerce technology will be useful for current management practice such as making business policies and strategies and sharing information to managers and organization leaders. This study can be used for e-commerce Website operators wishing to enhance the competitiveness of their Websites in the highly competitive online market. Originality/value - E-commerce is considered an excellent alternative for individuals and companies to reach new customers. Service quality delivery through Internet is an essential strategy to success, more important than price and web presence. The e-commerce Website has been identified as having a significant impact on business activities in solving the geographical problem.Anumber of performance problems have been observed for e-commerce Websites, and much work has gone into characterizing the performance of web-servers and Internet applications.","author":[{"dropping-particle":"","family":"Sharma","given":"Gajendra","non-dropping-particle":"","parse-names":false,"suffix":""},{"dropping-particle":"","family":"Lijuan","given":"Wang","non-dropping-particle":"","parse-names":false,"suffix":""}],"container-title":"Electronic Library","id":"ITEM-1","issue":"3","issued":{"date-parts":[["2015"]]},"page":"468-485","title":"The effects of online service quality of e-commerce Websites on user satisfaction","type":"article-journal","volume":"33"},"uris":["http://www.mendeley.com/documents/?uuid=6ff9b53d-71d4-4d7c-a543-abcd4bdb2539"]}],"mendeley":{"formattedCitation":"(Sharma &amp; Lijuan, 2015)","plainTextFormattedCitation":"(Sharma &amp; Lijuan, 2015)","previouslyFormattedCitation":"(Sharma &amp; Lijuan, 2015)"},"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7]</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Consumers access all information on a site through the homepag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55/2021/5562996","ISSN":"1875905X","abstract":"In order to better explore the consumer psychology activities of consumers and reduce the cost control risks of enterprises, this article aims to explore the relationship between online consumer behavior and e-commerce service quality and hopes to study e-commerce by dividing online consumer groups. This article uses 5G technology to track consumer consumption habits and consumption costs. First, according to the existing literature and qualitative interviews with online consumers, it is determined that the e-commerce service quality evaluation factors are the core service quality-related system reliability, efficiency, guarantee and completion, and the quality of after-sales service. Then, based on the data obtained from the questionnaire, SPSS statistical analysis software was used to analyze the reliability of the sample variables, thereby improving the quality of the sample data. We perform descriptive statistical analysis on these measurement items. Each attribute calculates the importance of each dimension. Through the analysis of experimental cases, it can be seen that the use of 5G technology can well match consumers' consumption habits and message needs and can evaluate the quality of e-commerce services more accurately and scientifically.","author":[{"dropping-particle":"","family":"Si","given":"Yuna","non-dropping-particle":"","parse-names":false,"suffix":""}],"container-title":"Mobile Information Systems","id":"ITEM-1","issued":{"date-parts":[["2021"]]},"title":"Research on the Balanced Relationship between Online Consumer Behavior and E-Commerce Service Quality Based on 5G Network","type":"article-journal","volume":"2021"},"uris":["http://www.mendeley.com/documents/?uuid=c790cc86-ad89-422c-8ef2-c91aa702eb8d"]}],"mendeley":{"formattedCitation":"(Si, 2021)","plainTextFormattedCitation":"(Si, 2021)","previouslyFormattedCitation":"(Si, 2021)"},"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10]</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The availability of catalogs offers a broader selection of products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8/09590550810911683","ISSN":"09590552","abstract":"Purpose - The purpose of this study is to identify factors that may influence Chinese customers' online shopping satisfaction, including those which are ignored by prior studies, from the perspective of total online shopping experience. Design/methodology/approach - In this paper, the authors propose a model of the satisfaction process in the e-commerce environment, identifying key constructs proposed by prior studies and developing hypotheses about which dimensions of online retailer constructs are significant predictors of online shopper satisfaction. The authors test the hypotheses through multiple regression analysis based on a survey of 1,001 online customers. Findings - The analysis suggests that eight constructs - information quality, web site design, merchandise attributes, transaction capability, security/privacy, payment, delivery, and customer service - are strongly predictive of online shopping customer satisfaction, while the effect of response time is not significant. Research limitations/implications - This study does not control the differences across product categories; the use of self-reported scales to measure both independent and dependent variables may imply the possibility of a common method bias for the results. Originality/value - This research contributes to the study of online shopping customer satisfaction by: developing a model of the satisfaction process in the e-commerce environment, and identifying factors that may influence Chinese customers' online shopping satisfaction including those which are ignored by prior studies. © Emerald Group Publishing Limited.","author":[{"dropping-particle":"","family":"Liu","given":"Xia","non-dropping-particle":"","parse-names":false,"suffix":""},{"dropping-particle":"","family":"He","given":"Mengqiao","non-dropping-particle":"","parse-names":false,"suffix":""},{"dropping-particle":"","family":"Gao","given":"Fang","non-dropping-particle":"","parse-names":false,"suffix":""},{"dropping-particle":"","family":"Xie","given":"Peihong","non-dropping-particle":"","parse-names":false,"suffix":""}],"container-title":"International Journal of Retail and Distribution Management","id":"ITEM-1","issue":"11","issued":{"date-parts":[["2008"]]},"page":"919-940","title":"An empirical study of online shopping customer satisfaction in China: A holistic perspective","type":"article-journal","volume":"36"},"uris":["http://www.mendeley.com/documents/?uuid=fb0b930b-072e-4b6a-aa9c-7c4841277e3d"]}],"mendeley":{"formattedCitation":"(X. Liu et al., 2008)","manualFormatting":"(Liu et al., 2008)","plainTextFormattedCitation":"(X. Liu et al., 2008)","previouslyFormattedCitation":"(X. Liu et al., 2008)"},"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71]</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reduces search costs, and provides advantages over traditional stores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80/101967801681008022","ISSN":"1019-6781","abstract":"This paper investigates the relationship between shopping experience and consumers' purchasing behaviour in a computer mediated shopping environment. To perform the experiment we signed up volunteers who performed actual purchases in a Web-based grocery shop. The participants used two alternative interface designs of the shop: conceptual maps and a conventional list-type presentation. Shopping experiences were recorded with online and offline surveys. The total sums of the purchases made were also recorded. The empirical analysis was based on a modified consumer optimization model. The results of the study show that the interface design does not have any direct effect on the purchases made. However, there seems to be a significant indirect effect. Our previous results show that the shopping experience can be significantly enhanced with a map-type interface, and the results of this study indicate a strong positive relationship between the shopping experience, i.e. the level of consumer satisfaction, and th...","author":[{"dropping-particle":"","family":"Koivumäki","given":"Timo","non-dropping-particle":"","parse-names":false,"suffix":""}],"container-title":"Electronic Markets","id":"ITEM-1","issue":"3","issued":{"date-parts":[["2001"]]},"page":"186-192","title":"Customer Satisfaction and Purchasing Behaviour in a Web-based Shopping Environment","type":"article-journal","volume":"11"},"uris":["http://www.mendeley.com/documents/?uuid=942df800-ab8f-49a3-92f9-cabe6c9f14ae"]}],"mendeley":{"formattedCitation":"(Koivumäki, 2001)","plainTextFormattedCitation":"(Koivumäki, 2001)","previouslyFormattedCitation":"(Koivumäki, 2001)"},"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72]</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E-service quality is an antecedent of customer satisfaction and loyalty in online stores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22146/gamaijb.58783","ISSN":"23387238","abstract":"The purpose of this study is to develop new knowledge related to innovations in e-commerce, which we call e-commerce innovation, and how this affects customers’ satisfaction and loyalty, along with the e-service quality, in the context of an online shop in Indonesia. Several measurement items of e-commerce innovation were adopted and modified from the existing lit-erature. To answer how this affected the customers’ satisfaction and loyalty, partial least squares structural equation modeling was used to analyze the data from 400 respondents. Empirical test results found that e-commerce innovation and e-service quality can increase customers’ satisfaction and loyalty, respectively. It is also known that in the context of online shopping customers in Indonesia, it is easier to generate customers’ satisfaction than customers’ loyalty. This study contributes to the novelty related to e-commerce innovation, which focuses on innovation of the application or website, not of the company as a whole.","author":[{"dropping-particle":"","family":"Rahman","given":"Sarli","non-dropping-particle":"","parse-names":false,"suffix":""},{"dropping-particle":"","family":"Fadrul","given":"Fadrul","non-dropping-particle":"","parse-names":false,"suffix":""},{"dropping-particle":"","family":"Yusrizal","given":"Yusrizal","non-dropping-particle":"","parse-names":false,"suffix":""},{"dropping-particle":"","family":"Marlyna","given":"Robert","non-dropping-particle":"","parse-names":false,"suffix":""},{"dropping-particle":"","family":"Momin","given":"Mujtaba M.","non-dropping-particle":"","parse-names":false,"suffix":""}],"container-title":"Gadjah Mada International Journal of Business","id":"ITEM-1","issue":"1","issued":{"date-parts":[["2022"]]},"page":"56-81","title":"Improving the Satisfaction and Loyalty of Online Shopping Customers Based on E-Commerce Innovation and E-Service Quality","type":"article-journal","volume":"24"},"uris":["http://www.mendeley.com/documents/?uuid=f12511ee-3ccf-41cb-ae7d-73b92592012e"]}],"mendeley":{"formattedCitation":"(Rahman et al., 2022)","plainTextFormattedCitation":"(Rahman et al., 2022)","previouslyFormattedCitation":"(Rahman et al., 2022)"},"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73]</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Every so often, complaints are the result of an unpleasant experience. A bad experience makes customers feel dissatisfied. At the same time, a good experience provides satisfaction for customers, which can encourage customers to repurchas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16/j.chb.2012.06.027","ISSN":"07475632","abstract":"Recovery of online service is an issue in need of study. The current study empirically examines (1) the relationships among perceived justice, satisfaction with recovery of online service and repurchase intention of online service/failure encounters; and (2) the moderating effects of transaction frequency on these relationships. The current study collects 187 self-administered questionnaires to gather customers' perceptions of actual online service/failure encounters. Research findings demonstrate that distributive justice, interactional justice and procedural justice can positively lead to satisfaction with recovery of online service and repurchase intention toward online service. These results further show that customers with low transaction frequency tend to focus more on interactional justice to establish their satisfaction with recovery of online service. On the other hand, customers with high transaction frequency focus more on procedural justice. © 2012 Elsevier Ltd. All rights reserved.","author":[{"dropping-particle":"","family":"Chang","given":"Hsin Hsin","non-dropping-particle":"","parse-names":false,"suffix":""},{"dropping-particle":"","family":"Lai","given":"Meng Kuan","non-dropping-particle":"","parse-names":false,"suffix":""},{"dropping-particle":"","family":"Hsu","given":"Che Hao","non-dropping-particle":"","parse-names":false,"suffix":""}],"container-title":"Computers in Human Behavior","id":"ITEM-1","issue":"6","issued":{"date-parts":[["2012"]]},"page":"2199-2208","publisher":"Elsevier Ltd","title":"Recovery of online service: Perceived justice and transaction frequency","type":"article-journal","volume":"28"},"uris":["http://www.mendeley.com/documents/?uuid=8f5359e3-70d7-4b84-8fd6-d1c10a2d9bcc"]}],"mendeley":{"formattedCitation":"(Chang et al., 2012)","plainTextFormattedCitation":"(Chang et al., 2012)","previouslyFormattedCitation":"(Chang et al., 2012)"},"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74]</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Therefore, effective and efficient E-service quality is an essential factor in achieving satisfaction.</w:t>
      </w:r>
    </w:p>
    <w:p w14:paraId="638EAE39" w14:textId="77777777" w:rsidR="006E6814" w:rsidRPr="00CB39E4" w:rsidRDefault="006E6814" w:rsidP="008C4767">
      <w:pPr>
        <w:spacing w:beforeLines="50" w:before="180" w:line="276" w:lineRule="auto"/>
        <w:ind w:leftChars="100" w:left="240"/>
        <w:jc w:val="both"/>
        <w:rPr>
          <w:b/>
          <w:color w:val="000000" w:themeColor="text1"/>
        </w:rPr>
      </w:pPr>
      <w:r w:rsidRPr="00CB39E4">
        <w:rPr>
          <w:b/>
          <w:color w:val="000000" w:themeColor="text1"/>
        </w:rPr>
        <w:t xml:space="preserve">H1: </w:t>
      </w:r>
      <w:r w:rsidRPr="00CB39E4">
        <w:rPr>
          <w:color w:val="000000" w:themeColor="text1"/>
        </w:rPr>
        <w:t>E-service quality has a positive effect on satisfaction</w:t>
      </w:r>
    </w:p>
    <w:p w14:paraId="72166036" w14:textId="77777777" w:rsidR="006E6814" w:rsidRPr="008C4767" w:rsidRDefault="006E6814" w:rsidP="008C4767">
      <w:pPr>
        <w:pStyle w:val="NormalWeb"/>
        <w:snapToGrid w:val="0"/>
        <w:spacing w:beforeLines="50" w:before="180" w:beforeAutospacing="0" w:after="0" w:afterAutospacing="0" w:line="276" w:lineRule="auto"/>
        <w:jc w:val="both"/>
        <w:textAlignment w:val="top"/>
        <w:rPr>
          <w:rFonts w:ascii="Arial" w:eastAsia="PMingLiU" w:hAnsi="Arial" w:cs="Arial"/>
          <w:b/>
          <w:color w:val="000000" w:themeColor="text1"/>
          <w:sz w:val="28"/>
          <w:szCs w:val="28"/>
        </w:rPr>
      </w:pPr>
      <w:r w:rsidRPr="008C4767">
        <w:rPr>
          <w:rFonts w:ascii="Arial" w:eastAsia="PMingLiU" w:hAnsi="Arial" w:cs="Arial"/>
          <w:b/>
          <w:sz w:val="28"/>
          <w:szCs w:val="28"/>
        </w:rPr>
        <w:t xml:space="preserve">3.2 </w:t>
      </w:r>
      <w:r w:rsidRPr="008C4767">
        <w:rPr>
          <w:rFonts w:ascii="Arial" w:hAnsi="Arial" w:cs="Arial"/>
          <w:b/>
          <w:sz w:val="28"/>
          <w:szCs w:val="28"/>
        </w:rPr>
        <w:t xml:space="preserve">Relationship </w:t>
      </w:r>
      <w:r w:rsidRPr="008C4767">
        <w:rPr>
          <w:rFonts w:ascii="Arial" w:hAnsi="Arial" w:cs="Arial"/>
          <w:b/>
          <w:color w:val="000000" w:themeColor="text1"/>
          <w:sz w:val="28"/>
          <w:szCs w:val="28"/>
        </w:rPr>
        <w:t>between E-Service Quality and Trust</w:t>
      </w:r>
    </w:p>
    <w:p w14:paraId="5F75E04A" w14:textId="77777777" w:rsidR="006E6814" w:rsidRPr="00CB39E4" w:rsidRDefault="006E6814" w:rsidP="008C4767">
      <w:pPr>
        <w:pStyle w:val="NormalWeb"/>
        <w:snapToGrid w:val="0"/>
        <w:spacing w:before="0" w:beforeAutospacing="0" w:afterLines="50" w:after="180" w:afterAutospacing="0" w:line="276" w:lineRule="auto"/>
        <w:jc w:val="both"/>
        <w:textAlignment w:val="top"/>
        <w:rPr>
          <w:rFonts w:ascii="Times New Roman" w:hAnsi="Times New Roman" w:cs="Times New Roman"/>
          <w:color w:val="000000" w:themeColor="text1"/>
        </w:rPr>
      </w:pPr>
      <w:r w:rsidRPr="00CB39E4">
        <w:rPr>
          <w:rFonts w:ascii="Times New Roman" w:hAnsi="Times New Roman" w:cs="Times New Roman"/>
          <w:color w:val="000000" w:themeColor="text1"/>
        </w:rPr>
        <w:t xml:space="preserve">Previous studies have shown that E-Service quality has a positive effect on trust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16/j.apmrv.2017.01.004","ISSN":"10293132","abstract":"The purposes of this article are to examine the influence of complementary service quality on trust in the retailer, and use schema theory to explain how image congruence moderates the relationship between trust and the intention to make a recommendation. Structure equation modeling was employed to verify and validate the research model. The outcomes show the main influencing factors were identified as complementary service quality, trust, and image congruence. Complementary service quality has consistently been a major factor in measuring performance. The moderating effect of image congruence on customer trust in the retailer and intention recommend has been determined to be positive. The research results provide insight into how providing service quality enhances consumers’ trust in the retailer. The retailer should consider service quality a priority to attract customers, and strive to create image congruence in their multi-channeled branding.","author":[{"dropping-particle":"","family":"Wu","given":"Jyh Jeng","non-dropping-particle":"","parse-names":false,"suffix":""},{"dropping-particle":"","family":"Hwang","given":"Junne Ning","non-dropping-particle":"","parse-names":false,"suffix":""},{"dropping-particle":"","family":"Sharkhuu","given":"Oyundelger","non-dropping-particle":"","parse-names":false,"suffix":""},{"dropping-particle":"","family":"Tsogt-Ochir","given":"Batdelger","non-dropping-particle":"","parse-names":false,"suffix":""}],"container-title":"Asia Pacific Management Review","id":"ITEM-1","issue":"1","issued":{"date-parts":[["2018"]]},"page":"30-36","publisher":"Elsevier Ltd","title":"Shopping online and off-line? Complementary service quality and image congruence","type":"article-journal","volume":"23"},"uris":["http://www.mendeley.com/documents/?uuid=b5f61b6a-a437-41a7-a400-81fc16da28a9"]}],"mendeley":{"formattedCitation":"(Wu et al., 2018)","plainTextFormattedCitation":"(Wu et al., 2018)","previouslyFormattedCitation":"(Wu et al., 2018)"},"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75]</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According to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2478/foli-2018-0019","ISBN":"0000000339810","ISSN":"1898-0198","abstract":"The increasing use of the Internet as a commercial sales channel arouses interest in understanding key issues in building customer relationships. Confidence is considered the key to the success of building these relationships. Considering the differences between online and offline sales, the antecedents and consequences of trust deserve a reconsideration. This research identifies satisfaction and knowledge as key factors related to trust in the context of online sales. The findings from this study suggest that people buy online more often if they see a higher level of trust in e-commerce and have more experience in using the web. Customer satisfaction can be influenced by the level of trust as well as the user’s experience and knowledge about the distribution channel as well as the e-seller. It seems that people with a higher level of satisfaction with shopping become loyal customers and more often participate in e-commerce. Positive experience and the ability to monitor purchases favors the development of the e-commerce market in Poland. These results complement earlier arrangements for e-commerce and shed light on how to establish a trust relationship on the World Wide Web.","author":[{"dropping-particle":"","family":"Rybak","given":"Anna","non-dropping-particle":"","parse-names":false,"suffix":""}],"container-title":"Folia Oeconomica Stetinensia","id":"ITEM-1","issue":"2","issued":{"date-parts":[["2018"]]},"page":"59-71","title":"Consumer Trust in E-Commerce: The Case of Poland","type":"article-journal","volume":"18"},"uris":["http://www.mendeley.com/documents/?uuid=c16e051a-af85-4961-bc11-b9d666820b97"]}],"mendeley":{"formattedCitation":"(Rybak, 2018)","manualFormatting":"Rybak (2018)","plainTextFormattedCitation":"(Rybak, 2018)","previouslyFormattedCitation":"(Rybak, 2018)"},"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Rybak [51]</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good support and outstanding service quality can build customer trust.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ISBN":"9788578110796","ISSN":"1098-6596","PMID":"25246403","abstract":"Abstract A separate and distinct interaction with both the actual e-vendor and with its IT Web site interface is at the heart of online shopping. Previous research has established, accordingly, that online purchase intentions are the product of both consumer assessments of the IT itself-specifi- cally its perceived usefulness and ease-of-use (TAM)-and trust in the e-vendor. But these per- spectives have been examined independently by IS researchers. Integrating these two perspectives and examining the factors that build online trust in an environment that lacks the typical human inter- action that often leads to trust in other circum- stances advances our understanding of these constructs and their linkages to behavior. Our research on experienced repeat online shoppers shows that consumer trust is as impor- tant to online commerce as the widely accepted TAM use-antecedents, perceived usefulness and perceived ease of use. Together these variable sets explain a considerable proportion of variance in intended behavior. The study also provides evi- dence that online trust is built through (1) a belief that the vendor has nothing to gain by cheating, (2) a belief that there are safety mechanisms built into the Web site, and (3) by having a typical interface, (4) one that is, moreover, easy to use.","author":[{"dropping-particle":"","family":"Melorose","given":"J.","non-dropping-particle":"","parse-names":false,"suffix":""},{"dropping-particle":"","family":"Perroy","given":"R.","non-dropping-particle":"","parse-names":false,"suffix":""},{"dropping-particle":"","family":"Careas","given":"S.","non-dropping-particle":"","parse-names":false,"suffix":""}],"container-title":"Statewide Agricultural Land Use Baseline 2015","id":"ITEM-1","issue":"1","issued":{"date-parts":[["2015"]]},"page":"51-90","title":"TRUST AND TAM IN ONLINE SHOPPING: AN INTEGRATED MODEL1 By:","type":"article-journal","volume":"1"},"uris":["http://www.mendeley.com/documents/?uuid=7ee2767b-a636-4691-b4ce-157b982c0328"]}],"mendeley":{"formattedCitation":"(Melorose et al., 2015)","manualFormatting":"Gefen (2003)","plainTextFormattedCitation":"(Melorose et al., 2015)","previouslyFormattedCitation":"(Melorose et al., 2015)"},"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Gefen [48]</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also proves that the level of customer safety and comfort depends on service quality and leads to customer trust. Trust is the main factor for customers in deciding whether to buy products online or not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21776/ub.jam.2017.015.03.12","ISSN":"16935241","abstract":"This study analyzed the effect of trust, risk, web design and its relation with consumer attitude and consumer intention to buy online in Malang. Population in this study are society of Malang and the number of the sample is 120 respondents. The sam- pling techniques is purposive sampling and the data is analyzed with parsial least square (PLS) analysis. The results indicate several findings that trust, risk, web design and con- sumer attitude have direct effect on consumer intention to buy online. Web design have an efffect on consumer intention to buy online through consumer attitude. But not with trust and risk, because trust and risk does not have significant effect on consumer inten- tion to buy online through consumer attitude","author":[{"dropping-particle":"","family":"Putra","given":"Bayu Anugerah Perdana Wijaya","non-dropping-particle":"","parse-names":false,"suffix":""},{"dropping-particle":"","family":"Rochman","given":"Fatchur","non-dropping-particle":"","parse-names":false,"suffix":""},{"dropping-particle":"","family":"Noermijati","given":"Noermijati","non-dropping-particle":"","parse-names":false,"suffix":""}],"container-title":"Jurnal Aplikasi Manajemen","id":"ITEM-1","issue":"3","issued":{"date-parts":[["2017"]]},"page":"472-479","title":"the Effect of Trust, Risk, and Web Design on Consumer Intention By Means of Consumer Attitude To Purchase Online","type":"article-journal","volume":"15"},"uris":["http://www.mendeley.com/documents/?uuid=df77c5e6-c393-4962-a8b8-8ece0e3c9972"]}],"mendeley":{"formattedCitation":"(Putra et al., 2017)","plainTextFormattedCitation":"(Putra et al., 2017)","previouslyFormattedCitation":"(Putra et al., 2017)"},"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52]</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The consumer's disposition towards trust, reputation, privacy issues, security, and quality of website information has a strong influence on consumer trust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16/j.dss.2007.07.001","ISSN":"01679236","abstract":"Are trust and risk important in consumers' electronic commerce purchasing decisions? What are the antecedents of trust and risk in this context? How do trust and risk affect an Internet consumer's purchasing decision? To answer these questions, we i) develop a theoretical framework describing the trust-based decision-making process a consumer uses when making a purchase from a given site, ii) test the proposed model using a Structural Equation Modeling technique on Internet consumer purchasing behavior data collected via a Web survey, and iii) consider the implications of the model. The results of the study show that Internet consumers' trust and perceived risk have strong impacts on their purchasing decisions. Consumer disposition to trust, reputation, privacy concerns, security concerns, the information quality of the Website, and the company's reputation, have strong effects on Internet consumers' trust in the Website. Interestingly, the presence of a third-party seal did not strongly influence consumers' trust. © 2007 Elsevier B.V. All rights reserved.","author":[{"dropping-particle":"","family":"Kim","given":"Dan J.","non-dropping-particle":"","parse-names":false,"suffix":""},{"dropping-particle":"","family":"Ferrin","given":"Donald L.","non-dropping-particle":"","parse-names":false,"suffix":""},{"dropping-particle":"","family":"Rao","given":"H. Raghav","non-dropping-particle":"","parse-names":false,"suffix":""}],"container-title":"Decision Support Systems","id":"ITEM-1","issue":"2","issued":{"date-parts":[["2008"]]},"page":"544-564","title":"A trust-based consumer decision-making model in electronic commerce: The role of trust, perceived risk, and their antecedents","type":"article-journal","volume":"44"},"uris":["http://www.mendeley.com/documents/?uuid=0ceadd79-7d63-4b3c-bd3c-3286a6e40eb0"]}],"mendeley":{"formattedCitation":"(D. J. Kim et al., 2008)","manualFormatting":"(Kim et al., 2008)","plainTextFormattedCitation":"(D. J. Kim et al., 2008)","previouslyFormattedCitation":"(D. J. Kim et al., 2008)"},"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46]</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The site design effectively encourages transactions and helps build trust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16/j.im.2005.01.002","ISSN":"03787206","abstract":"We performed a study to determine the influence that perceived usability has on the user's loyalty to websites that they visit. The results of the empirical analysis confirmed that the trust of the user increases when the user perceived that the system was usable and that there was a consequent increase in the degree of website loyalty. In the same way, greater usability was found to have a positive influence on user satisfaction, and this also generated greater website loyalty. Finally, it was found that user trust was partially dependent on the degree of consumer website satisfaction. © 2005 Elsevier B.V. All rights reserved.","author":[{"dropping-particle":"","family":"Flavián","given":"Carlos","non-dropping-particle":"","parse-names":false,"suffix":""},{"dropping-particle":"","family":"Guinalíu","given":"Miguel","non-dropping-particle":"","parse-names":false,"suffix":""},{"dropping-particle":"","family":"Gurrea","given":"Raquel","non-dropping-particle":"","parse-names":false,"suffix":""}],"container-title":"Information and Management","id":"ITEM-1","issue":"1","issued":{"date-parts":[["2006"]]},"page":"1-14","title":"The role played by perceived usability, satisfaction and consumer trust on website loyalty","type":"article-journal","volume":"43"},"uris":["http://www.mendeley.com/documents/?uuid=3cbe4383-7797-482c-ab14-d0bbacbd1d38"]}],"mendeley":{"formattedCitation":"(Flavián et al., 2006)","plainTextFormattedCitation":"(Flavián et al., 2006)","previouslyFormattedCitation":"(Flavián et al., 2006)"},"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54]</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everal product choices with complete information make customers more interested, and suitable search results will increase trust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8/09590550410515515","ISSN":"09590552","abstract":"Most research related to consumer choice of retailers emphasizes retailer attributes and/or consumer characteristics. Since many retail formats, including online retailing, have emerged in recent years, knowledge of how consumers select retail formats must be updated. A source of influence that has been examined to a very limited extent for store retailers but not for emerging retail formats is situational influence. From a modern interactionism perspective, this study investigates the influence of situational as well as consumer and retailer factors on preference for online, catalog, and store formats. Key results show that situational factors have significant influence on online and catalog format selection and perceptions of attributes that are crucial to that selection. © 2004, Emerald Group Publishing Limited","author":[{"dropping-particle":"","family":"Gehrt","given":"Kenneth C.","non-dropping-particle":"","parse-names":false,"suffix":""},{"dropping-particle":"","family":"Yan","given":"Ruoh Nan","non-dropping-particle":"","parse-names":false,"suffix":""}],"container-title":"International Journal of Retail &amp; Distribution Management","id":"ITEM-1","issue":"1","issued":{"date-parts":[["2004"]]},"page":"5-18","title":"Situational, consumer, and retailer factors affecting Internet, catalog, and store shopping","type":"article-journal","volume":"32"},"uris":["http://www.mendeley.com/documents/?uuid=84cd24da-fb20-4af6-95f2-cccd1a7115c4"]}],"mendeley":{"formattedCitation":"(Gehrt &amp; Yan, 2004)","plainTextFormattedCitation":"(Gehrt &amp; Yan, 2004)","previouslyFormattedCitation":"(Gehrt &amp; Yan, 2004)"},"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76]</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The convenience of online shopping is judged by the ease of use of technology systems and a time-saving purchasing experienc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8/09590550810911683","ISSN":"09590552","abstract":"Purpose - The purpose of this study is to identify factors that may influence Chinese customers' online shopping satisfaction, including those which are ignored by prior studies, from the perspective of total online shopping experience. Design/methodology/approach - In this paper, the authors propose a model of the satisfaction process in the e-commerce environment, identifying key constructs proposed by prior studies and developing hypotheses about which dimensions of online retailer constructs are significant predictors of online shopper satisfaction. The authors test the hypotheses through multiple regression analysis based on a survey of 1,001 online customers. Findings - The analysis suggests that eight constructs - information quality, web site design, merchandise attributes, transaction capability, security/privacy, payment, delivery, and customer service - are strongly predictive of online shopping customer satisfaction, while the effect of response time is not significant. Research limitations/implications - This study does not control the differences across product categories; the use of self-reported scales to measure both independent and dependent variables may imply the possibility of a common method bias for the results. Originality/value - This research contributes to the study of online shopping customer satisfaction by: developing a model of the satisfaction process in the e-commerce environment, and identifying factors that may influence Chinese customers' online shopping satisfaction including those which are ignored by prior studies. © Emerald Group Publishing Limited.","author":[{"dropping-particle":"","family":"Liu","given":"Xia","non-dropping-particle":"","parse-names":false,"suffix":""},{"dropping-particle":"","family":"He","given":"Mengqiao","non-dropping-particle":"","parse-names":false,"suffix":""},{"dropping-particle":"","family":"Gao","given":"Fang","non-dropping-particle":"","parse-names":false,"suffix":""},{"dropping-particle":"","family":"Xie","given":"Peihong","non-dropping-particle":"","parse-names":false,"suffix":""}],"container-title":"International Journal of Retail and Distribution Management","id":"ITEM-1","issue":"11","issued":{"date-parts":[["2008"]]},"page":"919-940","title":"An empirical study of online shopping customer satisfaction in China: A holistic perspective","type":"article-journal","volume":"36"},"uris":["http://www.mendeley.com/documents/?uuid=fb0b930b-072e-4b6a-aa9c-7c4841277e3d"]}],"mendeley":{"formattedCitation":"(X. Liu et al., 2008)","manualFormatting":"(Liu et al., 2008)","plainTextFormattedCitation":"(X. Liu et al., 2008)","previouslyFormattedCitation":"(X. Liu et al., 2008)"},"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71]</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Meanwhile, transaction security will shape the perception of the reliability of a sit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4018/IJSSMET.2017010102","ISSN":"19479603","abstract":"The current study systematically and thoroughly reviewed the extant literature on e-service quality research to examine 1) how e-service is defined by researchers, 2) how e-service quality is defined by researchers, 3) what e-service quality scales and dimensions have been identified, 4) what outcome variables have been assessed in the e-service quality literature, and 5) what theories have been applied in the literature. A total of 72 articles published between 2003 and 2013 were content analyzed. The selected articles focused primarily on e-service quality in the context of B2C e-retailing. The findings of the study provide valuable information to e-service researchers by identifying gaps and disparities in the e-service quality literature. This study provides several crucial suggestions and directions for future research.","author":[{"dropping-particle":"","family":"Kim","given":"Jung Hwan","non-dropping-particle":"","parse-names":false,"suffix":""},{"dropping-particle":"","family":"Lennon","given":"Sharron J.","non-dropping-particle":"","parse-names":false,"suffix":""}],"container-title":"International Journal of Service Science, Management, Engineering, and Technology","id":"ITEM-1","issue":"1","issued":{"date-parts":[["2017"]]},"title":"Descriptive content analysis on e-service research","type":"article-journal","volume":"8"},"uris":["http://www.mendeley.com/documents/?uuid=da7a84e7-cb0d-3451-819f-2f21d5cfb395"]}],"mendeley":{"formattedCitation":"(J. H. Kim &amp; Lennon, 2017)","manualFormatting":"(Kim &amp; Lennon, 2017)","plainTextFormattedCitation":"(J. H. Kim &amp; Lennon, 2017)","previouslyFormattedCitation":"(J. H. Kim &amp; Lennon, 2017)"},"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5]</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In online commerce, accurate support from stores regarding speed, concrete answers, and clear solutions to requests are essential for customers to meet their needs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9/TEM.2005.856568","ISSN":"00189391","abstract":"E-service is an emerging and rapidly evolving area as demonstrated by new technological innovations introduced to improve e-service. Motivated by the growing interest in online commerce, we focus our research questions on examining the factors that contribute to e-service, the relationships among these factors and the consumers' attitude toward e-service. To explore answers to our research questions, we developed an e-service model. Specifically, our proposed model consists of such constructs as individual differences, e-service convenience, Web site service quality, risk, e-satisfaction, and intention. We develop an e-service quality survey instrument and use empirical data to validate the instrument. The results of our empirical study validate our eight hypotheses. We confirm seven of the eight hypotheses. One hypothesis that tested individual differences and service convenience was not confirmed. However, we found that service convenience, Web site service quality, and risk are significant factors affecting consumers' satisfaction level, which in turn affects intention. The findings suggest that managers need to understand e-convenience from the consumers' perspective. In order to provide better services for users, companies need to invest in Web site service quality design and evaluation, and at the same time, control the perceived risk associated with using it. © 2005 IEEE.","author":[{"dropping-particle":"","family":"Zhang","given":"Xiaoni","non-dropping-particle":"","parse-names":false,"suffix":""},{"dropping-particle":"","family":"Prybutok","given":"Victor R.","non-dropping-particle":"","parse-names":false,"suffix":""}],"container-title":"IEEE Transactions on Engineering Management","id":"ITEM-1","issue":"4","issued":{"date-parts":[["2005"]]},"title":"A consumer perspective of e-service quality","type":"article","volume":"52"},"uris":["http://www.mendeley.com/documents/?uuid=604cc7e8-93f8-3ffb-9ab3-ad0f231ef073"]}],"mendeley":{"formattedCitation":"(X. Zhang &amp; Prybutok, 2005)","manualFormatting":"(Zhang &amp; Prybutok, 2005)","plainTextFormattedCitation":"(X. Zhang &amp; Prybutok, 2005)","previouslyFormattedCitation":"(X. Zhang &amp; Prybutok, 2005)"},"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70]</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Thus, E-service quality in the form of convenience, security, reliability, and responsiveness has a positive effect on customer trust.</w:t>
      </w:r>
      <w:r w:rsidRPr="00CB39E4">
        <w:rPr>
          <w:rFonts w:ascii="Times New Roman" w:hAnsi="Times New Roman" w:cs="Times New Roman"/>
          <w:noProof/>
          <w:color w:val="000000" w:themeColor="text1"/>
          <w:lang w:val="en-GB" w:eastAsia="en-GB"/>
        </w:rPr>
        <w:t xml:space="preserve"> </w:t>
      </w:r>
    </w:p>
    <w:p w14:paraId="482A6DA5" w14:textId="77777777" w:rsidR="006E6814" w:rsidRPr="00CB39E4" w:rsidRDefault="006E6814" w:rsidP="008C4767">
      <w:pPr>
        <w:spacing w:line="276" w:lineRule="auto"/>
        <w:ind w:leftChars="100" w:left="240"/>
        <w:jc w:val="both"/>
        <w:rPr>
          <w:b/>
          <w:color w:val="000000" w:themeColor="text1"/>
        </w:rPr>
      </w:pPr>
      <w:r w:rsidRPr="00CB39E4">
        <w:rPr>
          <w:b/>
          <w:color w:val="000000" w:themeColor="text1"/>
        </w:rPr>
        <w:t xml:space="preserve">H2: </w:t>
      </w:r>
      <w:r w:rsidRPr="00CB39E4">
        <w:rPr>
          <w:color w:val="000000" w:themeColor="text1"/>
        </w:rPr>
        <w:t>E-Service quality has a positive effect on trust</w:t>
      </w:r>
    </w:p>
    <w:p w14:paraId="59D92CEC" w14:textId="77777777" w:rsidR="006E6814" w:rsidRPr="008C4767" w:rsidRDefault="006E6814" w:rsidP="008C4767">
      <w:pPr>
        <w:pStyle w:val="NormalWeb"/>
        <w:snapToGrid w:val="0"/>
        <w:spacing w:beforeLines="50" w:before="180" w:beforeAutospacing="0" w:after="0" w:afterAutospacing="0" w:line="276" w:lineRule="auto"/>
        <w:jc w:val="both"/>
        <w:textAlignment w:val="top"/>
        <w:rPr>
          <w:rFonts w:ascii="Arial" w:eastAsia="PMingLiU" w:hAnsi="Arial" w:cs="Arial"/>
          <w:b/>
          <w:color w:val="000000" w:themeColor="text1"/>
          <w:sz w:val="28"/>
          <w:szCs w:val="28"/>
        </w:rPr>
      </w:pPr>
      <w:r w:rsidRPr="008C4767">
        <w:rPr>
          <w:rFonts w:ascii="Arial" w:eastAsia="PMingLiU" w:hAnsi="Arial" w:cs="Arial"/>
          <w:b/>
          <w:color w:val="000000" w:themeColor="text1"/>
          <w:sz w:val="28"/>
          <w:szCs w:val="28"/>
        </w:rPr>
        <w:t xml:space="preserve">3.3 </w:t>
      </w:r>
      <w:r w:rsidRPr="008C4767">
        <w:rPr>
          <w:rFonts w:ascii="Arial" w:hAnsi="Arial" w:cs="Arial"/>
          <w:b/>
          <w:color w:val="000000" w:themeColor="text1"/>
          <w:sz w:val="28"/>
          <w:szCs w:val="28"/>
        </w:rPr>
        <w:t>Relationship between Product Brand Perception and Trust &amp; Behavioral Intentions</w:t>
      </w:r>
    </w:p>
    <w:p w14:paraId="7B9D457A" w14:textId="77777777" w:rsidR="006E6814" w:rsidRPr="00CB39E4" w:rsidRDefault="006E6814" w:rsidP="006E6814">
      <w:pPr>
        <w:pStyle w:val="NormalWeb"/>
        <w:snapToGrid w:val="0"/>
        <w:spacing w:before="0" w:beforeAutospacing="0" w:after="0" w:afterAutospacing="0" w:line="276" w:lineRule="auto"/>
        <w:jc w:val="both"/>
        <w:textAlignment w:val="top"/>
        <w:rPr>
          <w:rFonts w:ascii="Times New Roman" w:hAnsi="Times New Roman" w:cs="Times New Roman"/>
          <w:color w:val="000000" w:themeColor="text1"/>
        </w:rPr>
      </w:pPr>
      <w:r w:rsidRPr="00CB39E4">
        <w:rPr>
          <w:rFonts w:ascii="Times New Roman" w:hAnsi="Times New Roman" w:cs="Times New Roman"/>
          <w:color w:val="000000" w:themeColor="text1"/>
        </w:rPr>
        <w:t xml:space="preserve">In the online buying, many customers rely on trust in the brands offered because they do not have personal contacts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8/09590550410515515","ISSN":"09590552","abstract":"Most research related to consumer choice of retailers emphasizes retailer attributes and/or consumer characteristics. Since many retail formats, including online retailing, have emerged in recent years, knowledge of how consumers select retail formats must be updated. A source of influence that has been examined to a very limited extent for store retailers but not for emerging retail formats is situational influence. From a modern interactionism perspective, this study investigates the influence of situational as well as consumer and retailer factors on preference for online, catalog, and store formats. Key results show that situational factors have significant influence on online and catalog format selection and perceptions of attributes that are crucial to that selection. © 2004, Emerald Group Publishing Limited","author":[{"dropping-particle":"","family":"Gehrt","given":"Kenneth C.","non-dropping-particle":"","parse-names":false,"suffix":""},{"dropping-particle":"","family":"Yan","given":"Ruoh Nan","non-dropping-particle":"","parse-names":false,"suffix":""}],"container-title":"International Journal of Retail &amp; Distribution Management","id":"ITEM-1","issue":"1","issued":{"date-parts":[["2004"]]},"page":"5-18","title":"Situational, consumer, and retailer factors affecting Internet, catalog, and store shopping","type":"article-journal","volume":"32"},"uris":["http://www.mendeley.com/documents/?uuid=84cd24da-fb20-4af6-95f2-cccd1a7115c4"]}],"mendeley":{"formattedCitation":"(Gehrt &amp; Yan, 2004)","plainTextFormattedCitation":"(Gehrt &amp; Yan, 2004)","previouslyFormattedCitation":"(Gehrt &amp; Yan, 2004)"},"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76]</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Their level of trust arises in certain product brands that can benefit online retailers due to the spill. Certain product brands can create a level of trust in consumers and maintain the relationship between consumers and retailers. Through these associations, retailers can make connections in the minds of consumers with the brands they carry and increase customer perceptions of the brands offered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8/08876040610691275","ISSN":"08876045","abstract":"Purpose - The purpose of this paper is to demonstrate spill-over effects from customer perceptions of trust in and satisfaction with a brand to customer evaluations of a retailer and, ultimately, repurchase intentions. Design/methodology/approach - A conceptual model is developed and tested using structural equation modeling. Specifically, recent procedures for assessing direct and mediated effects are adoped. Findings - The findings demonstrate that customer trust in and satisfaction with a retailer mediate the effects of brand trust and satisfaction on customer repurchase intentions. Research limitations/implications - This research provides a preliminary examination of the relationship between brands, retailers, and consumers. The results suggest that halo effects exist between customer perceptions of brands and retailers. Future research could attempt to discern how this transference from brand to retailer occurs and replicate these findings in other industries or product types. Practical implications - The findings suggest that managers must realize that perceptions of brands are transferred to the retailers that carry these products. However, in order for customers to return, a retailer must satisfy them and earn their trust, since the effects of brands are indirect. Originality/value - This paper extends findings of transference in retail service settings by demonstrating that customer evaluations of brands can spill over and influence customer perceptions of a retailer.","author":[{"dropping-particle":"","family":"Zboja","given":"James J.","non-dropping-particle":"","parse-names":false,"suffix":""},{"dropping-particle":"","family":"Voorhees","given":"Clay M.","non-dropping-particle":"","parse-names":false,"suffix":""}],"container-title":"Journal of Services Marketing","id":"ITEM-1","issue":"6","issued":{"date-parts":[["2006"]]},"page":"381-390","title":"The impact of brand trust and satisfaction on retailer repurchase intentions","type":"article-journal","volume":"20"},"uris":["http://www.mendeley.com/documents/?uuid=b3192a33-f56a-4dcb-a6be-c23d3d255aee"]}],"mendeley":{"formattedCitation":"(Zboja &amp; Voorhees, 2006)","plainTextFormattedCitation":"(Zboja &amp; Voorhees, 2006)","previouslyFormattedCitation":"(Zboja &amp; Voorhees, 2006)"},"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77]</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Customer perceptions of product brands have a direct effect on trust and are consistent with what was previously found in physical stores and affected consumer behavioral intentions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4067/S0718-18762020000300103","ISBN":"0718187620200","ISSN":"07181876","abstract":"This study proposes an explanatory model of repurchase behaviour in web-stores introducing certain relationships not taken into consideration before. However, some established relationships are taken from the literature, such as that between web-store quality, satisfaction and trust. A detailed exploration of measurements was performed to design a structured questionnaire. With a sample of n=500 web-store buyers, a structural statistic model was developed to confirm the hypotheses that support the model. A high degree of determination for behavioural intentions was found, and a moderate one for repurchase. Contrasting with previous research, this model proposes product brand perception and store brand perception as predictors of trust and intentions in a web-store. As the final dependent variable, a multi-item measurement for repurchase is proposed, tested and discussed; this has not been attempted before for this kind of model.","author":[{"dropping-particle":"","family":"Vásquez","given":"Fabiola","non-dropping-particle":"","parse-names":false,"suffix":""},{"dropping-particle":"","family":"Vera-Martínez","given":"Jorge","non-dropping-particle":"","parse-names":false,"suffix":""}],"container-title":"Journal of Theoretical and Applied Electronic Commerce Research","id":"ITEM-1","issue":"3","issued":{"date-parts":[["2020"]]},"page":"20-36","title":"From e-quality and brand perceptions to repurchase: A model to explain purchase behaviour in a web-store","type":"article-journal","volume":"15"},"uris":["http://www.mendeley.com/documents/?uuid=932de8bb-9859-4413-8ce1-2da1b69e426a"]}],"mendeley":{"formattedCitation":"(Vásquez &amp; Vera-Martínez, 2020)","plainTextFormattedCitation":"(Vásquez &amp; Vera-Martínez, 2020)","previouslyFormattedCitation":"(Vásquez &amp; Vera-Martínez, 2020)"},"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14]</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Manufacturers and online retailers can work together to benefit from each other's brands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77/0092070300281002","ISSN":"00920703","abstract":"This article examines the historical evolution of the relationships among brands, consumers, and resellers in a world increasingly dominated by very large retail organizations with substantial power within the marketing channel. It is widely believed that manufacturers' brands are becoming less important as major retailers are becoming more powerful. This view is based on the mistaken assumption that brands are relationships with consumers, not resellers. Arguments about the decline of brands are often confused with arguments about changes in the brand management function. As major firms redefine their customer as the reseller, not the consumer, there are substantial implications for brand management and the role of the brand manager. Marketing strategy implementation will require increasingly careful coordination of marketing programs with sales strategy to achieve the necessary coordination of reseller- and consumer-targeted communications to maximize the value of the brand to both the retailer and the end user. Copyright © 2000 by Academy of Marketing Science.","author":[{"dropping-particle":"","family":"Webster","given":"Frederick E.","non-dropping-particle":"","parse-names":false,"suffix":""}],"container-title":"Journal of the Academy of Marketing Science","id":"ITEM-1","issue":"1","issued":{"date-parts":[["2000"]]},"page":"17-23","title":"Understanding the relationships among brands, consumers, and resellers","type":"article-journal","volume":"28"},"uris":["http://www.mendeley.com/documents/?uuid=6e422b0e-a3d6-4f13-b333-5aeedac1fd7e"]}],"mendeley":{"formattedCitation":"(Webster, 2000)","plainTextFormattedCitation":"(Webster, 2000)","previouslyFormattedCitation":"(Webster, 2000)"},"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78]</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Thus, retailers can build customer trust through a strong brand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8/08876040610691275","ISSN":"08876045","abstract":"Purpose - The purpose of this paper is to demonstrate spill-over effects from customer perceptions of trust in and satisfaction with a brand to customer evaluations of a retailer and, ultimately, repurchase intentions. Design/methodology/approach - A conceptual model is developed and tested using structural equation modeling. Specifically, recent procedures for assessing direct and mediated effects are adoped. Findings - The findings demonstrate that customer trust in and satisfaction with a retailer mediate the effects of brand trust and satisfaction on customer repurchase intentions. Research limitations/implications - This research provides a preliminary examination of the relationship between brands, retailers, and consumers. The results suggest that halo effects exist between customer perceptions of brands and retailers. Future research could attempt to discern how this transference from brand to retailer occurs and replicate these findings in other industries or product types. Practical implications - The findings suggest that managers must realize that perceptions of brands are transferred to the retailers that carry these products. However, in order for customers to return, a retailer must satisfy them and earn their trust, since the effects of brands are indirect. Originality/value - This paper extends findings of transference in retail service settings by demonstrating that customer evaluations of brands can spill over and influence customer perceptions of a retailer.","author":[{"dropping-particle":"","family":"Zboja","given":"James J.","non-dropping-particle":"","parse-names":false,"suffix":""},{"dropping-particle":"","family":"Voorhees","given":"Clay M.","non-dropping-particle":"","parse-names":false,"suffix":""}],"container-title":"Journal of Services Marketing","id":"ITEM-1","issue":"6","issued":{"date-parts":[["2006"]]},"page":"381-390","title":"The impact of brand trust and satisfaction on retailer repurchase intentions","type":"article-journal","volume":"20"},"uris":["http://www.mendeley.com/documents/?uuid=b3192a33-f56a-4dcb-a6be-c23d3d255aee"]}],"mendeley":{"formattedCitation":"(Zboja &amp; Voorhees, 2006)","plainTextFormattedCitation":"(Zboja &amp; Voorhees, 2006)","previouslyFormattedCitation":"(Zboja &amp; Voorhees, 2006)"},"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77]</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o that image enhancement and pre-defined demand can be achieved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77/0092070300281002","ISSN":"00920703","abstract":"This article examines the historical evolution of the relationships among brands, consumers, and resellers in a world increasingly dominated by very large retail organizations with substantial power within the marketing channel. It is widely believed that manufacturers' brands are becoming less important as major retailers are becoming more powerful. This view is based on the mistaken assumption that brands are relationships with consumers, not resellers. Arguments about the decline of brands are often confused with arguments about changes in the brand management function. As major firms redefine their customer as the reseller, not the consumer, there are substantial implications for brand management and the role of the brand manager. Marketing strategy implementation will require increasingly careful coordination of marketing programs with sales strategy to achieve the necessary coordination of reseller- and consumer-targeted communications to maximize the value of the brand to both the retailer and the end user. Copyright © 2000 by Academy of Marketing Science.","author":[{"dropping-particle":"","family":"Webster","given":"Frederick E.","non-dropping-particle":"","parse-names":false,"suffix":""}],"container-title":"Journal of the Academy of Marketing Science","id":"ITEM-1","issue":"1","issued":{"date-parts":[["2000"]]},"page":"17-23","title":"Understanding the relationships among brands, consumers, and resellers","type":"article-journal","volume":"28"},"uris":["http://www.mendeley.com/documents/?uuid=6e422b0e-a3d6-4f13-b333-5aeedac1fd7e"]}],"mendeley":{"formattedCitation":"(Webster, 2000)","plainTextFormattedCitation":"(Webster, 2000)","previouslyFormattedCitation":"(Webster, 2000)"},"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78]</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w:t>
      </w:r>
    </w:p>
    <w:p w14:paraId="5B7F612A" w14:textId="77777777" w:rsidR="006E6814" w:rsidRPr="00CB39E4" w:rsidRDefault="006E6814" w:rsidP="008C4767">
      <w:pPr>
        <w:snapToGrid w:val="0"/>
        <w:spacing w:beforeLines="50" w:before="180" w:line="276" w:lineRule="auto"/>
        <w:ind w:leftChars="100" w:left="240"/>
        <w:jc w:val="both"/>
        <w:rPr>
          <w:b/>
          <w:color w:val="000000" w:themeColor="text1"/>
        </w:rPr>
      </w:pPr>
      <w:r w:rsidRPr="00CB39E4">
        <w:rPr>
          <w:b/>
          <w:color w:val="000000" w:themeColor="text1"/>
        </w:rPr>
        <w:lastRenderedPageBreak/>
        <w:t xml:space="preserve">H3a: </w:t>
      </w:r>
      <w:r w:rsidRPr="00CB39E4">
        <w:rPr>
          <w:color w:val="000000" w:themeColor="text1"/>
        </w:rPr>
        <w:t>Product brand perception has a positive effect on trust</w:t>
      </w:r>
    </w:p>
    <w:p w14:paraId="0AF4D5CF" w14:textId="5396E107" w:rsidR="006E6814" w:rsidRDefault="006E6814" w:rsidP="008C4767">
      <w:pPr>
        <w:snapToGrid w:val="0"/>
        <w:spacing w:beforeLines="50" w:before="180" w:line="276" w:lineRule="auto"/>
        <w:ind w:leftChars="100" w:left="240"/>
        <w:jc w:val="both"/>
        <w:rPr>
          <w:color w:val="000000" w:themeColor="text1"/>
        </w:rPr>
      </w:pPr>
      <w:r w:rsidRPr="00CB39E4">
        <w:rPr>
          <w:b/>
          <w:color w:val="000000" w:themeColor="text1"/>
        </w:rPr>
        <w:t xml:space="preserve">H3b: </w:t>
      </w:r>
      <w:r w:rsidRPr="00CB39E4">
        <w:rPr>
          <w:color w:val="000000" w:themeColor="text1"/>
        </w:rPr>
        <w:t>Product brand perception has a positive effect on behavioral intention</w:t>
      </w:r>
    </w:p>
    <w:p w14:paraId="6DBB09CA" w14:textId="77777777" w:rsidR="006E6814" w:rsidRPr="008C4767" w:rsidRDefault="006E6814" w:rsidP="008C4767">
      <w:pPr>
        <w:pStyle w:val="NormalWeb"/>
        <w:snapToGrid w:val="0"/>
        <w:spacing w:beforeLines="50" w:before="180" w:beforeAutospacing="0" w:after="0" w:afterAutospacing="0" w:line="276" w:lineRule="auto"/>
        <w:jc w:val="both"/>
        <w:textAlignment w:val="top"/>
        <w:rPr>
          <w:rFonts w:ascii="Arial" w:eastAsia="PMingLiU" w:hAnsi="Arial" w:cs="Arial"/>
          <w:b/>
          <w:color w:val="000000" w:themeColor="text1"/>
          <w:sz w:val="28"/>
          <w:szCs w:val="28"/>
        </w:rPr>
      </w:pPr>
      <w:r w:rsidRPr="008C4767">
        <w:rPr>
          <w:rFonts w:ascii="Arial" w:eastAsia="PMingLiU" w:hAnsi="Arial" w:cs="Arial"/>
          <w:b/>
          <w:color w:val="000000" w:themeColor="text1"/>
          <w:sz w:val="28"/>
          <w:szCs w:val="28"/>
        </w:rPr>
        <w:t>3.4 Relationship of Social Support and Trust &amp; Behavioral Intention</w:t>
      </w:r>
    </w:p>
    <w:p w14:paraId="3B736EF0" w14:textId="77777777" w:rsidR="006E6814" w:rsidRPr="009D5521" w:rsidRDefault="006E6814" w:rsidP="008C4767">
      <w:pPr>
        <w:pStyle w:val="NormalWeb"/>
        <w:snapToGrid w:val="0"/>
        <w:spacing w:before="0" w:beforeAutospacing="0" w:after="0" w:afterAutospacing="0" w:line="276" w:lineRule="auto"/>
        <w:jc w:val="both"/>
        <w:textAlignment w:val="top"/>
        <w:rPr>
          <w:rFonts w:ascii="Times New Roman" w:hAnsi="Times New Roman" w:cs="Times New Roman"/>
          <w:color w:val="000000" w:themeColor="text1"/>
        </w:rPr>
      </w:pPr>
      <w:r w:rsidRPr="009D5521">
        <w:rPr>
          <w:rFonts w:ascii="Times New Roman" w:hAnsi="Times New Roman" w:cs="Times New Roman"/>
          <w:color w:val="000000" w:themeColor="text1"/>
        </w:rPr>
        <w:t xml:space="preserve">Social support has a positive effect on relationship quality that encourages customers to share shopping information, product knowledge, or buying experiences with their friends and influence others to buy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DOI":"10.2753/JEC1086-4415160204","ISBN":"1086441516","ISSN":"10864415","abstract":"Social commerce is emerging as an important platform in e-commerce, primarily due to the increased popularity of social networking sites such as Facebook, Linkedln, and Twitter. To understand the user's social sharing and social shopping intention in social networking Web sites, we conducted an empirical study on a popular microblog to investigate how social factors such as social support and relationship quality affect the user's intention of future participation in social commerce. The results indicate that both factors play a critical role. Social support and Web site quality positively influence the user's intention to use social commerce and to continue using a social networking site. These effects are found to be mediated by the quality of the relationship between the user and the social networking Web site. Our findings not only help researchers interpret why social commerce has become popular, but also assist practitioners in developing better social commerce strategy.","author":[{"dropping-particle":"","family":"Liang","given":"Ting Peng","non-dropping-particle":"","parse-names":false,"suffix":""},{"dropping-particle":"","family":"Ho","given":"Yi Ting","non-dropping-particle":"","parse-names":false,"suffix":""},{"dropping-particle":"","family":"Li","given":"Yu Wen","non-dropping-particle":"","parse-names":false,"suffix":""},{"dropping-particle":"","family":"Turban","given":"Efraim","non-dropping-particle":"","parse-names":false,"suffix":""}],"container-title":"International Journal of Electronic Commerce","id":"ITEM-1","issue":"2","issued":{"date-parts":[["2011"]]},"page":"69-90","title":"What drives social commerce: The role of social support and relationship quality","type":"article-journal","volume":"16"},"uris":["http://www.mendeley.com/documents/?uuid=4c9e5c22-2b86-4ca8-8738-0fc8c01dc433"]}],"mendeley":{"formattedCitation":"(Liang et al., 2011)","plainTextFormattedCitation":"(Liang et al., 2011)","previouslyFormattedCitation":"(Liang et al., 2011)"},"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39]</w:t>
      </w:r>
      <w:r w:rsidRPr="009D5521">
        <w:rPr>
          <w:rFonts w:ascii="Times New Roman" w:hAnsi="Times New Roman" w:cs="Times New Roman"/>
          <w:color w:val="000000" w:themeColor="text1"/>
        </w:rPr>
        <w:fldChar w:fldCharType="end"/>
      </w:r>
      <w:r w:rsidRPr="009D5521">
        <w:rPr>
          <w:rFonts w:ascii="Times New Roman" w:hAnsi="Times New Roman" w:cs="Times New Roman"/>
          <w:color w:val="000000" w:themeColor="text1"/>
        </w:rPr>
        <w:t>. Social interaction in the form of informational and socia</w:t>
      </w:r>
      <w:r>
        <w:rPr>
          <w:rFonts w:ascii="Times New Roman" w:hAnsi="Times New Roman" w:cs="Times New Roman"/>
          <w:color w:val="000000" w:themeColor="text1"/>
        </w:rPr>
        <w:t>l-emotional support is essential</w:t>
      </w:r>
      <w:r w:rsidRPr="009D5521">
        <w:rPr>
          <w:rFonts w:ascii="Times New Roman" w:hAnsi="Times New Roman" w:cs="Times New Roman"/>
          <w:color w:val="000000" w:themeColor="text1"/>
        </w:rPr>
        <w:t xml:space="preserve"> for consumers in building trust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DOI":"10.7819/rbgn.v21i5.4025","ISSN":"19830807","abstract":"Purpose – This study refers to the social support and trust theories to explore what kind of factors affect the users’ intention to adopt MSC. Design/methodology/approach – A total of 207 subjects who had previously experienced or known about MSC were identified and partial least squares were performed to analyse the measurement and structural models. Findings – The results indicated that MSC purchase intentions are affected significantly by four other factors (social support, perceived usefulness, subjective norm, and trust) and trust, in turn, is affected by three factors (social support, perceived usefulness, and subjective norms). Originality/value – First, this study examines the mechanism of trust formation and actions in the MSC context. Second, this study contributes by confirming the important role of social factors in the MSC context. Third, the study expands the social support theory. Finally, our research provides empirical evidence for enterprises that have adopted MSC to support their marketing strategy and programmes.","author":[{"dropping-particle":"","family":"Liu","given":"Yong","non-dropping-particle":"","parse-names":false,"suffix":""},{"dropping-particle":"","family":"Su","given":"Xiaowei","non-dropping-particle":"","parse-names":false,"suffix":""},{"dropping-particle":"","family":"Du","given":"Xiaojing","non-dropping-particle":"","parse-names":false,"suffix":""},{"dropping-particle":"","family":"Cui","given":"Fu","non-dropping-particle":"","parse-names":false,"suffix":""}],"container-title":"Revista Brasileira de Gestao de Negocios","id":"ITEM-1","issue":"5","issued":{"date-parts":[["2019"]]},"page":"839-860","title":"How social support motivates trust and purchase intentions in mobile social commerce","type":"article-journal","volume":"21"},"uris":["http://www.mendeley.com/documents/?uuid=f228fda9-9163-464a-8b89-6fac245109ec"]}],"mendeley":{"formattedCitation":"(Y. Liu et al., 2019)","manualFormatting":"(Liu et al., 2019)","plainTextFormattedCitation":"(Y. Liu et al., 2019)","previouslyFormattedCitation":"(Y. Liu et al., 2019)"},"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5]</w:t>
      </w:r>
      <w:r w:rsidRPr="009D5521">
        <w:rPr>
          <w:rFonts w:ascii="Times New Roman" w:hAnsi="Times New Roman" w:cs="Times New Roman"/>
          <w:color w:val="000000" w:themeColor="text1"/>
        </w:rPr>
        <w:fldChar w:fldCharType="end"/>
      </w:r>
      <w:r w:rsidRPr="009D5521">
        <w:rPr>
          <w:rFonts w:ascii="Times New Roman" w:hAnsi="Times New Roman" w:cs="Times New Roman"/>
          <w:color w:val="000000" w:themeColor="text1"/>
        </w:rPr>
        <w:t xml:space="preserve">. In an online environment full of uncertainty, consumers need social support to relieve anxiety and build trust </w:t>
      </w:r>
      <w:r>
        <w:rPr>
          <w:rFonts w:ascii="Times New Roman" w:hAnsi="Times New Roman" w:cs="Times New Roman"/>
          <w:color w:val="000000" w:themeColor="text1"/>
        </w:rPr>
        <w:t>to</w:t>
      </w:r>
      <w:r w:rsidRPr="009D5521">
        <w:rPr>
          <w:rFonts w:ascii="Times New Roman" w:hAnsi="Times New Roman" w:cs="Times New Roman"/>
          <w:color w:val="000000" w:themeColor="text1"/>
        </w:rPr>
        <w:t xml:space="preserve"> participate in online shopping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DOI":"10.2501/ijmr-2014-045","ISSN":"14707853","abstract":"Consumer trust is essential for a business to successfully promote new products and services. This paper develops a trust model from a social commerce perspective by investigating the influence of social commerce constructs on consumer trust in new products and services. By using an empirical study, the results of this research indicate that social commerce constructs could be measured using three dimensions; these are recommendations and referrals, ratings and reviews, and forums and communities. Furthermore, social commerce constructs have a significant positive influence on consumer trust in new products and service. Alternatively, social commerce constructs could generate social word of mouth among potential customers regarding new products and services; this in turn can shape consumer trust. The theoretical and practical implications of these results are discussed.","author":[{"dropping-particle":"","family":"Hajli","given":"Nick","non-dropping-particle":"","parse-names":false,"suffix":""},{"dropping-particle":"","family":"Lin","given":"Xiaolin","non-dropping-particle":"","parse-names":false,"suffix":""},{"dropping-particle":"","family":"Featherman","given":"Mauricio","non-dropping-particle":"","parse-names":false,"suffix":""},{"dropping-particle":"","family":"Wang","given":"Yichuan","non-dropping-particle":"","parse-names":false,"suffix":""}],"container-title":"International Journal of Market Research","id":"ITEM-1","issue":"5","issued":{"date-parts":[["2014"]]},"page":"673-689","title":"Social word of mouth: How trust develops in the market","type":"article-journal","volume":"56"},"uris":["http://www.mendeley.com/documents/?uuid=f9997835-fa64-4646-aafd-e03fbcc4c365"]}],"mendeley":{"formattedCitation":"(Hajli et al., 2014)","plainTextFormattedCitation":"(Hajli et al., 2014)","previouslyFormattedCitation":"(Hajli et al., 2014)"},"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79]</w:t>
      </w:r>
      <w:r w:rsidRPr="009D5521">
        <w:rPr>
          <w:rFonts w:ascii="Times New Roman" w:hAnsi="Times New Roman" w:cs="Times New Roman"/>
          <w:color w:val="000000" w:themeColor="text1"/>
        </w:rPr>
        <w:fldChar w:fldCharType="end"/>
      </w:r>
      <w:r w:rsidRPr="009D5521">
        <w:rPr>
          <w:rFonts w:ascii="Times New Roman" w:hAnsi="Times New Roman" w:cs="Times New Roman"/>
          <w:color w:val="000000" w:themeColor="text1"/>
        </w:rPr>
        <w:t xml:space="preserve">. Customer trust in the recommended product affects behavioral purchase intentions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DOI":"10.1108/14684521011099414","ISBN":"1468452101109","ISSN":"14684527","abstract":"Purpose: This paper aims to improve understanding of the reasons why people trust the information about product recommendations on social shopping networks of websites, a new e-commerce method which combines social networking and shopping, and to investigate the impact of the trust on the consumers' intention to purchase products from the online shop of a website. Design/methodology/ approach: An online survey instrument was developed to gather data, and 1,219 questionnaires were used to test the relationships in the proposed model. Findings: The results indicated that perceived ability, perceived benevolence/integrity, perceived critical mass, and trust in a website were four important antecedents of trust in product recommendation in a social networking site. In addition trust in product recommendations can influence the consumers' intention to purchase from the website through increasing their intention to purchase the products. Research limitations/implications: The research model demonstrated the importance of trust in product recommendations to online consumers' transaction intention. Practical implications: The results of the study showed that trust in product recommendations will influence consumers' purchase intentions. Therefore a social shopping website or the websites transforming into social shopping websites should put more emphasis on ways to establish the virtual communities or social networks which can provide the information about product recommendations that consumers trust. Originality/value: The study provides a comprehensive framework of the antecedents and effects of consumers' trust in recommendations in the context of social shopping. © Emerald Group Publishing Limited.","author":[{"dropping-particle":"","family":"Hsiao","given":"Kuo Lun","non-dropping-particle":"","parse-names":false,"suffix":""},{"dropping-particle":"","family":"Lin","given":"Judy Chuan Chuan","non-dropping-particle":"","parse-names":false,"suffix":""},{"dropping-particle":"","family":"Wang","given":"Xiang Ying","non-dropping-particle":"","parse-names":false,"suffix":""},{"dropping-particle":"","family":"Lu","given":"Hsi Peng","non-dropping-particle":"","parse-names":false,"suffix":""},{"dropping-particle":"","family":"Yu","given":"Hueiju","non-dropping-particle":"","parse-names":false,"suffix":""}],"container-title":"Online Information Review","id":"ITEM-1","issue":"6","issued":{"date-parts":[["2010"]]},"page":"935-953","title":"Antecedents and consequences of trust in online product recommendations an empirical study in social shopping","type":"article-journal","volume":"34"},"uris":["http://www.mendeley.com/documents/?uuid=853730e1-55f8-4f2a-b965-5f16ae249e54"]}],"mendeley":{"formattedCitation":"(Hsiao et al., 2010)","plainTextFormattedCitation":"(Hsiao et al., 2010)","previouslyFormattedCitation":"(Hsiao et al., 2010)"},"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8</w:t>
      </w:r>
      <w:r w:rsidRPr="009D5521">
        <w:rPr>
          <w:rFonts w:ascii="Times New Roman" w:hAnsi="Times New Roman" w:cs="Times New Roman"/>
          <w:noProof/>
          <w:color w:val="000000" w:themeColor="text1"/>
        </w:rPr>
        <w:t>0</w:t>
      </w:r>
      <w:r>
        <w:rPr>
          <w:rFonts w:ascii="Times New Roman" w:hAnsi="Times New Roman" w:cs="Times New Roman"/>
          <w:noProof/>
          <w:color w:val="000000" w:themeColor="text1"/>
        </w:rPr>
        <w:t>]</w:t>
      </w:r>
      <w:r w:rsidRPr="009D5521">
        <w:rPr>
          <w:rFonts w:ascii="Times New Roman" w:hAnsi="Times New Roman" w:cs="Times New Roman"/>
          <w:color w:val="000000" w:themeColor="text1"/>
        </w:rPr>
        <w:fldChar w:fldCharType="end"/>
      </w:r>
      <w:r w:rsidRPr="009D5521">
        <w:rPr>
          <w:rFonts w:ascii="Times New Roman" w:hAnsi="Times New Roman" w:cs="Times New Roman"/>
          <w:color w:val="000000" w:themeColor="text1"/>
        </w:rPr>
        <w:t xml:space="preserve">. The previous literature states that social support, including public and individual support, indirectly increases trust through efficacy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DOI":"10.3390/ijerph17186589","ISSN":"16604601","PMID":"32927793","abstract":"Public health has been under continuous threat worldwide in recent years. This study examined the impact of social support and social trust on the activities and efficacy of the public’s risk response in the case of COVID-19. We conducted an online survey over eight days with 620 Korean adult participants. Data were analyzed using structural equation modelling and K-means cluster analysis. Our results showed that public support had a positive impact on response efficacy, while response efficacy had a positive impact on sanitation, distancing, and purchasing activities. In addition, social support positively moderated the impact of public and individual support on response efficacy, while response efficacy negatively moderated the impact on sanitation activities. These results suggest that, first, amid viral risk, governments should proactively supply tools and information for infection-prevention, and deliver messages that encourage and support infection-prevention activities among the public. Second, when viral risk occurs, governments, along with all other members of society, must engage in aggressive risk response measures. Third, there is a need for risk communication that further emphasizes the importance of personal sanitation activities in the face of viral risk.","author":[{"dropping-particle":"","family":"Song","given":"Eugene","non-dropping-particle":"","parse-names":false,"suffix":""},{"dropping-particle":"","family":"Yoo","given":"Hyun Jung","non-dropping-particle":"","parse-names":false,"suffix":""}],"container-title":"International Journal of Environmental Research and Public Health","id":"ITEM-1","issue":"18","issued":{"date-parts":[["2020"]]},"page":"1-14","title":"Impact of social support and social trust on public viral risk response: A COVID-19 survey study","type":"article-journal","volume":"17"},"uris":["http://www.mendeley.com/documents/?uuid=9da67baf-acce-48eb-8c48-26ac3da7d07f"]}],"mendeley":{"formattedCitation":"(Song &amp; Yoo, 2020)","plainTextFormattedCitation":"(Song &amp; Yoo, 2020)","previouslyFormattedCitation":"(Song &amp; Yoo, 2020)"},"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7]</w:t>
      </w:r>
      <w:r w:rsidRPr="009D5521">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In </w:t>
      </w:r>
      <w:r w:rsidRPr="009D5521">
        <w:rPr>
          <w:rFonts w:ascii="Times New Roman" w:hAnsi="Times New Roman" w:cs="Times New Roman"/>
          <w:color w:val="000000" w:themeColor="text1"/>
        </w:rPr>
        <w:t xml:space="preserve">research done by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ISSN":"20507399","abstract":"Due to increasing numbers of purchases in the online industry has created trust as a critical path in an online environment. In fact, it is more critical when trust has identified as crucial in online commerce. Consumers are reluctant to have a purchase intention when they distrust towards the website. Consumers nowadays, who represent the future buyers, seem to have reasons how they can trust in online commerce and ultimately lead them to have purchase intention. Drawn from social support theory, trust and purchase intention, this research empirically is to test which characters of social support (emotional and informational support) have significant influence purchase intention and to test whether the trust has a significant influence on purchase intention. Furthermore, to test the mediating effects of trust in social commerce. The research conducted in the quantitative approach and used non-probability (convenience sampling) by using questionnaire surveys. A correlation and multiple regression analyses were applied. A total of 200 respondents participated. Our results shed some lights on social commerce literature. The result confirms that there is a relationship between social supports such as emotional and informational support on purchase intention. Finding also revealed that trust as fully mediates the relationship between the variables. This research can entirely contribute to the literature by providing and introducing to both marketers and consumers by identifying the factors influencing purchase intention in social commerce.","author":[{"dropping-particle":"","family":"Makmor","given":"Nurkhalida","non-dropping-particle":"","parse-names":false,"suffix":""},{"dropping-particle":"","family":"Alam","given":"Syed Shah","non-dropping-particle":"","parse-names":false,"suffix":""},{"dropping-particle":"","family":"Aziz","given":"Norzalita Abd","non-dropping-particle":"","parse-names":false,"suffix":""}],"container-title":"International Journal of Supply Chain Management","id":"ITEM-1","issue":"5","issued":{"date-parts":[["2018"]]},"page":"572-581","title":"Social support, trust and purchase intention in social commerce era","type":"article-journal","volume":"7"},"uris":["http://www.mendeley.com/documents/?uuid=e61c98bc-849b-44cd-a1f7-13517d3fc837"]}],"mendeley":{"formattedCitation":"(Makmor et al., 2018)","plainTextFormattedCitation":"(Makmor et al., 2018)","previouslyFormattedCitation":"(Makmor et al., 2018)"},"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6]</w:t>
      </w:r>
      <w:r w:rsidRPr="009D5521">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9D5521">
        <w:rPr>
          <w:rFonts w:ascii="Times New Roman" w:hAnsi="Times New Roman" w:cs="Times New Roman"/>
          <w:color w:val="000000" w:themeColor="text1"/>
        </w:rPr>
        <w:t xml:space="preserve"> social support affects trust and indirectly affects behavioral intentions are tested empirically. Thus, when customers trust the product recommendation, the behavioral intentions of purchasing the recommended product are stimulated </w:t>
      </w:r>
    </w:p>
    <w:p w14:paraId="5673BE09" w14:textId="77777777" w:rsidR="006E6814" w:rsidRPr="009D5521" w:rsidRDefault="006E6814" w:rsidP="008C4767">
      <w:pPr>
        <w:snapToGrid w:val="0"/>
        <w:spacing w:beforeLines="50" w:before="180" w:line="276" w:lineRule="auto"/>
        <w:ind w:leftChars="100" w:left="240"/>
        <w:jc w:val="both"/>
        <w:rPr>
          <w:b/>
          <w:color w:val="000000" w:themeColor="text1"/>
        </w:rPr>
      </w:pPr>
      <w:r w:rsidRPr="009D5521">
        <w:rPr>
          <w:b/>
          <w:color w:val="000000" w:themeColor="text1"/>
        </w:rPr>
        <w:t xml:space="preserve">H4a: </w:t>
      </w:r>
      <w:r>
        <w:rPr>
          <w:color w:val="000000" w:themeColor="text1"/>
        </w:rPr>
        <w:t>Social s</w:t>
      </w:r>
      <w:r w:rsidRPr="009D5521">
        <w:rPr>
          <w:color w:val="000000" w:themeColor="text1"/>
        </w:rPr>
        <w:t>u</w:t>
      </w:r>
      <w:r>
        <w:rPr>
          <w:color w:val="000000" w:themeColor="text1"/>
        </w:rPr>
        <w:t>pport has a positive effect on t</w:t>
      </w:r>
      <w:r w:rsidRPr="009D5521">
        <w:rPr>
          <w:color w:val="000000" w:themeColor="text1"/>
        </w:rPr>
        <w:t>rust</w:t>
      </w:r>
    </w:p>
    <w:p w14:paraId="20E3597E" w14:textId="6BB9D7C0" w:rsidR="006E6814" w:rsidRPr="008C4767" w:rsidRDefault="006E6814" w:rsidP="008C4767">
      <w:pPr>
        <w:snapToGrid w:val="0"/>
        <w:spacing w:beforeLines="50" w:before="180" w:line="276" w:lineRule="auto"/>
        <w:ind w:leftChars="100" w:left="240"/>
        <w:jc w:val="both"/>
        <w:rPr>
          <w:b/>
          <w:color w:val="000000" w:themeColor="text1"/>
        </w:rPr>
      </w:pPr>
      <w:r w:rsidRPr="009D5521">
        <w:rPr>
          <w:b/>
          <w:color w:val="000000" w:themeColor="text1"/>
        </w:rPr>
        <w:t xml:space="preserve">H4b: </w:t>
      </w:r>
      <w:r>
        <w:rPr>
          <w:color w:val="000000" w:themeColor="text1"/>
        </w:rPr>
        <w:t>Social s</w:t>
      </w:r>
      <w:r w:rsidRPr="009D5521">
        <w:rPr>
          <w:color w:val="000000" w:themeColor="text1"/>
        </w:rPr>
        <w:t>u</w:t>
      </w:r>
      <w:r>
        <w:rPr>
          <w:color w:val="000000" w:themeColor="text1"/>
        </w:rPr>
        <w:t>pport has a positive effect on b</w:t>
      </w:r>
      <w:r w:rsidRPr="009D5521">
        <w:rPr>
          <w:color w:val="000000" w:themeColor="text1"/>
        </w:rPr>
        <w:t>ehavioral intention</w:t>
      </w:r>
    </w:p>
    <w:p w14:paraId="4CECFE68" w14:textId="77777777" w:rsidR="006E6814" w:rsidRPr="008C4767" w:rsidRDefault="006E6814" w:rsidP="008C4767">
      <w:pPr>
        <w:pStyle w:val="NormalWeb"/>
        <w:snapToGrid w:val="0"/>
        <w:spacing w:beforeLines="50" w:before="180" w:beforeAutospacing="0" w:after="0" w:afterAutospacing="0" w:line="276" w:lineRule="auto"/>
        <w:jc w:val="both"/>
        <w:textAlignment w:val="top"/>
        <w:rPr>
          <w:rFonts w:ascii="Arial" w:eastAsia="PMingLiU" w:hAnsi="Arial" w:cs="Arial"/>
          <w:b/>
          <w:color w:val="000000" w:themeColor="text1"/>
          <w:sz w:val="28"/>
          <w:szCs w:val="28"/>
        </w:rPr>
      </w:pPr>
      <w:r w:rsidRPr="008C4767">
        <w:rPr>
          <w:rFonts w:ascii="Arial" w:eastAsia="PMingLiU" w:hAnsi="Arial" w:cs="Arial"/>
          <w:b/>
          <w:color w:val="000000" w:themeColor="text1"/>
          <w:sz w:val="28"/>
          <w:szCs w:val="28"/>
        </w:rPr>
        <w:t xml:space="preserve">3.5 Relationship between Satisfaction and Trust </w:t>
      </w:r>
    </w:p>
    <w:p w14:paraId="3AE8A822" w14:textId="77777777" w:rsidR="006E6814" w:rsidRPr="00CB39E4" w:rsidRDefault="006E6814" w:rsidP="006E6814">
      <w:pPr>
        <w:pStyle w:val="NormalWeb"/>
        <w:snapToGrid w:val="0"/>
        <w:spacing w:before="0" w:beforeAutospacing="0" w:after="0" w:afterAutospacing="0" w:line="276" w:lineRule="auto"/>
        <w:jc w:val="both"/>
        <w:textAlignment w:val="top"/>
        <w:rPr>
          <w:rFonts w:ascii="Times New Roman" w:hAnsi="Times New Roman" w:cs="Times New Roman"/>
          <w:color w:val="000000" w:themeColor="text1"/>
        </w:rPr>
      </w:pPr>
      <w:r w:rsidRPr="00CB39E4">
        <w:rPr>
          <w:rFonts w:ascii="Times New Roman" w:hAnsi="Times New Roman" w:cs="Times New Roman"/>
          <w:color w:val="000000" w:themeColor="text1"/>
        </w:rPr>
        <w:t xml:space="preserve">Satisfaction is related to previous purchasing experiences, and can build long-term customer relationships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5539/ijbm.v15n4p36","ISSN":"1833-3850","abstract":"The purpose of this study is to investigate the effect of service quality on the relationship between mobile shoppers&amp;rsquo; satisfaction and purchase intention towards mobile commerce. The survey method was conducted with a structured questionnaire that was distributed to 385 mobile users in Malaysia which tested against a proposed model using partial least square structural equation modelling. The result confirms service quality affects mobile shoppers&amp;rsquo; satisfaction and purchase intention directly. Furthermore, the result also affirms that mobile shoppers&amp;rsquo; satisfaction mediates the relationship between service quality and purchase intention. This study will assist the mobile commerce industry to understand mobile shoppers&amp;rsquo; behaviour in Malaysia.","author":[{"dropping-particle":"","family":"Mohd Paiz","given":"Nur Ain","non-dropping-particle":"","parse-names":false,"suffix":""},{"dropping-particle":"","family":"Hareeza Ali","given":"Mass","non-dropping-particle":"","parse-names":false,"suffix":""},{"dropping-particle":"","family":"Rashid Abdullah","given":"Abdul","non-dropping-particle":"","parse-names":false,"suffix":""},{"dropping-particle":"","family":"Dato Mansor","given":"Zuraina","non-dropping-particle":"","parse-names":false,"suffix":""}],"container-title":"International Journal of Business and Management","id":"ITEM-1","issue":"4","issued":{"date-parts":[["2020"]]},"page":"36","title":"The Effects of Service Quality on Satisfaction and Purchase Intention in Mobile Commerce","type":"article-journal","volume":"15"},"uris":["http://www.mendeley.com/documents/?uuid=44b8bbe4-4b28-40bc-9028-5c6d5fa1901c"]}],"mendeley":{"formattedCitation":"(Mohd Paiz et al., 2020)","manualFormatting":"(Paiz et al., 2020)","plainTextFormattedCitation":"(Mohd Paiz et al., 2020)","previouslyFormattedCitation":"(Mohd Paiz et al., 2020)"},"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81]</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Consumer satisfaction becomes a cumulative global evaluation for the company from time to time. Satisfaction has been shown to significantly influence consumer attitudes, retention behavior, and loyalty to stores and services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8/13612020810874881","ISSN":"13612026","abstract":"Purpose - The purpose of this study is to investigate the effects of consumers' shopping orientation on their satisfaction level with the product search and purchase behavior using multi-channels. Design/methodology/approach - A total of 181 students in a large US mid-western university provided usable responses to the survey. Exploratory factor analysis and multiple regression analyses were employed to examine the research questions. Findings - The results showed that more than three quarters of the respondents shopped via the internet and catalogs, and about 95 percent shopped at non-local retailers. About 60 percent reported that they never shopped from TV shopping channels. Confident/fashion-conscious shopping orientation and catalog/internet shopping orientation were found to be key predictors of customer satisfaction level with information search via multi-channels. Both confident/fashion-conscious consumers and mall shopping-oriented shoppers were more satisfied with store-based retail channels for apparel purchases, whereas non-local store-oriented shoppers and catalog/internet-oriented shoppers were more satisfied with non-store-based retail channels for their apparel purchases. Research limitations/implications - The sample of this study was biased by gender and age. For the apparel retail industry, this paper offers practical knowledge about the relationships between shopping orientation and consumer search and purchase behavior in a multi-channel retailing context. Originality/value - No study has utilized the shopping orientation framework to explain consumer behavior in a multi-channel environment. This study provides understanding of consumer product information search behavior on four dimensions (price, promotion, style/trends, and merchandise availability) via multi-channels.","author":[{"dropping-particle":"","family":"Lee","given":"Hyun Hwa","non-dropping-particle":"","parse-names":false,"suffix":""},{"dropping-particle":"","family":"Kim","given":"Jihyun","non-dropping-particle":"","parse-names":false,"suffix":""}],"container-title":"Journal of Fashion Marketing and Management","id":"ITEM-1","issue":"2","issued":{"date-parts":[["2008"]]},"title":"The effects of shopping orientations on consumers' satisfaction with product search and purchases in a multi-channel environment","type":"article-journal","volume":"12"},"uris":["http://www.mendeley.com/documents/?uuid=99afc9ae-90c8-391f-8a4f-22ea9af94bce"]}],"mendeley":{"formattedCitation":"(Lee &amp; Kim, 2008)","plainTextFormattedCitation":"(Lee &amp; Kim, 2008)","previouslyFormattedCitation":"(Lee &amp; Kim, 2008)"},"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82]</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tudies show satisfaction to be a precursor to trust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ISSN":"14707853","abstract":"To enrich the limited and recent work in existence on relational phenomena in the consumer-brand domain, the authors focus on the concept of brand trust. The non-existence of a wider accepted measure of this concept is surprising given that: (1) trust is viewed as the cornerstone and one of the most desired qualities in a relationship; and (2) it is the most important attribute a brand can own. In this context, this research reports the results of a multi-step study to develop and validate a multi-dimensional brand trust scale drawn from the conceptualisation of trust in other academic fields. Multi-step psychometric tests demonstrate that the new brand trust scale is reliable and valid. Both theoretical and managerial implications are presented.","author":[{"dropping-particle":"","family":"Delgado-Ballester","given":"Elena","non-dropping-particle":"","parse-names":false,"suffix":""},{"dropping-particle":"","family":"Munuera-Alemán","given":"Jose Luis","non-dropping-particle":"","parse-names":false,"suffix":""},{"dropping-particle":"","family":"Yagüe-Guillén","given":"María Jesús","non-dropping-particle":"","parse-names":false,"suffix":""}],"container-title":"International Journal of Market Research","id":"ITEM-1","issue":"1","issued":{"date-parts":[["2003"]]},"title":"Development and validation of a brand trust scale","type":"article-journal","volume":"45"},"uris":["http://www.mendeley.com/documents/?uuid=b93d3dc7-603f-3d6e-b720-dd1357808862"]}],"mendeley":{"formattedCitation":"(Delgado-Ballester et al., 2003)","plainTextFormattedCitation":"(Delgado-Ballester et al., 2003)","previouslyFormattedCitation":"(Delgado-Ballester et al., 2003)"},"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83]</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atisfied customers tend to use the service more often than dissatisfied ones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11/j.1470-6431.2005.00477.x","ISSN":"14706431","abstract":"The study investigated the effects of perceived product quality and overall satisfaction on purchase intentions. Moreover, the direct and indirect effects of values and involvement on purchase intentions were studied. The study utilized the survey questionnaire and used sport shoes as the product being researched. The sample consisted of 197 students who responded to an anonymous questionnaire. Five hypotheses were tested and four of them were confirmed by the data. Perceived quality had a direct and an indirect effect (through overall satisfaction) on purchase intentions, overall satisfaction had a direct effect on purchase intentions and involvement had an indirect effect on purchase intentions through overall satisfaction and perceived quality. The results of the study provide several theoretical and practical implications. © 2017 Wiley. All rights reserved.","author":[{"dropping-particle":"","family":"Tsiotsou","given":"Rodoula","non-dropping-particle":"","parse-names":false,"suffix":""}],"container-title":"International Journal of Consumer Studies","id":"ITEM-1","issue":"2","issued":{"date-parts":[["2006"]]},"page":"207-217","title":"The role of perceived product quality and overall satisfaction on purchase intentions","type":"article-journal","volume":"30"},"uris":["http://www.mendeley.com/documents/?uuid=e3c37cb7-a3dc-4e12-9d1f-9bf9c147a02b"]}],"mendeley":{"formattedCitation":"(Tsiotsou, 2006)","plainTextFormattedCitation":"(Tsiotsou, 2006)","previouslyFormattedCitation":"(Tsiotsou, 2006)"},"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44]</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atisfaction is an antecedent to trust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abstract":"Several theories of relationship marketing propose that customers vary in their relationships with a firm on a con- tinuum from transactional to highly relational bonds. Few empirical studies have segmented the customer base of an organization into low and high relational groups to assess how evaluations vary for these groups. Using struc- tural equation analysis, the authors analyze the relationships of satisfaction, trust, and commitment to component satisfaction attitudes and future intentions for the customers of a New York off-Broadway repertory theater compa- ny. For the low relational customers (individual ticket buyers and occasional subscribers), overall satisfaction is the primary mediating construct between the component attitudes and future intentions. For the high relational cus- tomers (consistent subscribers), trust and commitment, rather than satisfaction, are the mediators between com- ponent attitudes and future intentions","author":[{"dropping-particle":"","family":"Garbarino","given":"Ellen","non-dropping-particle":"","parse-names":false,"suffix":""},{"dropping-particle":"","family":"Johnson","given":"Mark S","non-dropping-particle":"","parse-names":false,"suffix":""}],"container-title":"Journal of Marketing","id":"ITEM-1","issue":"2","issued":{"date-parts":[["1999"]]},"page":"70-87","title":"The Trust , Different Roles of Satisfaction , Commitment in Customer and","type":"article-journal","volume":"63"},"uris":["http://www.mendeley.com/documents/?uuid=80c8534a-1d84-4975-a62c-806eddcc799e"]}],"mendeley":{"formattedCitation":"(Garbarino &amp; Johnson, 1999)","plainTextFormattedCitation":"(Garbarino &amp; Johnson, 1999)","previouslyFormattedCitation":"(Garbarino &amp; Johnson, 1999)"},"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84]</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In the online environment, trust is a complex phenomenon and a success factor</w:t>
      </w:r>
      <w:r w:rsidRPr="00CB39E4">
        <w:rPr>
          <w:rFonts w:ascii="Times New Roman" w:hAnsi="Times New Roman" w:cs="Times New Roman"/>
          <w:color w:val="000000" w:themeColor="text1"/>
          <w:lang w:val="id-ID"/>
        </w:rPr>
        <w:t>.</w:t>
      </w:r>
      <w:r w:rsidRPr="00CB39E4">
        <w:rPr>
          <w:rFonts w:ascii="Times New Roman" w:hAnsi="Times New Roman" w:cs="Times New Roman"/>
          <w:color w:val="000000" w:themeColor="text1"/>
        </w:rPr>
        <w:t xml:space="preserv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80/10864415.2003.11044275","ISSN":"10864415","abstract":"This paper aims to predict consumer acceptance of e-commerce by proposing a set of key drivers for engaging consumers in on-line transactions. The primary constructs for capturing consumer acceptance of e-commerce are intention to transact and on-line transaction behavior. Following the theory of reasoned action (TRA) as applied to a technology-driven environment, technology acceptance model (TAM) variables (perceived usefulness and ease of use) are posited as key drivers of e-commerce acceptance. The practical utility of TAM stems from the fact that e-commerce is technology-driven. The proposed model integrates trust and perceived risk, which are incorporated given the implicit uncertainty of the e-commerce environment. The proposed integration of the hypothesized independent variables is justified by placing all the variables under the nomological TRA structure and proposing their interrelationships. The resulting research model is tested using data from two empirical studies. The first, exploratory study comprises three experiential scenarios with 103 students. The second, confirmatory study uses a sample of 155 on-line consumers. Both studies strongly support the e-commerce acceptance model by validating the proposed hypotheses. The paper discusses the implications for e-commerce theory, research, and practice, and makes several suggestions for future research. Copyright © 2003 M.E. Sharpe, Inc. All rights reserved.","author":[{"dropping-particle":"","family":"Pavlou","given":"Paul A.","non-dropping-particle":"","parse-names":false,"suffix":""}],"container-title":"International Journal of Electronic Commerce","id":"ITEM-1","issue":"3","issued":{"date-parts":[["2003"]]},"page":"101-134","title":"Consumer acceptance of electronic commerce: Integrating trust and risk with the technology acceptance model","type":"article-journal","volume":"7"},"uris":["http://www.mendeley.com/documents/?uuid=b26d49d2-2dd3-4198-a790-19233152fa28"]}],"mendeley":{"formattedCitation":"(Pavlou, 2003)","manualFormatting":"Pavlou (2003)","plainTextFormattedCitation":"(Pavlou, 2003)","previouslyFormattedCitation":"(Pavlou, 2003)"},"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Pavlou [49]</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uggested that satisfaction has a direct effect on customer trust in online commerce. Previous studies by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16/j.im.2005.01.002","ISSN":"03787206","abstract":"We performed a study to determine the influence that perceived usability has on the user's loyalty to websites that they visit. The results of the empirical analysis confirmed that the trust of the user increases when the user perceived that the system was usable and that there was a consequent increase in the degree of website loyalty. In the same way, greater usability was found to have a positive influence on user satisfaction, and this also generated greater website loyalty. Finally, it was found that user trust was partially dependent on the degree of consumer website satisfaction. © 2005 Elsevier B.V. All rights reserved.","author":[{"dropping-particle":"","family":"Flavián","given":"Carlos","non-dropping-particle":"","parse-names":false,"suffix":""},{"dropping-particle":"","family":"Guinalíu","given":"Miguel","non-dropping-particle":"","parse-names":false,"suffix":""},{"dropping-particle":"","family":"Gurrea","given":"Raquel","non-dropping-particle":"","parse-names":false,"suffix":""}],"container-title":"Information and Management","id":"ITEM-1","issue":"1","issued":{"date-parts":[["2006"]]},"page":"1-14","title":"The role played by perceived usability, satisfaction and consumer trust on website loyalty","type":"article-journal","volume":"43"},"uris":["http://www.mendeley.com/documents/?uuid=3cbe4383-7797-482c-ab14-d0bbacbd1d38"]}],"mendeley":{"formattedCitation":"(Flavián et al., 2006)","manualFormatting":"Flavián et al. (2006)","plainTextFormattedCitation":"(Flavián et al., 2006)","previouslyFormattedCitation":"(Flavián et al., 2006)"},"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Flavián et al. [54]</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have also stated that user trust is partly dependent on their level of satisfaction and previous positive experiences.</w:t>
      </w:r>
    </w:p>
    <w:p w14:paraId="77C01564" w14:textId="3782EABD" w:rsidR="006E6814" w:rsidRPr="008C4767" w:rsidRDefault="006E6814" w:rsidP="008C4767">
      <w:pPr>
        <w:spacing w:beforeLines="50" w:before="180" w:line="276" w:lineRule="auto"/>
        <w:ind w:leftChars="100" w:left="240"/>
        <w:jc w:val="both"/>
        <w:rPr>
          <w:b/>
          <w:color w:val="000000" w:themeColor="text1"/>
        </w:rPr>
      </w:pPr>
      <w:r w:rsidRPr="00CB39E4">
        <w:rPr>
          <w:b/>
          <w:color w:val="000000" w:themeColor="text1"/>
        </w:rPr>
        <w:t xml:space="preserve">H5: </w:t>
      </w:r>
      <w:r w:rsidRPr="00CB39E4">
        <w:rPr>
          <w:color w:val="000000" w:themeColor="text1"/>
        </w:rPr>
        <w:t>Satisfaction has a positive effect on trust</w:t>
      </w:r>
    </w:p>
    <w:p w14:paraId="1F019B36" w14:textId="77777777" w:rsidR="006E6814" w:rsidRPr="008C4767" w:rsidRDefault="006E6814" w:rsidP="008C4767">
      <w:pPr>
        <w:pStyle w:val="NormalWeb"/>
        <w:snapToGrid w:val="0"/>
        <w:spacing w:beforeLines="50" w:before="180" w:beforeAutospacing="0" w:after="0" w:afterAutospacing="0" w:line="276" w:lineRule="auto"/>
        <w:jc w:val="both"/>
        <w:textAlignment w:val="top"/>
        <w:rPr>
          <w:rFonts w:ascii="Arial" w:eastAsia="PMingLiU" w:hAnsi="Arial" w:cs="Arial"/>
          <w:b/>
          <w:color w:val="000000" w:themeColor="text1"/>
          <w:sz w:val="28"/>
          <w:szCs w:val="28"/>
        </w:rPr>
      </w:pPr>
      <w:r w:rsidRPr="008C4767">
        <w:rPr>
          <w:rFonts w:ascii="Arial" w:eastAsia="PMingLiU" w:hAnsi="Arial" w:cs="Arial"/>
          <w:b/>
          <w:color w:val="000000" w:themeColor="text1"/>
          <w:sz w:val="28"/>
          <w:szCs w:val="28"/>
        </w:rPr>
        <w:t xml:space="preserve">3.6 Relationship between Satisfaction and Behavioral intention </w:t>
      </w:r>
    </w:p>
    <w:p w14:paraId="1BAC2017" w14:textId="77777777" w:rsidR="006E6814" w:rsidRPr="00CB39E4" w:rsidRDefault="006E6814" w:rsidP="006E6814">
      <w:pPr>
        <w:pStyle w:val="NormalWeb"/>
        <w:snapToGrid w:val="0"/>
        <w:spacing w:before="0" w:beforeAutospacing="0" w:after="0" w:afterAutospacing="0" w:line="276" w:lineRule="auto"/>
        <w:jc w:val="both"/>
        <w:textAlignment w:val="top"/>
        <w:rPr>
          <w:rFonts w:ascii="Times New Roman" w:hAnsi="Times New Roman" w:cs="Times New Roman"/>
          <w:color w:val="000000" w:themeColor="text1"/>
        </w:rPr>
      </w:pPr>
      <w:r w:rsidRPr="00CB39E4">
        <w:rPr>
          <w:rFonts w:ascii="Times New Roman" w:hAnsi="Times New Roman" w:cs="Times New Roman"/>
          <w:color w:val="000000" w:themeColor="text1"/>
        </w:rPr>
        <w:t xml:space="preserve">Customer satisfaction is the primary means of service providers to make consumers feel happy and keep them in the futur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16/j.jaim.2020.10.011","ISSN":"09762809","abstract":"Background: Based on the previous literature it is confirmed that Performance-based service quality and patient satisfaction are major antecedents of behavioral intentions in the healthcare sector. Here, the study deals with the same variables under the framework of Ayurveda healthcare. Objectives: The study is an attempt to understand the perceptional differences of healthcare consumers in Ayurveda, by analyzing the relationship between the service quality, satisfaction, and behavioral intentions in Ayurveda. Materials and Methods: Using the convenient sampling technique, 404 samples were collected through direct interview, with a structured questionnaire from the in-patients of 20 accredited Ayurveda hospitals from the northern part of Kerala, a southern state of India. Respondents of the study consist of mostly women who were aged above 40. ANOVA and t-test were used to evaluate the differences in the perception of healthcare consumers, and multiple regression analysis and structural equation modeling were applied to propose two relationship models from the study. Results: The perception of healthcare consumers are found to vary for service quality and patient satisfaction according to socio-economic variables except for the education factor. Later the test on the impact of performance-based service quality on patient satisfaction and the mediation model showed a significant influence between the variables. Conclusion: The results of the study could empirically prove the relationships of these variables significantly and it can assure some quality contributions to the healthcare managers to modify their business policies in the future.","author":[{"dropping-particle":"","family":"Suhail","given":"P.","non-dropping-particle":"","parse-names":false,"suffix":""},{"dropping-particle":"","family":"Srinivasulu","given":"Y.","non-dropping-particle":"","parse-names":false,"suffix":""}],"container-title":"Journal of Ayurveda and Integrative Medicine","id":"ITEM-1","issue":"xxxx","issued":{"date-parts":[["2020"]]},"publisher":"Elsevier Ltd","title":"Perception of service quality, satisfaction, and behavioral intentions in Ayurveda healthcare","type":"article-journal"},"uris":["http://www.mendeley.com/documents/?uuid=f39abaef-6445-4fef-bfb8-23e10f6abc8d"]}],"mendeley":{"formattedCitation":"(Suhail &amp; Srinivasulu, 2020)","plainTextFormattedCitation":"(Suhail &amp; Srinivasulu, 2020)","previouslyFormattedCitation":"(Suhail &amp; Srinivasulu, 2020)"},"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43]</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atisfaction can increase customer loyalty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77/1096348009350624","ISSN":"10963480","abstract":"This study examined the relationships between three determinants of quality dimensions (predictors: food, service, and physical environment), price (moderator), and satisfaction and behavioral intention (criterion) in quick-casual restaurants. Despite the importance of foodservice quality, academics and managers know relatively little about how the combined effects of quality (food, service, and physical environment) elicit customer satisfaction which, in turn, affects behavioral intention. Hierarchical multiple regression analysis with interactions showed that quality of food, service, and physical environment were all significant determinants of customer satisfaction. In addition, perceived price acted as a moderator in the satisfaction formation process. Finally, the results indicated that customer satisfaction is indeed a significant predictor of behavioral intention. The findings may provide restaurateurs with a guideline for enhancing customer satisfaction and behavioral intention level. © 2010 International Council on Hotel, Restaurant and Institutional Education.","author":[{"dropping-particle":"","family":"Ryu","given":"Kisang","non-dropping-particle":"","parse-names":false,"suffix":""},{"dropping-particle":"","family":"Han","given":"Heesup","non-dropping-particle":"","parse-names":false,"suffix":""}],"container-title":"Journal of Hospitality and Tourism Research","id":"ITEM-1","issue":"3","issued":{"date-parts":[["2010"]]},"page":"310-329","title":"Influence of the Quality of Food, Service, and Physical Environment on Customer Satisfaction and Behavioral Intention in Quick-Casual Restaurants: Moderating Role of Perceived Price","type":"article-journal","volume":"34"},"uris":["http://www.mendeley.com/documents/?uuid=33c23c52-b39d-4364-b0ea-c99ea26b0251"]}],"mendeley":{"formattedCitation":"(Ryu &amp; Han, 2010)","plainTextFormattedCitation":"(Ryu &amp; Han, 2010)","previouslyFormattedCitation":"(Ryu &amp; Han, 2010)"},"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85]</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atisfaction is the primary antecedent of loyalty measurement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2307/1251898","ISSN":"00222429","abstract":"The American Customer Satisfaction Index (ACSI) is a new type of market-based performance measure for firms, industries, economic sectors, and national economies. The authors discuss the nature and purpose of ACSI and explain the theory underlying the ACSI model, the nation-wide survey methodology used to collect the data, and the econometric approach employed to estimate the indices. They also illustrate the use of ACSI in conducting benchmarking studies, both cross-sectionally and over time. The authors find customer satisfaction to be greater for goods than for services and, in turn, greater for services than for government agencies, as well as find cause for concern in the observation that customer satisfaction in the United States is declining, primarily because of decreasing satisfaction with services. The authors estimate the model for the seven major economic sectors for which data are collected. Highlights of the findings include that (1) customization is more important than reliability in determining customer satisfaction, (2) customer expectations play a greater role in sectors in which variance in production and consumption is relatively low, and (3) customer satisfaction is more quality-driven than value-or price-driven. The authors conclude with a discussion of the implications of ACSI for public policymakers, managers, consumers, and marketing in general.","author":[{"dropping-particle":"","family":"Fornell","given":"Claes","non-dropping-particle":"","parse-names":false,"suffix":""},{"dropping-particle":"","family":"Johnson","given":"Michael D.","non-dropping-particle":"","parse-names":false,"suffix":""},{"dropping-particle":"","family":"Anderson","given":"Eugene W.","non-dropping-particle":"","parse-names":false,"suffix":""},{"dropping-particle":"","family":"Cha","given":"Jaesung","non-dropping-particle":"","parse-names":false,"suffix":""},{"dropping-particle":"","family":"Bryant","given":"Barbara Everitt","non-dropping-particle":"","parse-names":false,"suffix":""}],"container-title":"Journal of Marketing","id":"ITEM-1","issue":"4","issued":{"date-parts":[["1996"]]},"page":"7-18","title":"The American Customer Satisfaction Index: Nature, purpose, and findings","type":"article-journal","volume":"60"},"uris":["http://www.mendeley.com/documents/?uuid=9be0c328-c19d-444d-84e6-2eb714b8d5f6"]}],"mendeley":{"formattedCitation":"(Fornell et al., 1996)","plainTextFormattedCitation":"(Fornell et al., 1996)","previouslyFormattedCitation":"(Fornell et al., 1996)"},"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86]</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atisfaction affects customer loyalty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21884/ijmter.2018.5167.hztsj","ISSN":"23938161","abstract":"Patient satisfaction was one of internal factors that need improvement for betterment of the health care organizations so that the doctors, nurses and administratives staff can produce maximum work productivity. Hospitals and other health care providers assumed an important role in service sector is growing rapidly. Hospitals must paid attention to the decline in the number of inpatients. In case that determined the quality of hospitals, among others: to minimize patient's complaints against service of doctors, nurses and administrators who were often late and less nimble. Hospital industry must achieved service quality parameters with accuracy and precision of the results of medical examination, courteous and friendly service. Patient satisfaction had an important role on several aspects of health care organizations. Service quality was considered as an important factor for developing patient loyalty. Balaraja Hospital made progress of safety patient to improve the service quality. Patients received such satisfaction will feel comfortable and form a positive perception of service quality. Service quality played a major role in achieving patient satisfaction. This condition then made hospital services deserve the number one position according to patient so that he becomes loyalty by not using the hospital services of competitors. The aim of this study was to determine the effect of service quality on loyalty with mediation of patient satisfaction. Respondents were used as many as 170 inpatients grade two and grade three in Hospital Balaraja. Data were analyzed using Structural Equation Model (SEM). The results showed that service quality has an influence on patient satisfaction, patient satisfaction has an influence on loyalty and service quality has an influence on loyalty.","author":[{"dropping-particle":"","family":"Kulsum","given":"Umie","non-dropping-particle":"","parse-names":false,"suffix":""},{"dropping-particle":"","family":"Yanuar","given":"Tantri","non-dropping-particle":"","parse-names":false,"suffix":""},{"dropping-particle":"","family":"Syah","given":"Rahmat","non-dropping-particle":"","parse-names":false,"suffix":""}],"container-title":"International Journal of Modern Trends in Engineering &amp; Research","id":"ITEM-1","issue":"6","issued":{"date-parts":[["2018"]]},"page":"34-36","title":"The Effect of Service Quality on The Patient Satisfaction","type":"article-journal","volume":"5"},"uris":["http://www.mendeley.com/documents/?uuid=88662c25-6ed3-4b4e-b0fe-b9350c4cf56f"]}],"mendeley":{"formattedCitation":"(Kulsum et al., 2018)","plainTextFormattedCitation":"(Kulsum et al., 2018)","previouslyFormattedCitation":"(Kulsum et al., 2018)"},"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42</w:t>
      </w:r>
      <w:r w:rsidR="00CB39E4" w:rsidRPr="00CB39E4">
        <w:rPr>
          <w:rFonts w:ascii="Times New Roman" w:hAnsi="Times New Roman" w:cs="Times New Roman"/>
          <w:noProof/>
          <w:color w:val="000000" w:themeColor="text1"/>
        </w:rPr>
        <w:t>]</w:t>
      </w:r>
      <w:r w:rsidRPr="00CB39E4">
        <w:rPr>
          <w:rFonts w:ascii="Times New Roman" w:hAnsi="Times New Roman" w:cs="Times New Roman"/>
          <w:noProof/>
          <w:color w:val="000000" w:themeColor="text1"/>
        </w:rPr>
        <w:t xml:space="preserve">, </w:t>
      </w:r>
      <w:r w:rsidR="00CB39E4" w:rsidRPr="00CB39E4">
        <w:rPr>
          <w:rFonts w:ascii="Times New Roman" w:hAnsi="Times New Roman" w:cs="Times New Roman"/>
          <w:noProof/>
          <w:color w:val="000000" w:themeColor="text1"/>
        </w:rPr>
        <w:t>[</w:t>
      </w:r>
      <w:r w:rsidRPr="00CB39E4">
        <w:rPr>
          <w:rFonts w:ascii="Times New Roman" w:hAnsi="Times New Roman" w:cs="Times New Roman"/>
          <w:noProof/>
          <w:color w:val="000000" w:themeColor="text1"/>
        </w:rPr>
        <w:t>87]</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07/s11747-009-0179-4","ISSN":"00920703","abstract":"The constructs of perceived control and convenience have been identified in previous qualitative studies of self-service technology (SST) use as important factors; yet empirically their effects are relatively unknown. Based on the theory of planned behavior, this study explores how control and convenience perceptions influence customers' utilitarian (speed of transaction) and hedonic (exploration) motivations for using an SST. In addition, we explore how trust in a service provider influences customers' future SST intentions. Two studies were undertaken to assess both users and nonusers' evaluations of an SST. The results revealed that perceived control and convenience do impact the intentions of customers to use an SST in the future; however, their impact was mediated through the constructs of speed of transaction, exploration, and trust. Increased control and convenience perceptions influenced exploration, trust and speed evaluations, which in turn were associated with stronger perceived value, higher SST satisfaction judgments, and increased SST usage intentions. Managerial implications stemming from the empirical findings are discussed along with directions for future research. © 2009 Academy of Marketing Science.","author":[{"dropping-particle":"","family":"Collier","given":"Joel E.","non-dropping-particle":"","parse-names":false,"suffix":""},{"dropping-particle":"","family":"Sherrell","given":"Daniel L.","non-dropping-particle":"","parse-names":false,"suffix":""}],"container-title":"Journal of the Academy of Marketing Science","id":"ITEM-1","issue":"4","issued":{"date-parts":[["2010"]]},"title":"Examining the influence of control and convenience in a self-service setting","type":"article-journal","volume":"38"},"uris":["http://www.mendeley.com/documents/?uuid=c1173291-a493-35e6-9394-df49de1a129b"]}],"mendeley":{"formattedCitation":"(Collier &amp; Sherrell, 2010)","manualFormatting":"Collier &amp; Sherrell (2010)","plainTextFormattedCitation":"(Collier &amp; Sherrell, 2010)","previouslyFormattedCitation":"(Collier &amp; Sherrell, 2010)"},"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Collier &amp; Sherrell [88]</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empirically proves that customer satisfaction forms a positive behavioral intention to experience and use in the future. Satisfied customers will visit and repurchase at the same store and provide a word-of-mouth promotions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2307/1251929","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title":"The behavioral consequences of service quality","type":"article-journal","volume":"60"},"uris":["http://www.mendeley.com/documents/?uuid=f1d4e004-768b-34fc-88b0-d8d2ff6802f0"]}],"mendeley":{"formattedCitation":"(Zeithaml et al., 1996)","plainTextFormattedCitation":"(Zeithaml et al., 1996)","previouslyFormattedCitation":"(Zeithaml et al., 1996)"},"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62]</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but good store quality does not guarantee customers will repurchase when they have had a more satisfying experience elsewher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8/13612020810874881","ISSN":"13612026","abstract":"Purpose - The purpose of this study is to investigate the effects of consumers' shopping orientation on their satisfaction level with the product search and purchase behavior using multi-channels. Design/methodology/approach - A total of 181 students in a large US mid-western university provided usable responses to the survey. Exploratory factor analysis and multiple regression analyses were employed to examine the research questions. Findings - The results showed that more than three quarters of the respondents shopped via the internet and catalogs, and about 95 percent shopped at non-local retailers. About 60 percent reported that they never shopped from TV shopping channels. Confident/fashion-conscious shopping orientation and catalog/internet shopping orientation were found to be key predictors of customer satisfaction level with information search via multi-channels. Both confident/fashion-conscious consumers and mall shopping-oriented shoppers were more satisfied with store-based retail channels for apparel purchases, whereas non-local store-oriented shoppers and catalog/internet-oriented shoppers were more satisfied with non-store-based retail channels for their apparel purchases. Research limitations/implications - The sample of this study was biased by gender and age. For the apparel retail industry, this paper offers practical knowledge about the relationships between shopping orientation and consumer search and purchase behavior in a multi-channel retailing context. Originality/value - No study has utilized the shopping orientation framework to explain consumer behavior in a multi-channel environment. This study provides understanding of consumer product information search behavior on four dimensions (price, promotion, style/trends, and merchandise availability) via multi-channels.","author":[{"dropping-particle":"","family":"Lee","given":"Hyun Hwa","non-dropping-particle":"","parse-names":false,"suffix":""},{"dropping-particle":"","family":"Kim","given":"Jihyun","non-dropping-particle":"","parse-names":false,"suffix":""}],"container-title":"Journal of Fashion Marketing and Management","id":"ITEM-1","issue":"2","issued":{"date-parts":[["2008"]]},"title":"The effects of shopping orientations on consumers' satisfaction with product search and purchases in a multi-channel environment","type":"article-journal","volume":"12"},"uris":["http://www.mendeley.com/documents/?uuid=99afc9ae-90c8-391f-8a4f-22ea9af94bce"]}],"mendeley":{"formattedCitation":"(Lee &amp; Kim, 2008)","plainTextFormattedCitation":"(Lee &amp; Kim, 2008)","previouslyFormattedCitation":"(Lee &amp; Kim, 2008)"},"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82]</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atisfaction </w:t>
      </w:r>
      <w:r w:rsidRPr="00CB39E4">
        <w:rPr>
          <w:rFonts w:ascii="Times New Roman" w:hAnsi="Times New Roman" w:cs="Times New Roman"/>
          <w:color w:val="000000" w:themeColor="text1"/>
        </w:rPr>
        <w:lastRenderedPageBreak/>
        <w:t xml:space="preserve">can make customers buy the same products and services. Satisfaction is one of the predictors of behavioral intention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2307/1251929","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title":"The behavioral consequences of service quality","type":"article-journal","volume":"60"},"uris":["http://www.mendeley.com/documents/?uuid=f1d4e004-768b-34fc-88b0-d8d2ff6802f0"]}],"mendeley":{"formattedCitation":"(Zeithaml et al., 1996)","plainTextFormattedCitation":"(Zeithaml et al., 1996)","previouslyFormattedCitation":"(Zeithaml et al., 1996)"},"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62]</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The results of the research done by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5539/ijbm.v15n4p36","ISSN":"1833-3850","abstract":"The purpose of this study is to investigate the effect of service quality on the relationship between mobile shoppers&amp;rsquo; satisfaction and purchase intention towards mobile commerce. The survey method was conducted with a structured questionnaire that was distributed to 385 mobile users in Malaysia which tested against a proposed model using partial least square structural equation modelling. The result confirms service quality affects mobile shoppers&amp;rsquo; satisfaction and purchase intention directly. Furthermore, the result also affirms that mobile shoppers&amp;rsquo; satisfaction mediates the relationship between service quality and purchase intention. This study will assist the mobile commerce industry to understand mobile shoppers&amp;rsquo; behaviour in Malaysia.","author":[{"dropping-particle":"","family":"Mohd Paiz","given":"Nur Ain","non-dropping-particle":"","parse-names":false,"suffix":""},{"dropping-particle":"","family":"Hareeza Ali","given":"Mass","non-dropping-particle":"","parse-names":false,"suffix":""},{"dropping-particle":"","family":"Rashid Abdullah","given":"Abdul","non-dropping-particle":"","parse-names":false,"suffix":""},{"dropping-particle":"","family":"Dato Mansor","given":"Zuraina","non-dropping-particle":"","parse-names":false,"suffix":""}],"container-title":"International Journal of Business and Management","id":"ITEM-1","issue":"4","issued":{"date-parts":[["2020"]]},"page":"36","title":"The Effects of Service Quality on Satisfaction and Purchase Intention in Mobile Commerce","type":"article-journal","volume":"15"},"uris":["http://www.mendeley.com/documents/?uuid=44b8bbe4-4b28-40bc-9028-5c6d5fa1901c"]}],"mendeley":{"formattedCitation":"(Mohd Paiz et al., 2020)","manualFormatting":"Paiz et al. (2020)","plainTextFormattedCitation":"(Mohd Paiz et al., 2020)","previouslyFormattedCitation":"(Mohd Paiz et al., 2020)"},"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Paiz et al. [81]</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how that satisfaction has a direct and positive effect on behavioral intentions.</w:t>
      </w:r>
    </w:p>
    <w:p w14:paraId="3557D20C" w14:textId="77777777" w:rsidR="006E6814" w:rsidRPr="009D5521" w:rsidRDefault="006E6814" w:rsidP="008C4767">
      <w:pPr>
        <w:spacing w:beforeLines="50" w:before="180" w:line="276" w:lineRule="auto"/>
        <w:ind w:leftChars="100" w:left="240"/>
        <w:jc w:val="both"/>
        <w:rPr>
          <w:b/>
          <w:color w:val="000000" w:themeColor="text1"/>
        </w:rPr>
      </w:pPr>
      <w:r w:rsidRPr="00CB39E4">
        <w:rPr>
          <w:b/>
          <w:color w:val="000000" w:themeColor="text1"/>
        </w:rPr>
        <w:t xml:space="preserve">H6: </w:t>
      </w:r>
      <w:r w:rsidRPr="00CB39E4">
        <w:rPr>
          <w:color w:val="000000" w:themeColor="text1"/>
        </w:rPr>
        <w:t>Satisfaction has a positive effect on behavioral intention</w:t>
      </w:r>
    </w:p>
    <w:p w14:paraId="7E8D8E49" w14:textId="77777777" w:rsidR="006E6814" w:rsidRPr="004C0C65" w:rsidRDefault="006E6814" w:rsidP="008C4767">
      <w:pPr>
        <w:pStyle w:val="NormalWeb"/>
        <w:snapToGrid w:val="0"/>
        <w:spacing w:beforeLines="50" w:before="180" w:beforeAutospacing="0" w:after="0" w:afterAutospacing="0" w:line="276" w:lineRule="auto"/>
        <w:jc w:val="both"/>
        <w:textAlignment w:val="top"/>
        <w:rPr>
          <w:rFonts w:ascii="Arial" w:eastAsia="PMingLiU" w:hAnsi="Arial" w:cs="Arial"/>
          <w:b/>
          <w:color w:val="000000" w:themeColor="text1"/>
        </w:rPr>
      </w:pPr>
      <w:r w:rsidRPr="008C4767">
        <w:rPr>
          <w:rFonts w:ascii="Arial" w:eastAsia="PMingLiU" w:hAnsi="Arial" w:cs="Arial"/>
          <w:b/>
          <w:color w:val="000000" w:themeColor="text1"/>
          <w:sz w:val="28"/>
          <w:szCs w:val="28"/>
        </w:rPr>
        <w:t>3.7 Relationship between Trust and Behavioral intention &amp; Repurchase</w:t>
      </w:r>
      <w:r w:rsidRPr="004C0C65">
        <w:rPr>
          <w:rFonts w:ascii="Times New Roman" w:hAnsi="Times New Roman" w:cs="Times New Roman"/>
          <w:b/>
          <w:color w:val="000000" w:themeColor="text1"/>
        </w:rPr>
        <w:t xml:space="preserve"> </w:t>
      </w:r>
    </w:p>
    <w:p w14:paraId="179891D0" w14:textId="77777777" w:rsidR="006E6814" w:rsidRPr="009D5521" w:rsidRDefault="006E6814" w:rsidP="006E6814">
      <w:pPr>
        <w:pStyle w:val="NormalWeb"/>
        <w:snapToGrid w:val="0"/>
        <w:spacing w:before="0" w:beforeAutospacing="0" w:after="0" w:afterAutospacing="0" w:line="276" w:lineRule="auto"/>
        <w:jc w:val="both"/>
        <w:textAlignment w:val="top"/>
        <w:rPr>
          <w:rFonts w:ascii="Times New Roman" w:hAnsi="Times New Roman" w:cs="Times New Roman"/>
          <w:color w:val="000000" w:themeColor="text1"/>
        </w:rPr>
      </w:pPr>
      <w:r w:rsidRPr="009D5521">
        <w:rPr>
          <w:rFonts w:ascii="Times New Roman" w:hAnsi="Times New Roman" w:cs="Times New Roman"/>
          <w:color w:val="000000" w:themeColor="text1"/>
        </w:rPr>
        <w:t xml:space="preserve">Security, confidentiality, and reliability are required as the main elements of trust in a site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DOI":"10.1108/09604520710744326","ISSN":"09604529","abstract":"Purpose - The objectives of this article are to develop a multiple-item scale for measuring e-service quality and to study the influence of perceived quality on consumer satisfaction levels and the level of web site loyalty. Design/methodology/approach - First, there is an explanation of the main attributes of the concepts examined, with special attention being paid to the multi-dimensional nature of the variables and the relationships between them. This is followed by an examination of the validation processes of the measuring instruments. Findings - The validation process of scales suggested that perceived quality is a multidimensional construct: web design, customer service, assurance and order management; that perceived quality influences on satisfaction; and that satisfaction influences on consumer loyalty. Moreover, no differences in these conclusions were observed if the total sample is divided between buyers and information searchers. Practical implications - First, the need to develop user-friendly web sites which ease consumer purchasing and searching, thus creating a suitable framework for the generation of higher satisfaction and loyalty levels. Second, the web site manager should enhance service loyalty, customer sensitivity, personalised service and a quick response to complaints. Third, the web site should uphold sufficient security levels in communications and meet data protection requirements regarding the privacy. Lastly, the need for correct product delivery and product manipulation or service is recommended. Originality/value - Most relevant studies about perceived quality in the internet have focused on web design aspects. Moreover, the existing literature regarding internet consumer behaviour has not fully analysed profits generated by higher perceived quality in terms of user satisfaction and loyalty.","author":[{"dropping-particle":"","family":"Cristobal","given":"Eduard","non-dropping-particle":"","parse-names":false,"suffix":""},{"dropping-particle":"","family":"Flavián","given":"Carlos","non-dropping-particle":"","parse-names":false,"suffix":""},{"dropping-particle":"","family":"Guinalíu","given":"Miguel","non-dropping-particle":"","parse-names":false,"suffix":""}],"container-title":"Managing Service Quality","id":"ITEM-1","issue":"3","issued":{"date-parts":[["2007"]]},"page":"317-340","title":"Perceived e-service quality (PeSQ): Measurement validation and effects on consumer satisfaction and web site loyalty","type":"article-journal","volume":"17"},"uris":["http://www.mendeley.com/documents/?uuid=0bf7045d-53a7-4d90-acce-baa2f23e72ec"]}],"mendeley":{"formattedCitation":"(Cristobal et al., 2007)","plainTextFormattedCitation":"(Cristobal et al., 2007)","previouslyFormattedCitation":"(Cristobal et al., 2007)"},"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89]</w:t>
      </w:r>
      <w:r w:rsidRPr="009D5521">
        <w:rPr>
          <w:rFonts w:ascii="Times New Roman" w:hAnsi="Times New Roman" w:cs="Times New Roman"/>
          <w:color w:val="000000" w:themeColor="text1"/>
        </w:rPr>
        <w:fldChar w:fldCharType="end"/>
      </w:r>
      <w:r w:rsidRPr="009D5521">
        <w:rPr>
          <w:rFonts w:ascii="Times New Roman" w:hAnsi="Times New Roman" w:cs="Times New Roman"/>
          <w:color w:val="000000" w:themeColor="text1"/>
        </w:rPr>
        <w:t xml:space="preserve">. If security and privacy are absent, customer trust will decline and cause online commerce difficult to thrive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DOI":"10.1016/S0022-4359(03)00034-4","ISSN":"00224359","abstract":"Quality is related to customer satisfaction, retention and loyalty in both product and services settings. Thus, quality is expected to be a determinant of online retailer success as well. Based on online and offline focus groups, a sorting task, and an online survey of a customer panel, the authors establish the dimensions of the etail experience, and develop a reliable and valid scale for the measurement of etail quality. The analysis suggests that four factors-website design, fulfillment/reliability, privacy/security and customer service-are strongly predictive of customer judgments of quality and satisfaction, customer loyalty and attitudes toward the website. © 2003 New York University. Published by Elsevier Science. All rights reserved.","author":[{"dropping-particle":"","family":"Wolfinbarger","given":"Mary","non-dropping-particle":"","parse-names":false,"suffix":""},{"dropping-particle":"","family":"Gilly","given":"Mary C.","non-dropping-particle":"","parse-names":false,"suffix":""}],"container-title":"Journal of Retailing","id":"ITEM-1","issue":"3","issued":{"date-parts":[["2003"]]},"title":"eTailQ: Dimensionalizing, measuring and predicting etail quality","type":"article-journal","volume":"79"},"uris":["http://www.mendeley.com/documents/?uuid=b8f116b8-7d30-308f-b155-4b5ed572de48"]}],"mendeley":{"formattedCitation":"(Wolfinbarger &amp; Gilly, 2003)","plainTextFormattedCitation":"(Wolfinbarger &amp; Gilly, 2003)","previouslyFormattedCitation":"(Wolfinbarger &amp; Gilly, 2003)"},"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w:t>
      </w:r>
      <w:r w:rsidRPr="009D5521">
        <w:rPr>
          <w:rFonts w:ascii="Times New Roman" w:hAnsi="Times New Roman" w:cs="Times New Roman"/>
          <w:noProof/>
          <w:color w:val="000000" w:themeColor="text1"/>
        </w:rPr>
        <w:t>3</w:t>
      </w:r>
      <w:r>
        <w:rPr>
          <w:rFonts w:ascii="Times New Roman" w:hAnsi="Times New Roman" w:cs="Times New Roman"/>
          <w:noProof/>
          <w:color w:val="000000" w:themeColor="text1"/>
        </w:rPr>
        <w:t>0]</w:t>
      </w:r>
      <w:r w:rsidRPr="009D5521">
        <w:rPr>
          <w:rFonts w:ascii="Times New Roman" w:hAnsi="Times New Roman" w:cs="Times New Roman"/>
          <w:color w:val="000000" w:themeColor="text1"/>
        </w:rPr>
        <w:fldChar w:fldCharType="end"/>
      </w:r>
      <w:r w:rsidRPr="009D5521">
        <w:rPr>
          <w:rFonts w:ascii="Times New Roman" w:hAnsi="Times New Roman" w:cs="Times New Roman"/>
          <w:color w:val="000000" w:themeColor="text1"/>
        </w:rPr>
        <w:t>. Overall</w:t>
      </w:r>
      <w:r>
        <w:rPr>
          <w:rFonts w:ascii="Times New Roman" w:hAnsi="Times New Roman" w:cs="Times New Roman"/>
          <w:color w:val="000000" w:themeColor="text1"/>
        </w:rPr>
        <w:t>,</w:t>
      </w:r>
      <w:r w:rsidRPr="009D5521">
        <w:rPr>
          <w:rFonts w:ascii="Times New Roman" w:hAnsi="Times New Roman" w:cs="Times New Roman"/>
          <w:color w:val="000000" w:themeColor="text1"/>
        </w:rPr>
        <w:t xml:space="preserve"> consumer t</w:t>
      </w:r>
      <w:r>
        <w:rPr>
          <w:rFonts w:ascii="Times New Roman" w:hAnsi="Times New Roman" w:cs="Times New Roman"/>
          <w:color w:val="000000" w:themeColor="text1"/>
        </w:rPr>
        <w:t xml:space="preserve">rust in the site depends on </w:t>
      </w:r>
      <w:r w:rsidRPr="009D5521">
        <w:rPr>
          <w:rFonts w:ascii="Times New Roman" w:hAnsi="Times New Roman" w:cs="Times New Roman"/>
          <w:color w:val="000000" w:themeColor="text1"/>
        </w:rPr>
        <w:t>company</w:t>
      </w:r>
      <w:r>
        <w:rPr>
          <w:rFonts w:ascii="Times New Roman" w:hAnsi="Times New Roman" w:cs="Times New Roman"/>
          <w:color w:val="000000" w:themeColor="text1"/>
        </w:rPr>
        <w:t xml:space="preserve">’s </w:t>
      </w:r>
      <w:r w:rsidRPr="009D5521">
        <w:rPr>
          <w:rFonts w:ascii="Times New Roman" w:hAnsi="Times New Roman" w:cs="Times New Roman"/>
          <w:color w:val="000000" w:themeColor="text1"/>
        </w:rPr>
        <w:t xml:space="preserve">reliability and significantly influences their behavioral intentions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DOI":"10.1016/j.chb.2017.01.050","ISSN":"07475632","abstract":"Prior research has found trust to play a significant role in shaping purchase intentions of a consumer. However there has been limited research where consumer trust dimensions have been empirically defined and tested. In this paper we empirically test a path model such that Internet vendors would have adequate solutions to increase trust. The path model presented in this paper measures the three main dimensions of trust, i.e. competence, integrity, and benevolence. And assesses the influence of overall trust of consumers. The paper also analyses how various sources of trust, i.e. consumer characteristics, firm characteristic, website infrastructure and interactions with consumers, influence dimensions of trust. The model is tested using 365 valid responses. Findings suggest that consumers with high overall trust demonstrate a higher intention to purchase online.","author":[{"dropping-particle":"","family":"Oliveira","given":"Tiago","non-dropping-particle":"","parse-names":false,"suffix":""},{"dropping-particle":"","family":"Alhinho","given":"Matilde","non-dropping-particle":"","parse-names":false,"suffix":""},{"dropping-particle":"","family":"Rita","given":"Paulo","non-dropping-particle":"","parse-names":false,"suffix":""},{"dropping-particle":"","family":"Dhillon","given":"Gurpreet","non-dropping-particle":"","parse-names":false,"suffix":""}],"container-title":"Computers in Human Behavior","id":"ITEM-1","issued":{"date-parts":[["2017"]]},"page":"153-164","publisher":"Elsevier B.V.","title":"Modelling and testing consumer trust dimensions in e-commerce","type":"article-journal","volume":"71"},"uris":["http://www.mendeley.com/documents/?uuid=39792533-8c2a-498c-9f97-2691719598e5"]}],"mendeley":{"formattedCitation":"(Oliveira et al., 2017)","plainTextFormattedCitation":"(Oliveira et al., 2017)","previouslyFormattedCitation":"(Oliveira et al., 2017)"},"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90]</w:t>
      </w:r>
      <w:r w:rsidRPr="009D5521">
        <w:rPr>
          <w:rFonts w:ascii="Times New Roman" w:hAnsi="Times New Roman" w:cs="Times New Roman"/>
          <w:color w:val="000000" w:themeColor="text1"/>
        </w:rPr>
        <w:fldChar w:fldCharType="end"/>
      </w:r>
      <w:r w:rsidRPr="009D5521">
        <w:rPr>
          <w:rFonts w:ascii="Times New Roman" w:hAnsi="Times New Roman" w:cs="Times New Roman"/>
          <w:color w:val="000000" w:themeColor="text1"/>
        </w:rPr>
        <w:t>. Customer trust can increase when online sellers can meet customer needs and expectations. Trusting customers can convenient</w:t>
      </w:r>
      <w:r>
        <w:rPr>
          <w:rFonts w:ascii="Times New Roman" w:hAnsi="Times New Roman" w:cs="Times New Roman"/>
          <w:color w:val="000000" w:themeColor="text1"/>
        </w:rPr>
        <w:t>ly provide personal information</w:t>
      </w:r>
      <w:r w:rsidRPr="009D5521">
        <w:rPr>
          <w:rFonts w:ascii="Times New Roman" w:hAnsi="Times New Roman" w:cs="Times New Roman"/>
          <w:color w:val="000000" w:themeColor="text1"/>
        </w:rPr>
        <w:t xml:space="preserve"> and influence and build new customers' purchase intentions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DOI":"10.1108/EL-10-2013-0193","ISBN":"0959055051058","ISSN":"02640473","abstract":"Purpose - The purpose of this paper is to investigate service quality of e-commerce Websites in online platform and their contribution on e-business promotion. Design/methodology/approach - The online survey was performed on a survey portal provided by Nepal Telecom in Nepal. Findings - The findings of this study suggest that information quality and online service quality were the key determinants for user satisfaction and sustainability of e-commerce technology. Research limitations/implications - Research opportunities of web services and e-commerce area are fruitful and important for both academics and practitioners. Practical implications - The findings on online service quality of e-commerce technology will be useful for current management practice such as making business policies and strategies and sharing information to managers and organization leaders. This study can be used for e-commerce Website operators wishing to enhance the competitiveness of their Websites in the highly competitive online market. Originality/value - E-commerce is considered an excellent alternative for individuals and companies to reach new customers. Service quality delivery through Internet is an essential strategy to success, more important than price and web presence. The e-commerce Website has been identified as having a significant impact on business activities in solving the geographical problem.Anumber of performance problems have been observed for e-commerce Websites, and much work has gone into characterizing the performance of web-servers and Internet applications.","author":[{"dropping-particle":"","family":"Sharma","given":"Gajendra","non-dropping-particle":"","parse-names":false,"suffix":""},{"dropping-particle":"","family":"Lijuan","given":"Wang","non-dropping-particle":"","parse-names":false,"suffix":""}],"container-title":"Electronic Library","id":"ITEM-1","issue":"3","issued":{"date-parts":[["2015"]]},"page":"468-485","title":"The effects of online service quality of e-commerce Websites on user satisfaction","type":"article-journal","volume":"33"},"uris":["http://www.mendeley.com/documents/?uuid=6ff9b53d-71d4-4d7c-a543-abcd4bdb2539"]}],"mendeley":{"formattedCitation":"(Sharma &amp; Lijuan, 2015)","plainTextFormattedCitation":"(Sharma &amp; Lijuan, 2015)","previouslyFormattedCitation":"(Sharma &amp; Lijuan, 2015)"},"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7]</w:t>
      </w:r>
      <w:r w:rsidRPr="009D5521">
        <w:rPr>
          <w:rFonts w:ascii="Times New Roman" w:hAnsi="Times New Roman" w:cs="Times New Roman"/>
          <w:color w:val="000000" w:themeColor="text1"/>
        </w:rPr>
        <w:fldChar w:fldCharType="end"/>
      </w:r>
      <w:r w:rsidRPr="009D5521">
        <w:rPr>
          <w:rFonts w:ascii="Times New Roman" w:hAnsi="Times New Roman" w:cs="Times New Roman"/>
          <w:color w:val="000000" w:themeColor="text1"/>
        </w:rPr>
        <w:t xml:space="preserve">. Usually, online customers prefer to make purchases from sites they trust. Trust builds customer loyalty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DOI":"10.1108/08876040610691275","ISSN":"08876045","abstract":"Purpose - The purpose of this paper is to demonstrate spill-over effects from customer perceptions of trust in and satisfaction with a brand to customer evaluations of a retailer and, ultimately, repurchase intentions. Design/methodology/approach - A conceptual model is developed and tested using structural equation modeling. Specifically, recent procedures for assessing direct and mediated effects are adoped. Findings - The findings demonstrate that customer trust in and satisfaction with a retailer mediate the effects of brand trust and satisfaction on customer repurchase intentions. Research limitations/implications - This research provides a preliminary examination of the relationship between brands, retailers, and consumers. The results suggest that halo effects exist between customer perceptions of brands and retailers. Future research could attempt to discern how this transference from brand to retailer occurs and replicate these findings in other industries or product types. Practical implications - The findings suggest that managers must realize that perceptions of brands are transferred to the retailers that carry these products. However, in order for customers to return, a retailer must satisfy them and earn their trust, since the effects of brands are indirect. Originality/value - This paper extends findings of transference in retail service settings by demonstrating that customer evaluations of brands can spill over and influence customer perceptions of a retailer.","author":[{"dropping-particle":"","family":"Zboja","given":"James J.","non-dropping-particle":"","parse-names":false,"suffix":""},{"dropping-particle":"","family":"Voorhees","given":"Clay M.","non-dropping-particle":"","parse-names":false,"suffix":""}],"container-title":"Journal of Services Marketing","id":"ITEM-1","issue":"6","issued":{"date-parts":[["2006"]]},"page":"381-390","title":"The impact of brand trust and satisfaction on retailer repurchase intentions","type":"article-journal","volume":"20"},"uris":["http://www.mendeley.com/documents/?uuid=b3192a33-f56a-4dcb-a6be-c23d3d255aee"]}],"mendeley":{"formattedCitation":"(Zboja &amp; Voorhees, 2006)","plainTextFormattedCitation":"(Zboja &amp; Voorhees, 2006)","previouslyFormattedCitation":"(Zboja &amp; Voorhees, 2006)"},"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77]</w:t>
      </w:r>
      <w:r w:rsidRPr="009D5521">
        <w:rPr>
          <w:rFonts w:ascii="Times New Roman" w:hAnsi="Times New Roman" w:cs="Times New Roman"/>
          <w:color w:val="000000" w:themeColor="text1"/>
        </w:rPr>
        <w:fldChar w:fldCharType="end"/>
      </w:r>
      <w:r w:rsidRPr="009D5521">
        <w:rPr>
          <w:rFonts w:ascii="Times New Roman" w:hAnsi="Times New Roman" w:cs="Times New Roman"/>
          <w:color w:val="000000" w:themeColor="text1"/>
        </w:rPr>
        <w:t>. When consumers fi</w:t>
      </w:r>
      <w:r>
        <w:rPr>
          <w:rFonts w:ascii="Times New Roman" w:hAnsi="Times New Roman" w:cs="Times New Roman"/>
          <w:color w:val="000000" w:themeColor="text1"/>
        </w:rPr>
        <w:t>nd a trusted place</w:t>
      </w:r>
      <w:r w:rsidRPr="009D5521">
        <w:rPr>
          <w:rFonts w:ascii="Times New Roman" w:hAnsi="Times New Roman" w:cs="Times New Roman"/>
          <w:color w:val="000000" w:themeColor="text1"/>
        </w:rPr>
        <w:t>, they are more moti</w:t>
      </w:r>
      <w:r>
        <w:rPr>
          <w:rFonts w:ascii="Times New Roman" w:hAnsi="Times New Roman" w:cs="Times New Roman"/>
          <w:color w:val="000000" w:themeColor="text1"/>
        </w:rPr>
        <w:t>vated to repurchase on it</w:t>
      </w:r>
      <w:r w:rsidRPr="009D5521">
        <w:rPr>
          <w:rFonts w:ascii="Times New Roman" w:hAnsi="Times New Roman" w:cs="Times New Roman"/>
          <w:color w:val="000000" w:themeColor="text1"/>
        </w:rPr>
        <w:t xml:space="preserve">. Trust is an antecedent of stronger behavioral intentions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DOI":"10.1108/09564230910964408","ISSN":"17575818","abstract":"Purpose - The purpose of this paper is to develop and test a comprehensive model of customer trust in a retail service setting. Three levels of the customer-to-store relationship are simultaneously taken into account: customer to sales associates, customer to store branded products, and customer to the store itself. Design/methodology/approach - Using partial least square (PLS) on a sample of 393 customers of an Italian supermarket retailer, a model linking customer trust (in the store, in store branded products and in sales associates) to overall perceived value and store loyalty intentions and behaviors is tested. Subsequently an expanded model to determine the influence of managerially controlled antecedent variables (salespeople's trustworthiness, store environment, store assortment, and communications) is estimated on the various trust levels. Findings - Trust in the salesperson and trust in store branded products have positive effects on overall store trust. Store trust, in turn, increases perceived value and loyalty intentions. Looking at the drivers of the three levels of customer trust, salesperson trustworthiness positively affects only trust in the salesperson. Store environment has a positive impact only on overall trust in the store. Store communication fosters all three levels of customer trust, while store assortment increases both overall trust and trust in store branded products. Practical implications - Findings of the study suggest an alternative perspective to the dominant strategies in grocery retailing services. To foster store patronage, retailers have typically invested in price cuts, promotions and loyalty schemes. Store managers may rather use sales associates, the store environment, store assortment, store branded products, and communication to foster customer trust and increase customer loyalty. Managing store brands with the goal to build trust, as opposed to increase immediate profit margins, may call for a completely different approach to private labels. Similarly, the potential relevance of interpersonal trust may suggest retailers to devote more resources to selection, recruitment and training of sales associates, and may stimulate changes in evaluation criteria, incentive schemes and reward systems. Originality/value - The study aims at filling two important gaps in the literature: the scarcity of comprehensive store patronage models and the lack of exploration of the operational means of improving customer trust in ret…","author":[{"dropping-particle":"","family":"Guenzi","given":"Paolo","non-dropping-particle":"","parse-names":false,"suffix":""},{"dropping-particle":"","family":"Johnson","given":"Michael D.","non-dropping-particle":"","parse-names":false,"suffix":""},{"dropping-particle":"","family":"Castaldo","given":"Sandro","non-dropping-particle":"","parse-names":false,"suffix":""}],"container-title":"Journal of Service Management","id":"ITEM-1","issue":"3","issued":{"date-parts":[["2009"]]},"page":"290-316","title":"A comprehensive model of customer trust in two retail stores","type":"article-journal","volume":"20"},"uris":["http://www.mendeley.com/documents/?uuid=68e8bb0a-19bf-4ce5-be4c-9ba05c7efa35"]}],"mendeley":{"formattedCitation":"(Guenzi et al., 2009)","plainTextFormattedCitation":"(Guenzi et al., 2009)","previouslyFormattedCitation":"(Guenzi et al., 2009)"},"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w:t>
      </w:r>
      <w:r w:rsidRPr="009D5521">
        <w:rPr>
          <w:rFonts w:ascii="Times New Roman" w:hAnsi="Times New Roman" w:cs="Times New Roman"/>
          <w:noProof/>
          <w:color w:val="000000" w:themeColor="text1"/>
        </w:rPr>
        <w:t>9</w:t>
      </w:r>
      <w:r>
        <w:rPr>
          <w:rFonts w:ascii="Times New Roman" w:hAnsi="Times New Roman" w:cs="Times New Roman"/>
          <w:noProof/>
          <w:color w:val="000000" w:themeColor="text1"/>
        </w:rPr>
        <w:t>1]</w:t>
      </w:r>
      <w:r w:rsidRPr="009D5521">
        <w:rPr>
          <w:rFonts w:ascii="Times New Roman" w:hAnsi="Times New Roman" w:cs="Times New Roman"/>
          <w:color w:val="000000" w:themeColor="text1"/>
        </w:rPr>
        <w:fldChar w:fldCharType="end"/>
      </w:r>
      <w:r w:rsidRPr="009D5521">
        <w:rPr>
          <w:rFonts w:ascii="Times New Roman" w:hAnsi="Times New Roman" w:cs="Times New Roman"/>
          <w:color w:val="000000" w:themeColor="text1"/>
        </w:rPr>
        <w:t xml:space="preserve">. The results of previous studies also show that trust has a significant effect on the repurchase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DOI":"10.5267/j.msl.2019.9.006","ISSN":"19239343","abstract":"Word of mouth (WOM) advertisement plays an essential role for business development. WOM helps consumers become familiar with new products and services, the quality of services and promotes different choices with possibly better features. This paper examines the effect of word of mouth advertisement in medical treatments in Batavia hospital in west Jakarta, Indonesia. The study examines the effects of WOM on patient’s fulfillment, satisfaction and re-admission in this hospital. The study designs a questionnaire and distributes it among some patients who are waiting to receive medical care at this hospital. The survey only concentrates on patience who used the medical treatment for at least two times. Structural equation modeling is used to examine the hypotheses of this survey. The results indicate that WOM could increase the patience’s awareness and positively influence on patience’s choice for getting more treatment.","author":[{"dropping-particle":"","family":"Ruswanti","given":"Endang","non-dropping-particle":"","parse-names":false,"suffix":""},{"dropping-particle":"","family":"Eff","given":"Aprilita Rina Yanti","non-dropping-particle":"","parse-names":false,"suffix":""},{"dropping-particle":"","family":"Kusumawati","given":"Medina Diyah","non-dropping-particle":"","parse-names":false,"suffix":""}],"container-title":"Management Science Letters","id":"ITEM-1","issue":"2","issued":{"date-parts":[["2020"]]},"page":"265-270","title":"Word of mouth, trust, satisfaction and effect of repurchase intention to Batavia hospital in west Jakarta, Indonesia","type":"article-journal","volume":"10"},"uris":["http://www.mendeley.com/documents/?uuid=4c4174f2-4f9a-46a9-95ec-dc9b3ff4afb3"]}],"mendeley":{"formattedCitation":"(Ruswanti et al., 2020)","plainTextFormattedCitation":"(Ruswanti et al., 2020)","previouslyFormattedCitation":"(Ruswanti et al., 2020)"},"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92]</w:t>
      </w:r>
      <w:r w:rsidRPr="009D5521">
        <w:rPr>
          <w:rFonts w:ascii="Times New Roman" w:hAnsi="Times New Roman" w:cs="Times New Roman"/>
          <w:color w:val="000000" w:themeColor="text1"/>
        </w:rPr>
        <w:fldChar w:fldCharType="end"/>
      </w:r>
      <w:r w:rsidRPr="009D5521">
        <w:rPr>
          <w:rFonts w:ascii="Times New Roman" w:hAnsi="Times New Roman" w:cs="Times New Roman"/>
          <w:color w:val="000000" w:themeColor="text1"/>
        </w:rPr>
        <w:t>. Therefore, the continuous i</w:t>
      </w:r>
      <w:r>
        <w:rPr>
          <w:rFonts w:ascii="Times New Roman" w:hAnsi="Times New Roman" w:cs="Times New Roman"/>
          <w:color w:val="000000" w:themeColor="text1"/>
        </w:rPr>
        <w:t xml:space="preserve">ncrease in consumer trust gives consumers </w:t>
      </w:r>
      <w:r w:rsidRPr="009D5521">
        <w:rPr>
          <w:rFonts w:ascii="Times New Roman" w:hAnsi="Times New Roman" w:cs="Times New Roman"/>
          <w:color w:val="000000" w:themeColor="text1"/>
        </w:rPr>
        <w:t xml:space="preserve">the value they expect and contributes to repurchase decisions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DOI":"10.1016/j.apmrv.2015.03.005","ISSN":"10293132","abstract":"Leisure travelers increasingly prefer to book hotel online when considering the convenience and cost/ time saving. This research examines the direct and mediating effects of brand image, perceived price, trust, perceived value on consumers' booking intentions and compares the gender differences in online hotel booking. The outcomes confirm most of the direct and indirect path effects and are consistent with findings from previous studies. Consumers in Taiwan tend to believe the hotel price is affordable, the hotel brand is attractive, the hotel is trustworthy, the hotel will offer good value for the price and the likelihood of their booking intentions is high. Brand image, perceived price, and perceived value are the three critical determinants directly influencing purchase intentions. However, the impact of trust on purchase intentions is not significant. The differences between males and females on purchase intentions are not significant as well. Managerial implications of these results are discussed.","author":[{"dropping-particle":"","family":"Lien","given":"Che Hui","non-dropping-particle":"","parse-names":false,"suffix":""},{"dropping-particle":"","family":"Wen","given":"Miin Jye","non-dropping-particle":"","parse-names":false,"suffix":""},{"dropping-particle":"","family":"Huang","given":"Li Ching","non-dropping-particle":"","parse-names":false,"suffix":""},{"dropping-particle":"","family":"Wu","given":"Kuo Lung","non-dropping-particle":"","parse-names":false,"suffix":""}],"container-title":"Asia Pacific Management Review","id":"ITEM-1","issue":"4","issued":{"date-parts":[["2015"]]},"page":"210-218","publisher":"Elsevier Ltd","title":"Online hotel booking: The effects of brand image, price, trust and value on purchase intentions","type":"article-journal","volume":"20"},"uris":["http://www.mendeley.com/documents/?uuid=6f5bd68f-ab8a-4ec2-a21a-3e1e0d0fb1f4"]}],"mendeley":{"formattedCitation":"(Lien et al., 2015)","plainTextFormattedCitation":"(Lien et al., 2015)","previouslyFormattedCitation":"(Lien et al., 2015)"},"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93]</w:t>
      </w:r>
      <w:r w:rsidRPr="009D5521">
        <w:rPr>
          <w:rFonts w:ascii="Times New Roman" w:hAnsi="Times New Roman" w:cs="Times New Roman"/>
          <w:color w:val="000000" w:themeColor="text1"/>
        </w:rPr>
        <w:fldChar w:fldCharType="end"/>
      </w:r>
      <w:r w:rsidRPr="009D5521">
        <w:rPr>
          <w:rFonts w:ascii="Times New Roman" w:hAnsi="Times New Roman" w:cs="Times New Roman"/>
          <w:color w:val="000000" w:themeColor="text1"/>
        </w:rPr>
        <w:t>.</w:t>
      </w:r>
    </w:p>
    <w:p w14:paraId="531EA5D0" w14:textId="77777777" w:rsidR="006E6814" w:rsidRPr="009D5521" w:rsidRDefault="006E6814" w:rsidP="008C4767">
      <w:pPr>
        <w:snapToGrid w:val="0"/>
        <w:spacing w:beforeLines="50" w:before="180" w:line="276" w:lineRule="auto"/>
        <w:ind w:leftChars="100" w:left="240"/>
        <w:jc w:val="both"/>
        <w:rPr>
          <w:b/>
          <w:color w:val="000000" w:themeColor="text1"/>
        </w:rPr>
      </w:pPr>
      <w:r w:rsidRPr="009D5521">
        <w:rPr>
          <w:b/>
          <w:color w:val="000000" w:themeColor="text1"/>
        </w:rPr>
        <w:t xml:space="preserve">H7a: </w:t>
      </w:r>
      <w:r w:rsidRPr="009D5521">
        <w:rPr>
          <w:color w:val="000000" w:themeColor="text1"/>
        </w:rPr>
        <w:t>Trust has a positive effec</w:t>
      </w:r>
      <w:r>
        <w:rPr>
          <w:color w:val="000000" w:themeColor="text1"/>
        </w:rPr>
        <w:t>t on b</w:t>
      </w:r>
      <w:r w:rsidRPr="009D5521">
        <w:rPr>
          <w:color w:val="000000" w:themeColor="text1"/>
        </w:rPr>
        <w:t>ehavioral intention</w:t>
      </w:r>
    </w:p>
    <w:p w14:paraId="59CC00D1" w14:textId="77777777" w:rsidR="006E6814" w:rsidRPr="009D5521" w:rsidRDefault="006E6814" w:rsidP="008C4767">
      <w:pPr>
        <w:snapToGrid w:val="0"/>
        <w:spacing w:beforeLines="50" w:before="180" w:line="276" w:lineRule="auto"/>
        <w:ind w:leftChars="100" w:left="240"/>
        <w:jc w:val="both"/>
        <w:rPr>
          <w:b/>
          <w:color w:val="000000" w:themeColor="text1"/>
        </w:rPr>
      </w:pPr>
      <w:r w:rsidRPr="009D5521">
        <w:rPr>
          <w:b/>
          <w:color w:val="000000" w:themeColor="text1"/>
        </w:rPr>
        <w:t xml:space="preserve">H7b: </w:t>
      </w:r>
      <w:r>
        <w:rPr>
          <w:color w:val="000000" w:themeColor="text1"/>
        </w:rPr>
        <w:t>Trust has a positive effect on r</w:t>
      </w:r>
      <w:r w:rsidRPr="009D5521">
        <w:rPr>
          <w:color w:val="000000" w:themeColor="text1"/>
        </w:rPr>
        <w:t>epurchase</w:t>
      </w:r>
    </w:p>
    <w:p w14:paraId="25F78D8D" w14:textId="77777777" w:rsidR="006E6814" w:rsidRPr="004C0C65" w:rsidRDefault="006E6814" w:rsidP="008C4767">
      <w:pPr>
        <w:pStyle w:val="NormalWeb"/>
        <w:snapToGrid w:val="0"/>
        <w:spacing w:beforeLines="50" w:before="180" w:beforeAutospacing="0" w:after="0" w:afterAutospacing="0" w:line="276" w:lineRule="auto"/>
        <w:jc w:val="both"/>
        <w:textAlignment w:val="top"/>
        <w:rPr>
          <w:rFonts w:ascii="Arial" w:eastAsia="PMingLiU" w:hAnsi="Arial" w:cs="Arial"/>
          <w:b/>
          <w:color w:val="000000" w:themeColor="text1"/>
        </w:rPr>
      </w:pPr>
      <w:r w:rsidRPr="008C4767">
        <w:rPr>
          <w:rFonts w:ascii="Arial" w:eastAsia="PMingLiU" w:hAnsi="Arial" w:cs="Arial"/>
          <w:b/>
          <w:color w:val="000000" w:themeColor="text1"/>
          <w:sz w:val="28"/>
          <w:szCs w:val="28"/>
        </w:rPr>
        <w:t xml:space="preserve">3.8 Relationship between Behavioral Intentions and Repurchase </w:t>
      </w:r>
    </w:p>
    <w:p w14:paraId="24FE0FCD" w14:textId="77777777" w:rsidR="006E6814" w:rsidRDefault="006E6814" w:rsidP="008C4767">
      <w:pPr>
        <w:pStyle w:val="NormalWeb"/>
        <w:snapToGrid w:val="0"/>
        <w:spacing w:before="0" w:beforeAutospacing="0" w:afterLines="50" w:after="180" w:afterAutospacing="0" w:line="276" w:lineRule="auto"/>
        <w:jc w:val="both"/>
        <w:textAlignment w:val="top"/>
        <w:rPr>
          <w:rFonts w:ascii="Times New Roman" w:hAnsi="Times New Roman" w:cs="Times New Roman"/>
          <w:color w:val="000000" w:themeColor="text1"/>
        </w:rPr>
      </w:pPr>
      <w:r w:rsidRPr="009D5521">
        <w:rPr>
          <w:rFonts w:ascii="Times New Roman" w:hAnsi="Times New Roman" w:cs="Times New Roman"/>
          <w:color w:val="000000" w:themeColor="text1"/>
        </w:rPr>
        <w:t>Customers consider various non-monetary aspects</w:t>
      </w:r>
      <w:r>
        <w:rPr>
          <w:rFonts w:ascii="Times New Roman" w:hAnsi="Times New Roman" w:cs="Times New Roman"/>
          <w:color w:val="000000" w:themeColor="text1"/>
        </w:rPr>
        <w:t>,</w:t>
      </w:r>
      <w:r w:rsidRPr="009D5521">
        <w:rPr>
          <w:rFonts w:ascii="Times New Roman" w:hAnsi="Times New Roman" w:cs="Times New Roman"/>
          <w:color w:val="000000" w:themeColor="text1"/>
        </w:rPr>
        <w:t xml:space="preserve"> such as time and effort</w:t>
      </w:r>
      <w:r>
        <w:rPr>
          <w:rFonts w:ascii="Times New Roman" w:hAnsi="Times New Roman" w:cs="Times New Roman"/>
          <w:color w:val="000000" w:themeColor="text1"/>
        </w:rPr>
        <w:t>,</w:t>
      </w:r>
      <w:r w:rsidRPr="009D5521">
        <w:rPr>
          <w:rFonts w:ascii="Times New Roman" w:hAnsi="Times New Roman" w:cs="Times New Roman"/>
          <w:color w:val="000000" w:themeColor="text1"/>
        </w:rPr>
        <w:t xml:space="preserve"> when purchasing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DOI":"10.1177/002224298805200302","ISSN":"0022-2429","abstract":"Evidence from past research and insights from an exploratory investigation are combined in a conceptual model that defines and relates price, perceived quality, and perceived value. Propositions about the concepts and their relationships are presented, then supported with evidence from the literature. Discussion centers on directions for research and implications for managing price, quality, and value.","author":[{"dropping-particle":"","family":"Zeithaml","given":"Valarie A.","non-dropping-particle":"","parse-names":false,"suffix":""}],"container-title":"Journal of Marketing","id":"ITEM-1","issue":"3","issued":{"date-parts":[["1988"]]},"title":"Consumer Perceptions of Price, Quality, and Value: A Means-End Model and Synthesis of Evidence","type":"article-journal","volume":"52"},"uris":["http://www.mendeley.com/documents/?uuid=9223afbe-20d1-374f-92e6-4010d91b5a30"]}],"mendeley":{"formattedCitation":"(Zeithaml, 1988)","plainTextFormattedCitation":"(Zeithaml, 1988)","previouslyFormattedCitation":"(Zeithaml, 1988)"},"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w:t>
      </w:r>
      <w:r w:rsidRPr="009D5521">
        <w:rPr>
          <w:rFonts w:ascii="Times New Roman" w:hAnsi="Times New Roman" w:cs="Times New Roman"/>
          <w:noProof/>
          <w:color w:val="000000" w:themeColor="text1"/>
        </w:rPr>
        <w:t>9</w:t>
      </w:r>
      <w:r>
        <w:rPr>
          <w:rFonts w:ascii="Times New Roman" w:hAnsi="Times New Roman" w:cs="Times New Roman"/>
          <w:noProof/>
          <w:color w:val="000000" w:themeColor="text1"/>
        </w:rPr>
        <w:t>4]</w:t>
      </w:r>
      <w:r w:rsidRPr="009D5521">
        <w:rPr>
          <w:rFonts w:ascii="Times New Roman" w:hAnsi="Times New Roman" w:cs="Times New Roman"/>
          <w:color w:val="000000" w:themeColor="text1"/>
        </w:rPr>
        <w:fldChar w:fldCharType="end"/>
      </w:r>
      <w:r w:rsidRPr="009D5521">
        <w:rPr>
          <w:rFonts w:ascii="Times New Roman" w:hAnsi="Times New Roman" w:cs="Times New Roman"/>
          <w:color w:val="000000" w:themeColor="text1"/>
        </w:rPr>
        <w:t xml:space="preserve">. The cost of time and effort is carefully considered by customers when they make an online purchase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author":[{"dropping-particle":"","family":"Zeithaml","given":"Valarie A","non-dropping-particle":"","parse-names":false,"suffix":""},{"dropping-particle":"","family":"Parasuraman","given":"A","non-dropping-particle":"","parse-names":false,"suffix":""},{"dropping-particle":"","family":"Malhotra","given":"Arvind","non-dropping-particle":"","parse-names":false,"suffix":""}],"container-title":"Marketing Science Institute","id":"ITEM-1","issued":{"date-parts":[["2000"]]},"page":"00-115","title":"A Conceptual Framework for Understanding e-Service Quality: Implications for Future Research and Managerial Practice - Marketing Science Institute","type":"article-journal"},"uris":["http://www.mendeley.com/documents/?uuid=84d89be8-9aa4-427b-8284-9f4c4c97914b"]}],"mendeley":{"formattedCitation":"(Zeithaml et al., 2000)","plainTextFormattedCitation":"(Zeithaml et al., 2000)","previouslyFormattedCitation":"(Zeithaml et al., 2000)"},"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28]</w:t>
      </w:r>
      <w:r w:rsidRPr="009D5521">
        <w:rPr>
          <w:rFonts w:ascii="Times New Roman" w:hAnsi="Times New Roman" w:cs="Times New Roman"/>
          <w:color w:val="000000" w:themeColor="text1"/>
        </w:rPr>
        <w:fldChar w:fldCharType="end"/>
      </w:r>
      <w:r w:rsidRPr="009D5521">
        <w:rPr>
          <w:rFonts w:ascii="Times New Roman" w:hAnsi="Times New Roman" w:cs="Times New Roman"/>
          <w:color w:val="000000" w:themeColor="text1"/>
        </w:rPr>
        <w:t>. Customer retention and repeat purchases are a form of customer loyalty and provide bene</w:t>
      </w:r>
      <w:r>
        <w:rPr>
          <w:rFonts w:ascii="Times New Roman" w:hAnsi="Times New Roman" w:cs="Times New Roman"/>
          <w:color w:val="000000" w:themeColor="text1"/>
        </w:rPr>
        <w:t>fits for business actors. I</w:t>
      </w:r>
      <w:r w:rsidRPr="009D5521">
        <w:rPr>
          <w:rFonts w:ascii="Times New Roman" w:hAnsi="Times New Roman" w:cs="Times New Roman"/>
          <w:color w:val="000000" w:themeColor="text1"/>
        </w:rPr>
        <w:t xml:space="preserve">n this case, customers are less sensitive to price, can be served at a lower cost, and even give positive recommendations to others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ISBN":"9789515559760","abstract":"Purpose To analyze the direct effect of perceived value dimensions (monetary, convenience, social, emotional, conditional and epistemic value) on attitudinal and behavioral components of loyalty: commitment and behavioral intentions to use location-based mobile services. Design/methodology/approach An online survey for users of a mobile location-based directory service {\\^a}Where is the nearest?{\\^a}? Findings The behavioral intentions were most influenced by conditional value; the context, in which the service is used, followed closely by commitment and to some extent monetary value. Commitment can be enhanced through building emotional value and conditional value by focusing on offering fun service experiences in the right context. The influence of social and epistemic value was not significant. Research limitations/implications Further research is encouraged on the relative importance of the value dimensions' influence on loyalty in global markets. Practical implications The minor influence of monetary value as well as the high influence of conditional value implies that the one-dimensional value measures are not applicable in a mobile context where decisions are often made spontaneously and based on situational needs. Effective marketing strategies need to take into account the contextual use and emphasize either convenience or emotional value. Originality/value The paper introduces new context relevant concepts and develops a multidimensional perceived value and loyalty model. Results give practical implications on how to increase awareness of location-based services (LBS) in a way that gives a realistic picture of how LBS create value for customers.","author":[{"dropping-particle":"","family":"Pihlström","given":"Minna","non-dropping-particle":"","parse-names":false,"suffix":""},{"dropping-particle":"","family":"Pura","given":"N É E","non-dropping-particle":"","parse-names":false,"suffix":""}],"id":"ITEM-1","issue":"176","issued":{"date-parts":[["2008"]]},"title":"Perceived Value of Mobile Service Use","type":"book"},"uris":["http://www.mendeley.com/documents/?uuid=ac7fb2a8-9483-44a6-aab6-c869315977fe"]}],"mendeley":{"formattedCitation":"(Pihlström &amp; Pura, 2008)","plainTextFormattedCitation":"(Pihlström &amp; Pura, 2008)","previouslyFormattedCitation":"(Pihlström &amp; Pura, 2008)"},"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63]</w:t>
      </w:r>
      <w:r w:rsidRPr="009D5521">
        <w:rPr>
          <w:rFonts w:ascii="Times New Roman" w:hAnsi="Times New Roman" w:cs="Times New Roman"/>
          <w:color w:val="000000" w:themeColor="text1"/>
        </w:rPr>
        <w:fldChar w:fldCharType="end"/>
      </w:r>
      <w:r w:rsidRPr="009D5521">
        <w:rPr>
          <w:rFonts w:ascii="Times New Roman" w:hAnsi="Times New Roman" w:cs="Times New Roman"/>
          <w:color w:val="000000" w:themeColor="text1"/>
        </w:rPr>
        <w:t>. Customers decide to repurchase on the internet, especially items that are often needed/used</w:t>
      </w:r>
      <w:r>
        <w:rPr>
          <w:rFonts w:ascii="Times New Roman" w:hAnsi="Times New Roman" w:cs="Times New Roman"/>
          <w:color w:val="000000" w:themeColor="text1"/>
        </w:rPr>
        <w:t>,</w:t>
      </w:r>
      <w:r w:rsidRPr="009D5521">
        <w:rPr>
          <w:rFonts w:ascii="Times New Roman" w:hAnsi="Times New Roman" w:cs="Times New Roman"/>
          <w:color w:val="000000" w:themeColor="text1"/>
        </w:rPr>
        <w:t xml:space="preserve"> because they are motivated by convenience, time</w:t>
      </w:r>
      <w:r>
        <w:rPr>
          <w:rFonts w:ascii="Times New Roman" w:hAnsi="Times New Roman" w:cs="Times New Roman"/>
          <w:color w:val="000000" w:themeColor="text1"/>
        </w:rPr>
        <w:t>,</w:t>
      </w:r>
      <w:r w:rsidRPr="009D5521">
        <w:rPr>
          <w:rFonts w:ascii="Times New Roman" w:hAnsi="Times New Roman" w:cs="Times New Roman"/>
          <w:color w:val="000000" w:themeColor="text1"/>
        </w:rPr>
        <w:t xml:space="preserve"> and cost efficiency</w:t>
      </w:r>
      <w:r>
        <w:rPr>
          <w:rFonts w:ascii="Times New Roman" w:hAnsi="Times New Roman" w:cs="Times New Roman"/>
          <w:color w:val="000000" w:themeColor="text1"/>
        </w:rPr>
        <w:t>.</w:t>
      </w:r>
      <w:r w:rsidRPr="009D5521">
        <w:rPr>
          <w:rFonts w:ascii="Times New Roman" w:hAnsi="Times New Roman" w:cs="Times New Roman"/>
          <w:color w:val="000000" w:themeColor="text1"/>
        </w:rPr>
        <w:t xml:space="preserve"> Repurchase Behavioral Intentions are measured objectively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DOI":"10.1509/jmkg.2005.69.4.26","ISSN":"00222429","abstract":"In this research, the authors propose that the relationship between satisfaction and repurchase behavior is moderated by customer, relational, and marketplace characteristics. They further hypothesize that the moderating effects emerge if repurchase is measured as objective behavior but not if it is measured as repurchase intentions. To test for systematic differences in effects, the authors estimate identical models using both longitudinal repurchase measures and survey measures as the dependent variable. The results suggest that the relationship between customer satisfaction and repurchase behavior is contingent on the moderating effects of convenience, competitive intensity, customer involvement, and household income. As the authors predicted, the results are significantly different for self-reported repurchase intentions and objective repurchase behavior. The conceptual framework and empirical findings reinforce the importance of moderating influences and offer new insights that enhance the understanding of what drives repurchase behavior. © 2005, American Marketing Association.","author":[{"dropping-particle":"","family":"Seiders","given":"Kathleen","non-dropping-particle":"","parse-names":false,"suffix":""},{"dropping-particle":"","family":"Voss","given":"Glenn B.","non-dropping-particle":"","parse-names":false,"suffix":""},{"dropping-particle":"","family":"Grewal","given":"Dhruv","non-dropping-particle":"","parse-names":false,"suffix":""},{"dropping-particle":"","family":"Godfrey","given":"Andrea L.","non-dropping-particle":"","parse-names":false,"suffix":""}],"container-title":"Journal of Marketing","id":"ITEM-1","issue":"4","issued":{"date-parts":[["2005"]]},"page":"26-43","title":"Do satisfied customers buy more? Examining moderating influences in a retailing context","type":"article-journal","volume":"69"},"uris":["http://www.mendeley.com/documents/?uuid=82a92cb6-9544-45e8-a164-800ef1fec4f0"]}],"mendeley":{"formattedCitation":"(Seiders et al., 2005)","plainTextFormattedCitation":"(Seiders et al., 2005)","previouslyFormattedCitation":"(Seiders et al., 2005)"},"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6</w:t>
      </w:r>
      <w:r w:rsidRPr="009D5521">
        <w:rPr>
          <w:rFonts w:ascii="Times New Roman" w:hAnsi="Times New Roman" w:cs="Times New Roman"/>
          <w:noProof/>
          <w:color w:val="000000" w:themeColor="text1"/>
        </w:rPr>
        <w:t>5</w:t>
      </w:r>
      <w:r>
        <w:rPr>
          <w:rFonts w:ascii="Times New Roman" w:hAnsi="Times New Roman" w:cs="Times New Roman"/>
          <w:noProof/>
          <w:color w:val="000000" w:themeColor="text1"/>
        </w:rPr>
        <w:t>]</w:t>
      </w:r>
      <w:r w:rsidRPr="009D5521">
        <w:rPr>
          <w:rFonts w:ascii="Times New Roman" w:hAnsi="Times New Roman" w:cs="Times New Roman"/>
          <w:color w:val="000000" w:themeColor="text1"/>
        </w:rPr>
        <w:fldChar w:fldCharType="end"/>
      </w:r>
      <w:r w:rsidRPr="009D5521">
        <w:rPr>
          <w:rFonts w:ascii="Times New Roman" w:hAnsi="Times New Roman" w:cs="Times New Roman"/>
          <w:color w:val="000000" w:themeColor="text1"/>
        </w:rPr>
        <w:t xml:space="preserve"> and are suggested as a valid measure of store loyalty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DOI":"10.1016/j.jretconser.2017.07.010","ISSN":"09696989","abstract":"Evidently, the Internet has resulted in a fundamental shift in retailing practice, creating a shift in both consumer and business behavior, which has been compared to that of the Industrial Revolution. The purpose of this paper is to analyze customer satisfaction in e-commerce market. In particular, we determine the factors that affect customer e-satisfaction and the relationship between customer satisfaction and consumer spending in e-commerce retailing. We focus on how American based e-commerce firms are impacted by these developments and how marketing practices have reflected the developing e-commerce situation. The results show that customer satisfaction does have an impact on consumer spending in American based e-commerce retailers. Further, the relationship between customer satisfaction and consumer spending is positive, where higher e-satisfaction results in more spending in e-commerce. The results also show that there is a direct relationship among e-service quality, e- satisfaction and e-loyalty in terms of online spending by consumers. However, the analysis shows that e-commerce still faces challenges compared with traditional offline retailers since customers cannot feel and try the products, and may end up choosing the products that they do not want.","author":[{"dropping-particle":"","family":"Nisar","given":"Tahir M.","non-dropping-particle":"","parse-names":false,"suffix":""},{"dropping-particle":"","family":"Prabhakar","given":"Guru","non-dropping-particle":"","parse-names":false,"suffix":""}],"container-title":"Journal of Retailing and Consumer Services","id":"ITEM-1","issue":"May","issued":{"date-parts":[["2017"]]},"page":"135-144","publisher":"Elsevier Ltd","title":"What factors determine e-satisfaction and consumer spending in e-commerce retailing?","type":"article-journal","volume":"39"},"uris":["http://www.mendeley.com/documents/?uuid=966cc828-d653-4531-9231-98c6b659a225"]}],"mendeley":{"formattedCitation":"(Nisar &amp; Prabhakar, 2017)","plainTextFormattedCitation":"(Nisar &amp; Prabhakar, 2017)","previouslyFormattedCitation":"(Nisar &amp; Prabhakar, 2017)"},"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22]</w:t>
      </w:r>
      <w:r w:rsidRPr="009D5521">
        <w:rPr>
          <w:rFonts w:ascii="Times New Roman" w:hAnsi="Times New Roman" w:cs="Times New Roman"/>
          <w:color w:val="000000" w:themeColor="text1"/>
        </w:rPr>
        <w:fldChar w:fldCharType="end"/>
      </w:r>
      <w:r w:rsidRPr="009D5521">
        <w:rPr>
          <w:rFonts w:ascii="Times New Roman" w:hAnsi="Times New Roman" w:cs="Times New Roman"/>
          <w:color w:val="000000" w:themeColor="text1"/>
        </w:rPr>
        <w:t xml:space="preserve">. In previous studies, it was suggested that the value perceived by customers and behavioral intention affect the repurchase pattern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DOI":"10.1177/002224298805200302","ISSN":"0022-2429","abstract":"Evidence from past research and insights from an exploratory investigation are combined in a conceptual model that defines and relates price, perceived quality, and perceived value. Propositions about the concepts and their relationships are presented, then supported with evidence from the literature. Discussion centers on directions for research and implications for managing price, quality, and value.","author":[{"dropping-particle":"","family":"Zeithaml","given":"Valarie A.","non-dropping-particle":"","parse-names":false,"suffix":""}],"container-title":"Journal of Marketing","id":"ITEM-1","issue":"3","issued":{"date-parts":[["1988"]]},"title":"Consumer Perceptions of Price, Quality, and Value: A Means-End Model and Synthesis of Evidence","type":"article-journal","volume":"52"},"uris":["http://www.mendeley.com/documents/?uuid=9223afbe-20d1-374f-92e6-4010d91b5a30"]}],"mendeley":{"formattedCitation":"(Zeithaml, 1988)","plainTextFormattedCitation":"(Zeithaml, 1988)","previouslyFormattedCitation":"(Zeithaml, 1988)"},"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94]</w:t>
      </w:r>
      <w:r w:rsidRPr="009D5521">
        <w:rPr>
          <w:rFonts w:ascii="Times New Roman" w:hAnsi="Times New Roman" w:cs="Times New Roman"/>
          <w:color w:val="000000" w:themeColor="text1"/>
        </w:rPr>
        <w:fldChar w:fldCharType="end"/>
      </w:r>
      <w:r w:rsidRPr="009D5521">
        <w:rPr>
          <w:rFonts w:ascii="Times New Roman" w:hAnsi="Times New Roman" w:cs="Times New Roman"/>
          <w:color w:val="000000" w:themeColor="text1"/>
        </w:rPr>
        <w:t xml:space="preserve">. Thus, behavioral intention is an antecedent of actual loyalty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author":[{"dropping-particle":"","family":"R.L.","given":"Oliver","non-dropping-particle":"","parse-names":false,"suffix":""}],"container-title":"Journal of Marketing","id":"ITEM-1","issue":"Special Issue","issued":{"date-parts":[["1999"]]},"page":"33-44","title":"Whence Consumer Loyalty","type":"article-journal","volume":"Vol. 63"},"uris":["http://www.mendeley.com/documents/?uuid=37151c2f-e0c5-4501-a0e1-7b57dfd5002c"]}],"mendeley":{"formattedCitation":"(R.L., 1999)","manualFormatting":"(Oliver, 1999)","plainTextFormattedCitation":"(R.L., 1999)","previouslyFormattedCitation":"(R.L., 1999)"},"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41]</w:t>
      </w:r>
      <w:r w:rsidRPr="009D5521">
        <w:rPr>
          <w:rFonts w:ascii="Times New Roman" w:hAnsi="Times New Roman" w:cs="Times New Roman"/>
          <w:color w:val="000000" w:themeColor="text1"/>
        </w:rPr>
        <w:fldChar w:fldCharType="end"/>
      </w:r>
      <w:r w:rsidRPr="009D5521">
        <w:rPr>
          <w:rFonts w:ascii="Times New Roman" w:hAnsi="Times New Roman" w:cs="Times New Roman"/>
          <w:color w:val="000000" w:themeColor="text1"/>
        </w:rPr>
        <w:t xml:space="preserve"> and significantly contributes to the repurchase pattern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DOI":"10.25115/eea.v39i4.4493","ISSN":"16975731","abstract":"Online shopping is catching new heights, the repetition of consumer buying behavior is still a challenge for businesses. The current study investigates the antecedents of consumer repurchase intentions that bridge consumer repurchase behavior through e-satisfaction by extending the technology acceptance model. A questionnaire was developed with additional constructs of consumer behavior after an extensive review of the literature. A total of 607 usable responses were received from Pakistani university students (the regular online shoppers). Composite, discernment validity, loadings, and average variance extracted were employed to measure the scale's reliability and validity. Structural equation modeling is applied using SmartPLS to present structural and measurement models. The current study results revealed that all hypotheses were statistically supported except product and financial risk towards behavioral intentions. Notably, the extended version of the technology acceptance model, e-satisfaction, and behavioral intentions significantly contributing to consumer repurchase behavior. This study's results can help both the website developers and the organizations doing business online to contemplate the significant factors that urge consumers to purchase online time and again, thus leading to increased profits. Moreover, this research offers a robust foundation regarding the features a website should trigger consumers to buy. Consumers repurchase behavior through e-satisfaction and consumer behavioral intention. This study serves as a baseline in understanding how the exogenous variables in the information system, marketing, and social psychology impact the endogenous variable, repurchase behavior, within the online shopping context.","author":[{"dropping-particle":"","family":"HASSAN","given":"MUHAMMAD","non-dropping-particle":"","parse-names":false,"suffix":""},{"dropping-particle":"","family":"KAZMI","given":"SIBTAIN","non-dropping-particle":"","parse-names":false,"suffix":""},{"dropping-particle":"","family":"REHMAN","given":"MOHSIN ABDUR","non-dropping-particle":"","parse-names":false,"suffix":""},{"dropping-particle":"","family":"AMAAD","given":"HAFIZ","non-dropping-particle":"","parse-names":false,"suffix":""},{"dropping-particle":"","family":"PADLEE","given":"SITI FALINDAH","non-dropping-particle":"","parse-names":false,"suffix":""}],"container-title":"Estudios de Economia Aplicada","id":"ITEM-1","issue":"4","issued":{"date-parts":[["2021"]]},"title":"The online shoppers' behavioral intentions, e-satisfaction, the pathway to repurchase behavior: A quantitative analysis","type":"article-journal","volume":"39"},"uris":["http://www.mendeley.com/documents/?uuid=a295b7bd-daff-3b93-9a97-0986586b068a"]}],"mendeley":{"formattedCitation":"(HASSAN et al., 2021)","manualFormatting":"(Hassan et al., 2021)","plainTextFormattedCitation":"(HASSAN et al., 2021)","previouslyFormattedCitation":"(HASSAN et al., 2021)"},"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6</w:t>
      </w:r>
      <w:r w:rsidRPr="009D5521">
        <w:rPr>
          <w:rFonts w:ascii="Times New Roman" w:hAnsi="Times New Roman" w:cs="Times New Roman"/>
          <w:noProof/>
          <w:color w:val="000000" w:themeColor="text1"/>
        </w:rPr>
        <w:t>1</w:t>
      </w:r>
      <w:r>
        <w:rPr>
          <w:rFonts w:ascii="Times New Roman" w:hAnsi="Times New Roman" w:cs="Times New Roman"/>
          <w:noProof/>
          <w:color w:val="000000" w:themeColor="text1"/>
        </w:rPr>
        <w:t>]</w:t>
      </w:r>
      <w:r w:rsidRPr="009D5521">
        <w:rPr>
          <w:rFonts w:ascii="Times New Roman" w:hAnsi="Times New Roman" w:cs="Times New Roman"/>
          <w:color w:val="000000" w:themeColor="text1"/>
        </w:rPr>
        <w:fldChar w:fldCharType="end"/>
      </w:r>
      <w:r w:rsidRPr="009D5521">
        <w:rPr>
          <w:rFonts w:ascii="Times New Roman" w:hAnsi="Times New Roman" w:cs="Times New Roman"/>
          <w:color w:val="000000" w:themeColor="text1"/>
        </w:rPr>
        <w:t>. Loyalty shows tha</w:t>
      </w:r>
      <w:r>
        <w:rPr>
          <w:rFonts w:ascii="Times New Roman" w:hAnsi="Times New Roman" w:cs="Times New Roman"/>
          <w:color w:val="000000" w:themeColor="text1"/>
        </w:rPr>
        <w:t>t customers commit to repurchasing</w:t>
      </w:r>
      <w:r w:rsidRPr="009D5521">
        <w:rPr>
          <w:rFonts w:ascii="Times New Roman" w:hAnsi="Times New Roman" w:cs="Times New Roman"/>
          <w:color w:val="000000" w:themeColor="text1"/>
        </w:rPr>
        <w:t xml:space="preserve"> </w:t>
      </w:r>
      <w:r w:rsidRPr="009D5521">
        <w:rPr>
          <w:rFonts w:ascii="Times New Roman" w:hAnsi="Times New Roman" w:cs="Times New Roman"/>
          <w:color w:val="000000" w:themeColor="text1"/>
        </w:rPr>
        <w:fldChar w:fldCharType="begin" w:fldLock="1"/>
      </w:r>
      <w:r w:rsidRPr="009D5521">
        <w:rPr>
          <w:rFonts w:ascii="Times New Roman" w:hAnsi="Times New Roman" w:cs="Times New Roman"/>
          <w:color w:val="000000" w:themeColor="text1"/>
        </w:rPr>
        <w:instrText>ADDIN CSL_CITATION {"citationItems":[{"id":"ITEM-1","itemData":{"abstract":"In Indonesia's heavy equipment industry, there are still many sales and rental companies that still do not realize the importance of customer satisfaction to increase the retention and progress of their companies. This study aims to analyze the effect of customer satisfaction on customer loyalty and the performance of marketing organizations in the B2B market in Indonesia's heavy equipment industry. The goal is that massive equipment sellers and rentals know that increasing customer satisfaction can increase the long-term security of the company's future earnings. This quantitative research was conducted by distributing questionnaires to 38 massive equipment companies in Jakarta and Banten from February to April 2020. They are then testing the results using the SmartPLS 3.0 application. The results showed that the customer satisfaction variable has a positive effect on customer loyalty and negative on the marketing organization's performance. Meanwhile, customer loyalty has a positive and significant effect on the performance of the marketing organization.","author":[{"dropping-particle":"","family":"Harzaviona","given":"Yora","non-dropping-particle":"","parse-names":false,"suffix":""},{"dropping-particle":"","family":"Syah","given":"Tantri Yanuar Rahmat","non-dropping-particle":"","parse-names":false,"suffix":""}],"container-title":"Journal of Multidisciplinary Academic","id":"ITEM-1","issue":"4","issued":{"date-parts":[["2020"]]},"page":"243-249","title":"Effect of Customer Satisfaction on Customer Loyalty and Marketing Organization Performance in B2B Market Over Heavy Equipment Company","type":"article-journal","volume":"4"},"uris":["http://www.mendeley.com/documents/?uuid=2f67b878-199b-457f-b4fe-d0fb884f2842"]}],"mendeley":{"formattedCitation":"(Harzaviona &amp; Syah, 2020)","plainTextFormattedCitation":"(Harzaviona &amp; Syah, 2020)","previouslyFormattedCitation":"(Harzaviona &amp; Syah, 2020)"},"properties":{"noteIndex":0},"schema":"https://github.com/citation-style-language/schema/raw/master/csl-citation.json"}</w:instrText>
      </w:r>
      <w:r w:rsidRPr="009D5521">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95]</w:t>
      </w:r>
      <w:r w:rsidRPr="009D5521">
        <w:rPr>
          <w:rFonts w:ascii="Times New Roman" w:hAnsi="Times New Roman" w:cs="Times New Roman"/>
          <w:color w:val="000000" w:themeColor="text1"/>
        </w:rPr>
        <w:fldChar w:fldCharType="end"/>
      </w:r>
      <w:r w:rsidRPr="009D5521">
        <w:rPr>
          <w:rFonts w:ascii="Times New Roman" w:hAnsi="Times New Roman" w:cs="Times New Roman"/>
          <w:color w:val="000000" w:themeColor="text1"/>
        </w:rPr>
        <w:t>.</w:t>
      </w:r>
      <w:r w:rsidRPr="000C248C">
        <w:rPr>
          <w:noProof/>
          <w:lang w:val="en-GB" w:eastAsia="en-GB"/>
        </w:rPr>
        <w:t xml:space="preserve"> </w:t>
      </w:r>
    </w:p>
    <w:p w14:paraId="41B0F115" w14:textId="77777777" w:rsidR="006E6814" w:rsidRPr="00F27B28" w:rsidRDefault="006E6814" w:rsidP="008C4767">
      <w:pPr>
        <w:pStyle w:val="NormalWeb"/>
        <w:snapToGrid w:val="0"/>
        <w:spacing w:before="0" w:beforeAutospacing="0" w:after="0" w:afterAutospacing="0" w:line="276" w:lineRule="auto"/>
        <w:ind w:leftChars="100" w:left="240"/>
        <w:jc w:val="both"/>
        <w:textAlignment w:val="top"/>
        <w:rPr>
          <w:rFonts w:ascii="Times New Roman" w:hAnsi="Times New Roman" w:cs="Times New Roman"/>
          <w:i/>
          <w:color w:val="000000" w:themeColor="text1"/>
        </w:rPr>
      </w:pPr>
      <w:r w:rsidRPr="009D5521">
        <w:rPr>
          <w:rFonts w:ascii="Times New Roman" w:hAnsi="Times New Roman" w:cs="Times New Roman"/>
          <w:b/>
          <w:color w:val="000000" w:themeColor="text1"/>
        </w:rPr>
        <w:t xml:space="preserve">H8: </w:t>
      </w:r>
      <w:r w:rsidRPr="004C0C65">
        <w:rPr>
          <w:rFonts w:ascii="Times New Roman" w:hAnsi="Times New Roman" w:cs="Times New Roman"/>
          <w:color w:val="000000" w:themeColor="text1"/>
        </w:rPr>
        <w:t>Behavioral inte</w:t>
      </w:r>
      <w:r>
        <w:rPr>
          <w:rFonts w:ascii="Times New Roman" w:hAnsi="Times New Roman" w:cs="Times New Roman"/>
          <w:color w:val="000000" w:themeColor="text1"/>
        </w:rPr>
        <w:t>ntion has a positive effect on r</w:t>
      </w:r>
      <w:r w:rsidRPr="004C0C65">
        <w:rPr>
          <w:rFonts w:ascii="Times New Roman" w:hAnsi="Times New Roman" w:cs="Times New Roman"/>
          <w:color w:val="000000" w:themeColor="text1"/>
        </w:rPr>
        <w:t>epurchase</w:t>
      </w:r>
    </w:p>
    <w:p w14:paraId="3C1D82A7" w14:textId="77777777" w:rsidR="006E6814" w:rsidRDefault="006E6814" w:rsidP="006E6814">
      <w:pPr>
        <w:pStyle w:val="NormalWeb"/>
        <w:snapToGrid w:val="0"/>
        <w:spacing w:before="0" w:beforeAutospacing="0" w:after="0" w:afterAutospacing="0" w:line="276" w:lineRule="auto"/>
        <w:jc w:val="both"/>
        <w:textAlignment w:val="top"/>
        <w:rPr>
          <w:rFonts w:ascii="Times New Roman" w:hAnsi="Times New Roman" w:cs="Times New Roman"/>
          <w:color w:val="000000" w:themeColor="text1"/>
        </w:rPr>
      </w:pPr>
      <w:r>
        <w:rPr>
          <w:noProof/>
          <w:lang w:val="en-GB" w:eastAsia="en-GB"/>
        </w:rPr>
        <w:lastRenderedPageBreak/>
        <w:drawing>
          <wp:inline distT="0" distB="0" distL="0" distR="0" wp14:anchorId="48A7F9A1" wp14:editId="6F206D87">
            <wp:extent cx="5400040" cy="2644158"/>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828" t="11822" r="1784" b="16650"/>
                    <a:stretch/>
                  </pic:blipFill>
                  <pic:spPr bwMode="auto">
                    <a:xfrm>
                      <a:off x="0" y="0"/>
                      <a:ext cx="5400040" cy="2644158"/>
                    </a:xfrm>
                    <a:prstGeom prst="rect">
                      <a:avLst/>
                    </a:prstGeom>
                    <a:ln>
                      <a:noFill/>
                    </a:ln>
                    <a:extLst>
                      <a:ext uri="{53640926-AAD7-44D8-BBD7-CCE9431645EC}">
                        <a14:shadowObscured xmlns:a14="http://schemas.microsoft.com/office/drawing/2010/main"/>
                      </a:ext>
                    </a:extLst>
                  </pic:spPr>
                </pic:pic>
              </a:graphicData>
            </a:graphic>
          </wp:inline>
        </w:drawing>
      </w:r>
    </w:p>
    <w:p w14:paraId="532A1A35" w14:textId="77777777" w:rsidR="006E6814" w:rsidRPr="001E0F30" w:rsidRDefault="006E6814" w:rsidP="008C4767">
      <w:pPr>
        <w:jc w:val="center"/>
        <w:rPr>
          <w:b/>
          <w:color w:val="000000" w:themeColor="text1"/>
        </w:rPr>
      </w:pPr>
      <w:r>
        <w:rPr>
          <w:b/>
          <w:color w:val="000000" w:themeColor="text1"/>
        </w:rPr>
        <w:t>Figure 1.</w:t>
      </w:r>
      <w:r w:rsidRPr="001E0F30">
        <w:rPr>
          <w:b/>
          <w:color w:val="000000" w:themeColor="text1"/>
        </w:rPr>
        <w:t xml:space="preserve"> </w:t>
      </w:r>
      <w:r w:rsidRPr="001E0F30">
        <w:rPr>
          <w:color w:val="000000" w:themeColor="text1"/>
        </w:rPr>
        <w:t>Research Model</w:t>
      </w:r>
    </w:p>
    <w:p w14:paraId="113C3F6B" w14:textId="77777777" w:rsidR="006E6814" w:rsidRPr="002163FC" w:rsidRDefault="006E6814" w:rsidP="008C4767">
      <w:pPr>
        <w:pStyle w:val="ijecsL1"/>
        <w:spacing w:afterLines="100" w:after="360"/>
      </w:pPr>
      <w:r>
        <w:t xml:space="preserve">4. </w:t>
      </w:r>
      <w:r w:rsidRPr="00677D7B">
        <w:rPr>
          <w:rFonts w:cs="Times New Roman"/>
        </w:rPr>
        <w:t>METHODOLOGY</w:t>
      </w:r>
    </w:p>
    <w:p w14:paraId="4F59AF62" w14:textId="77777777" w:rsidR="006E6814" w:rsidRPr="00CB39E4" w:rsidRDefault="006E6814" w:rsidP="008C4767">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CB39E4">
        <w:rPr>
          <w:rFonts w:ascii="Times New Roman" w:hAnsi="Times New Roman" w:cs="Times New Roman"/>
          <w:color w:val="000000" w:themeColor="text1"/>
        </w:rPr>
        <w:t xml:space="preserve">Data collection in this study used a survey method by distributing online questionnaires via Google Forms. In analyzing the data, latent variables are needed, and the questionnaire is designed by combining several dimensional items involved in the research. Measurements were made on a Likert scale of 1 – 5 (1 = strongly disagree and 5 = strongly agree). The measurement of the E-Service quality variable was adopted from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16/S0022-4359(03)00034-4","ISSN":"00224359","abstract":"Quality is related to customer satisfaction, retention and loyalty in both product and services settings. Thus, quality is expected to be a determinant of online retailer success as well. Based on online and offline focus groups, a sorting task, and an online survey of a customer panel, the authors establish the dimensions of the etail experience, and develop a reliable and valid scale for the measurement of etail quality. The analysis suggests that four factors-website design, fulfillment/reliability, privacy/security and customer service-are strongly predictive of customer judgments of quality and satisfaction, customer loyalty and attitudes toward the website. © 2003 New York University. Published by Elsevier Science. All rights reserved.","author":[{"dropping-particle":"","family":"Wolfinbarger","given":"Mary","non-dropping-particle":"","parse-names":false,"suffix":""},{"dropping-particle":"","family":"Gilly","given":"Mary C.","non-dropping-particle":"","parse-names":false,"suffix":""}],"container-title":"Journal of Retailing","id":"ITEM-1","issue":"3","issued":{"date-parts":[["2003"]]},"title":"eTailQ: Dimensionalizing, measuring and predicting etail quality","type":"article-journal","volume":"79"},"uris":["http://www.mendeley.com/documents/?uuid=b8f116b8-7d30-308f-b155-4b5ed572de48"]}],"mendeley":{"formattedCitation":"(Wolfinbarger &amp; Gilly, 2003)","manualFormatting":"Wolfinbarger &amp; Gilly (2003)","plainTextFormattedCitation":"(Wolfinbarger &amp; Gilly, 2003)","previouslyFormattedCitation":"(Wolfinbarger &amp; Gilly, 2003)"},"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Wolfinbarger &amp; Gilly [30]</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which consisted of 7 items. The product brand perception variable consists of 6 items adapted from</w:t>
      </w:r>
      <w:r w:rsidRPr="00CB39E4">
        <w:rPr>
          <w:rFonts w:ascii="Times New Roman" w:hAnsi="Times New Roman" w:cs="Times New Roman"/>
          <w:color w:val="000000" w:themeColor="text1"/>
          <w:lang w:val="id-ID"/>
        </w:rPr>
        <w:t xml:space="preserv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16/j.emj.2018.07.003","ISSN":"02632373","abstract":"The purpose of this article is to reconceptualize the term “masstige” (Mass Prestige) marketing, develop a masstige model for brand management, and extend the use of the Masstige Mean Scale (MMS). The study was conducted based on the data from 600 individuals living in the United States, France, and India using a structured questionnaire consisting of different factors/sources of brand equity, such as mass prestige, brand knowledge, and perceived quality. On the basis of the findings, we establish that the greater the brand's Masstige Mean Index (MMI) value (“MMIV”), the higher the potential customers' top-of-mind brand awareness. Low MMIVs imply that firms have a long way to go to build their brands. We argue that MMI may allow firms to measure brand equity in different regions, within a country or in foreign countries, to derive insights into the popularity of their brands. We posit three theoretical propositions and develop two theoretical models (i) a hexagon model and (ii) a three-stage model for masstige marketing to define, reconceptualize, and explain the phenomenon.","author":[{"dropping-particle":"","family":"Paul","given":"Justin","non-dropping-particle":"","parse-names":false,"suffix":""}],"container-title":"European Management Journal","id":"ITEM-1","issue":"3","issued":{"date-parts":[["2019"]]},"page":"299-312","publisher":"Elsevier Ltd","title":"Masstige model and measure for brand management","type":"article-journal","volume":"37"},"uris":["http://www.mendeley.com/documents/?uuid=2524378d-aad6-4d3c-bbca-dff80a780ccb"]}],"mendeley":{"formattedCitation":"(Paul, 2019)","manualFormatting":"Paul (2019)","plainTextFormattedCitation":"(Paul, 2019)","previouslyFormattedCitation":"(Paul, 2019)"},"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Paul [35]</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while the measurement of the social support variable uses 7 items adopted from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2753/JEC1086-4415160204","ISBN":"1086441516","ISSN":"10864415","abstract":"Social commerce is emerging as an important platform in e-commerce, primarily due to the increased popularity of social networking sites such as Facebook, Linkedln, and Twitter. To understand the user's social sharing and social shopping intention in social networking Web sites, we conducted an empirical study on a popular microblog to investigate how social factors such as social support and relationship quality affect the user's intention of future participation in social commerce. The results indicate that both factors play a critical role. Social support and Web site quality positively influence the user's intention to use social commerce and to continue using a social networking site. These effects are found to be mediated by the quality of the relationship between the user and the social networking Web site. Our findings not only help researchers interpret why social commerce has become popular, but also assist practitioners in developing better social commerce strategy.","author":[{"dropping-particle":"","family":"Liang","given":"Ting Peng","non-dropping-particle":"","parse-names":false,"suffix":""},{"dropping-particle":"","family":"Ho","given":"Yi Ting","non-dropping-particle":"","parse-names":false,"suffix":""},{"dropping-particle":"","family":"Li","given":"Yu Wen","non-dropping-particle":"","parse-names":false,"suffix":""},{"dropping-particle":"","family":"Turban","given":"Efraim","non-dropping-particle":"","parse-names":false,"suffix":""}],"container-title":"International Journal of Electronic Commerce","id":"ITEM-1","issue":"2","issued":{"date-parts":[["2011"]]},"page":"69-90","title":"What drives social commerce: The role of social support and relationship quality","type":"article-journal","volume":"16"},"uris":["http://www.mendeley.com/documents/?uuid=4c9e5c22-2b86-4ca8-8738-0fc8c01dc433"]}],"mendeley":{"formattedCitation":"(Liang et al., 2011)","manualFormatting":"Liang et al. (2011)","plainTextFormattedCitation":"(Liang et al., 2011)","previouslyFormattedCitation":"(Liang et al., 2011)"},"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Liang et al. [39]</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The measurement of satisfaction was adopted from the study done by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8/10610420810904149","ISSN":"10610421","abstract":"Purpose - The objective of this paper is to examine online brand relationships, and the linkage between satisfaction, trust, and loyalty on the web site level. The web site is considered to be an extension of the parent brand. It also seeks to explore the effects of offline experiences on web site-level experiences. Design/methodology/approach - Hierarchical regression analysis is applied in order to test the hypotheses. The data are based on an online survey (n=867) conducted on a Finnish consumer-magazine web site. Findings - The research findings support the results of earlier studies suggesting that satisfaction and trust on the web site level are determinants of web site loyalty. However, they also show that brand-level experiences affect online satisfaction, trust, and loyalty differently, depending on the consumers' relationship with the brand. Interestingly, in this case the length of user history and registration on the web site had a negative effect on web site trust. Two of the reasons behind this type of result are believed to be the prevalent culture in web site discussion forums and the degree of fit between the parent brand and the brand extension. Originality/value - The paper synthesises the literature on online and offline brand relationships and brand extension. The results of the study, which was based on a large-scale survey, give researchers and practising managers alike valuable information on how parent-brand experiences relate to the attitudes and commitment of customers to online brand extensions. The context of the study, i.e. the magazine publishing industry, has attracted less research attention, even though several publishers have extended their brands online.","author":[{"dropping-particle":"","family":"Horppu","given":"Marianne","non-dropping-particle":"","parse-names":false,"suffix":""},{"dropping-particle":"","family":"Kuivalainen","given":"Olli","non-dropping-particle":"","parse-names":false,"suffix":""},{"dropping-particle":"","family":"Tarkiainen","given":"Anssi","non-dropping-particle":"","parse-names":false,"suffix":""},{"dropping-particle":"","family":"Ellonen","given":"Hanna Kaisa","non-dropping-particle":"","parse-names":false,"suffix":""}],"container-title":"Journal of Product and Brand Management","id":"ITEM-1","issue":"6","issued":{"date-parts":[["2008"]]},"title":"Online satisfaction, trust and loyalty, and the impact of the offline parent brand","type":"article-journal","volume":"17"},"uris":["http://www.mendeley.com/documents/?uuid=d70257e4-5d02-35f2-a33d-17e13ad06a14"]}],"mendeley":{"formattedCitation":"(Horppu et al., 2008)","manualFormatting":"Horppu et al. (2008)","plainTextFormattedCitation":"(Horppu et al., 2008)","previouslyFormattedCitation":"(Horppu et al., 2008)"},"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Horppu et al. [45]</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which covered 6 items, and the trust variables were adopted from</w:t>
      </w:r>
      <w:r w:rsidRPr="00CB39E4">
        <w:rPr>
          <w:rFonts w:ascii="Times New Roman" w:hAnsi="Times New Roman" w:cs="Times New Roman"/>
          <w:color w:val="000000" w:themeColor="text1"/>
          <w:lang w:val="id-ID"/>
        </w:rPr>
        <w:t xml:space="preserv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16/j.im.2005.01.002","ISSN":"03787206","abstract":"We performed a study to determine the influence that perceived usability has on the user's loyalty to websites that they visit. The results of the empirical analysis confirmed that the trust of the user increases when the user perceived that the system was usable and that there was a consequent increase in the degree of website loyalty. In the same way, greater usability was found to have a positive influence on user satisfaction, and this also generated greater website loyalty. Finally, it was found that user trust was partially dependent on the degree of consumer website satisfaction. © 2005 Elsevier B.V. All rights reserved.","author":[{"dropping-particle":"","family":"Flavián","given":"Carlos","non-dropping-particle":"","parse-names":false,"suffix":""},{"dropping-particle":"","family":"Guinalíu","given":"Miguel","non-dropping-particle":"","parse-names":false,"suffix":""},{"dropping-particle":"","family":"Gurrea","given":"Raquel","non-dropping-particle":"","parse-names":false,"suffix":""}],"container-title":"Information and Management","id":"ITEM-1","issue":"1","issued":{"date-parts":[["2006"]]},"page":"1-14","title":"The role played by perceived usability, satisfaction and consumer trust on website loyalty","type":"article-journal","volume":"43"},"uris":["http://www.mendeley.com/documents/?uuid=3cbe4383-7797-482c-ab14-d0bbacbd1d38"]}],"mendeley":{"formattedCitation":"(Flavián et al., 2006)","manualFormatting":"Flavián et al. (2006)","plainTextFormattedCitation":"(Flavián et al., 2006)","previouslyFormattedCitation":"(Flavián et al., 2006)"},"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Flavián et al. [54]</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which covered 7 items. The behavioral intention measurement was adopted from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2307/1251929","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title":"The behavioral consequences of service quality","type":"article-journal","volume":"60"},"uris":["http://www.mendeley.com/documents/?uuid=f1d4e004-768b-34fc-88b0-d8d2ff6802f0"]}],"mendeley":{"formattedCitation":"(Zeithaml et al., 1996)","manualFormatting":"Zeithaml et al. (1996)","plainTextFormattedCitation":"(Zeithaml et al., 1996)","previouslyFormattedCitation":"(Zeithaml et al., 1996)"},"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Zeithaml et al. [62]</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which consisted of 6 items, and the repurchase variable was adopted from an empirical study by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8/09564230910964408","ISSN":"17575818","abstract":"Purpose - The purpose of this paper is to develop and test a comprehensive model of customer trust in a retail service setting. Three levels of the customer-to-store relationship are simultaneously taken into account: customer to sales associates, customer to store branded products, and customer to the store itself. Design/methodology/approach - Using partial least square (PLS) on a sample of 393 customers of an Italian supermarket retailer, a model linking customer trust (in the store, in store branded products and in sales associates) to overall perceived value and store loyalty intentions and behaviors is tested. Subsequently an expanded model to determine the influence of managerially controlled antecedent variables (salespeople's trustworthiness, store environment, store assortment, and communications) is estimated on the various trust levels. Findings - Trust in the salesperson and trust in store branded products have positive effects on overall store trust. Store trust, in turn, increases perceived value and loyalty intentions. Looking at the drivers of the three levels of customer trust, salesperson trustworthiness positively affects only trust in the salesperson. Store environment has a positive impact only on overall trust in the store. Store communication fosters all three levels of customer trust, while store assortment increases both overall trust and trust in store branded products. Practical implications - Findings of the study suggest an alternative perspective to the dominant strategies in grocery retailing services. To foster store patronage, retailers have typically invested in price cuts, promotions and loyalty schemes. Store managers may rather use sales associates, the store environment, store assortment, store branded products, and communication to foster customer trust and increase customer loyalty. Managing store brands with the goal to build trust, as opposed to increase immediate profit margins, may call for a completely different approach to private labels. Similarly, the potential relevance of interpersonal trust may suggest retailers to devote more resources to selection, recruitment and training of sales associates, and may stimulate changes in evaluation criteria, incentive schemes and reward systems. Originality/value - The study aims at filling two important gaps in the literature: the scarcity of comprehensive store patronage models and the lack of exploration of the operational means of improving customer trust in ret…","author":[{"dropping-particle":"","family":"Guenzi","given":"Paolo","non-dropping-particle":"","parse-names":false,"suffix":""},{"dropping-particle":"","family":"Johnson","given":"Michael D.","non-dropping-particle":"","parse-names":false,"suffix":""},{"dropping-particle":"","family":"Castaldo","given":"Sandro","non-dropping-particle":"","parse-names":false,"suffix":""}],"container-title":"Journal of Service Management","id":"ITEM-1","issue":"3","issued":{"date-parts":[["2009"]]},"page":"290-316","title":"A comprehensive model of customer trust in two retail stores","type":"article-journal","volume":"20"},"uris":["http://www.mendeley.com/documents/?uuid=68e8bb0a-19bf-4ce5-be4c-9ba05c7efa35"]}],"mendeley":{"formattedCitation":"(Guenzi et al., 2009)","manualFormatting":"Guenzi et al. (2009); Chou (2015)","plainTextFormattedCitation":"(Guenzi et al., 2009)","previouslyFormattedCitation":"(Guenzi et al., 2009)"},"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Guenzi et al. [91]; Chou [69]</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with 6 items. The total measurement is 45 items which in detail can be seen in the appendix.</w:t>
      </w:r>
    </w:p>
    <w:p w14:paraId="3EAA0F54" w14:textId="77777777" w:rsidR="006E6814" w:rsidRDefault="006E6814" w:rsidP="008C4767">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FB12E1">
        <w:rPr>
          <w:rFonts w:ascii="Times New Roman" w:hAnsi="Times New Roman" w:cs="Times New Roman"/>
          <w:color w:val="000000" w:themeColor="text1"/>
        </w:rPr>
        <w:t>The number of populations in this study is unknown</w:t>
      </w:r>
      <w:r>
        <w:rPr>
          <w:rFonts w:ascii="Times New Roman" w:hAnsi="Times New Roman" w:cs="Times New Roman"/>
          <w:color w:val="000000" w:themeColor="text1"/>
        </w:rPr>
        <w:t>,</w:t>
      </w:r>
      <w:r w:rsidRPr="00FB12E1">
        <w:rPr>
          <w:rFonts w:ascii="Times New Roman" w:hAnsi="Times New Roman" w:cs="Times New Roman"/>
          <w:color w:val="000000" w:themeColor="text1"/>
        </w:rPr>
        <w:t xml:space="preserve"> and resp</w:t>
      </w:r>
      <w:r w:rsidR="00CB39E4">
        <w:rPr>
          <w:rFonts w:ascii="Times New Roman" w:hAnsi="Times New Roman" w:cs="Times New Roman"/>
          <w:color w:val="000000" w:themeColor="text1"/>
        </w:rPr>
        <w:t xml:space="preserve">ondents were selected using </w:t>
      </w:r>
      <w:r w:rsidRPr="00FB12E1">
        <w:rPr>
          <w:rFonts w:ascii="Times New Roman" w:hAnsi="Times New Roman" w:cs="Times New Roman"/>
          <w:color w:val="000000" w:themeColor="text1"/>
        </w:rPr>
        <w:t>purposive sampling method. The characteristics of the sample used in this study are customers from the X-Z generation with a range of birth years from 1965 to 2003 who currently live in Indonesia and have expe</w:t>
      </w:r>
      <w:r>
        <w:rPr>
          <w:rFonts w:ascii="Times New Roman" w:hAnsi="Times New Roman" w:cs="Times New Roman"/>
          <w:color w:val="000000" w:themeColor="text1"/>
        </w:rPr>
        <w:t>rience</w:t>
      </w:r>
      <w:r w:rsidRPr="00FB12E1">
        <w:rPr>
          <w:rFonts w:ascii="Times New Roman" w:hAnsi="Times New Roman" w:cs="Times New Roman"/>
          <w:color w:val="000000" w:themeColor="text1"/>
        </w:rPr>
        <w:t xml:space="preserve"> making purchases at least 3 times in the last 6 months</w:t>
      </w:r>
      <w:r>
        <w:rPr>
          <w:rFonts w:ascii="Times New Roman" w:hAnsi="Times New Roman" w:cs="Times New Roman"/>
          <w:color w:val="000000" w:themeColor="text1"/>
        </w:rPr>
        <w:t>.</w:t>
      </w:r>
      <w:r w:rsidRPr="00FB12E1">
        <w:rPr>
          <w:rFonts w:ascii="Times New Roman" w:hAnsi="Times New Roman" w:cs="Times New Roman"/>
          <w:color w:val="000000" w:themeColor="text1"/>
        </w:rPr>
        <w:t xml:space="preserve"> The selected marketplace is the one that is frequently visited from the 4 marketplaces (Tokopedia, Shopee, Bukalapak or Lazada). This study is a quantitative study using the Structural Equation Model (SEM) method, processing and analyzing data using SPSS 26 and Lisrel 88 software. Lisrel </w:t>
      </w:r>
      <w:r>
        <w:rPr>
          <w:rFonts w:ascii="Times New Roman" w:hAnsi="Times New Roman" w:cs="Times New Roman"/>
          <w:color w:val="000000" w:themeColor="text1"/>
        </w:rPr>
        <w:t>considers</w:t>
      </w:r>
      <w:r w:rsidRPr="00FB12E1">
        <w:rPr>
          <w:rFonts w:ascii="Times New Roman" w:hAnsi="Times New Roman" w:cs="Times New Roman"/>
          <w:color w:val="000000" w:themeColor="text1"/>
        </w:rPr>
        <w:t xml:space="preserve"> all co-variances in the data</w:t>
      </w:r>
      <w:r>
        <w:rPr>
          <w:rFonts w:ascii="Times New Roman" w:hAnsi="Times New Roman" w:cs="Times New Roman"/>
          <w:color w:val="000000" w:themeColor="text1"/>
        </w:rPr>
        <w:t>,</w:t>
      </w:r>
      <w:r w:rsidRPr="00FB12E1">
        <w:rPr>
          <w:rFonts w:ascii="Times New Roman" w:hAnsi="Times New Roman" w:cs="Times New Roman"/>
          <w:color w:val="000000" w:themeColor="text1"/>
        </w:rPr>
        <w:t xml:space="preserve"> thereby enabling all correlations, co-variances, and paths in the model when estimating the significance level and path coefficients.</w:t>
      </w:r>
      <w:r w:rsidRPr="000C248C">
        <w:rPr>
          <w:noProof/>
          <w:lang w:val="en-GB" w:eastAsia="en-GB"/>
        </w:rPr>
        <w:t xml:space="preserve"> </w:t>
      </w:r>
    </w:p>
    <w:p w14:paraId="1D1AE35B" w14:textId="77777777" w:rsidR="006E6814" w:rsidRDefault="006E6814" w:rsidP="008C4767">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FB12E1">
        <w:rPr>
          <w:rFonts w:ascii="Times New Roman" w:hAnsi="Times New Roman" w:cs="Times New Roman"/>
          <w:color w:val="000000" w:themeColor="text1"/>
        </w:rPr>
        <w:lastRenderedPageBreak/>
        <w:t>Researchers conducted a factor analysis to test the validity and reliability using SPSS 26. The validity test was carried out by looking at the measurement values ​​of Kaiser Meyer-Olkin (KMO) and Measure of Sampling Adequacy (MSA). KMO and MSA valu</w:t>
      </w:r>
      <w:r>
        <w:rPr>
          <w:rFonts w:ascii="Times New Roman" w:hAnsi="Times New Roman" w:cs="Times New Roman"/>
          <w:color w:val="000000" w:themeColor="text1"/>
        </w:rPr>
        <w:t xml:space="preserve">es ​​greater than 0.5, mean </w:t>
      </w:r>
      <w:r w:rsidRPr="00FB12E1">
        <w:rPr>
          <w:rFonts w:ascii="Times New Roman" w:hAnsi="Times New Roman" w:cs="Times New Roman"/>
          <w:color w:val="000000" w:themeColor="text1"/>
        </w:rPr>
        <w:t>the factor analysis is appropriate. Reliability test using Cronbach'</w:t>
      </w:r>
      <w:r w:rsidR="00A22AEB">
        <w:rPr>
          <w:rFonts w:ascii="Times New Roman" w:hAnsi="Times New Roman" w:cs="Times New Roman"/>
          <w:color w:val="000000" w:themeColor="text1"/>
        </w:rPr>
        <w:t>s Alpha measurement.</w:t>
      </w:r>
      <w:r w:rsidRPr="00FB12E1">
        <w:rPr>
          <w:rFonts w:ascii="Times New Roman" w:hAnsi="Times New Roman" w:cs="Times New Roman"/>
          <w:color w:val="000000" w:themeColor="text1"/>
        </w:rPr>
        <w:t xml:space="preserve"> The closer the Cronbach's Alpha value is to 1 (one), the better </w:t>
      </w:r>
      <w:r w:rsidRPr="00FB12E1">
        <w:rPr>
          <w:rFonts w:ascii="Times New Roman" w:hAnsi="Times New Roman" w:cs="Times New Roman"/>
          <w:color w:val="000000" w:themeColor="text1"/>
        </w:rPr>
        <w:fldChar w:fldCharType="begin" w:fldLock="1"/>
      </w:r>
      <w:r w:rsidRPr="00FB12E1">
        <w:rPr>
          <w:rFonts w:ascii="Times New Roman" w:hAnsi="Times New Roman" w:cs="Times New Roman"/>
          <w:color w:val="000000" w:themeColor="text1"/>
        </w:rPr>
        <w:instrText>ADDIN CSL_CITATION {"citationItems":[{"id":"ITEM-1","itemData":{"DOI":"10.1108/EBR-10-2013-0128","ISSN":"0955534X","abstract":"Purpose: The authors aim to present partial least squares (PLS) as an evolving approach to structural equation modeling (SEM), highlight its advantages and limitations and provide an overview of recent research on the method across various fields. Design/methodology/approach: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PLS-SEM has experienced increasing dissemination in a variety of fields in recent years with nonnormal data, small sample sizes and the use of formative indicators being the most prominent reasons for its application. Recent methodological research has extended PLS-SEM's methodological toolbox to accommodate more complex model structures or handle data inadequacies such as heterogeneity. Research limitations/implications: While research on the PLS-SEM method has gained momentum during the last decade, there are ample research opportunities on subjects such as mediation or multigroup analysis, which warrant further attention. Originality/value: This article provides an introduction to PLS-SEM for researchers that have not yet been exposed to the method. The article is the first to meta-analyze reasons for PLS-SEM usage across the marketing, management, and management information systems fields. The cross-disciplinary review of recent research on the PLS-SEM method also makes this article useful for researchers interested in advanced concepts. © Emerald Group Publishing Limited.","author":[{"dropping-particle":"","family":"Hai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title":"Partial least squares structural equation modeling (PLS-SEM): An emerging tool in business research","type":"article-journal","volume":"26"},"uris":["http://www.mendeley.com/documents/?uuid=4ebe5544-9a9e-439b-abc6-32906106cdf5"]}],"mendeley":{"formattedCitation":"(Hair et al., 2014)","plainTextFormattedCitation":"(Hair et al., 2014)","previouslyFormattedCitation":"(Hair et al., 2014)"},"properties":{"noteIndex":0},"schema":"https://github.com/citation-style-language/schema/raw/master/csl-citation.json"}</w:instrText>
      </w:r>
      <w:r w:rsidRPr="00FB12E1">
        <w:rPr>
          <w:rFonts w:ascii="Times New Roman" w:hAnsi="Times New Roman" w:cs="Times New Roman"/>
          <w:color w:val="000000" w:themeColor="text1"/>
        </w:rPr>
        <w:fldChar w:fldCharType="separate"/>
      </w:r>
      <w:r w:rsidR="00A22AEB">
        <w:rPr>
          <w:rFonts w:ascii="Times New Roman" w:hAnsi="Times New Roman" w:cs="Times New Roman"/>
          <w:noProof/>
          <w:color w:val="000000" w:themeColor="text1"/>
        </w:rPr>
        <w:t>[96</w:t>
      </w:r>
      <w:r>
        <w:rPr>
          <w:rFonts w:ascii="Times New Roman" w:hAnsi="Times New Roman" w:cs="Times New Roman"/>
          <w:noProof/>
          <w:color w:val="000000" w:themeColor="text1"/>
        </w:rPr>
        <w:t>]</w:t>
      </w:r>
      <w:r w:rsidRPr="00FB12E1">
        <w:rPr>
          <w:rFonts w:ascii="Times New Roman" w:hAnsi="Times New Roman" w:cs="Times New Roman"/>
          <w:color w:val="000000" w:themeColor="text1"/>
        </w:rPr>
        <w:fldChar w:fldCharType="end"/>
      </w:r>
      <w:r w:rsidRPr="00FB12E1">
        <w:rPr>
          <w:rFonts w:ascii="Times New Roman" w:hAnsi="Times New Roman" w:cs="Times New Roman"/>
          <w:color w:val="000000" w:themeColor="text1"/>
        </w:rPr>
        <w:t xml:space="preserve">. After the pre-test was conducted, 45 questions from 48 questions were declared valid to be used as questionnaires in this study. All variables of social support, satisfaction, trust, and repurchase are declared valid. Meanwhile, from 8 questions in the e-service quality variable, only 7 were declared valid. From 7 questions in the product brand perception variable, only 6 were declared valid. Lastly, from 7 questions in the behavioral intention </w:t>
      </w:r>
      <w:r w:rsidRPr="00FB12E1">
        <w:rPr>
          <w:rFonts w:ascii="Times New Roman" w:hAnsi="Times New Roman" w:cs="Times New Roman"/>
          <w:color w:val="000000" w:themeColor="text1"/>
          <w:lang w:val="id-ID"/>
        </w:rPr>
        <w:t>variables</w:t>
      </w:r>
      <w:r w:rsidRPr="00FB12E1">
        <w:rPr>
          <w:rFonts w:ascii="Times New Roman" w:hAnsi="Times New Roman" w:cs="Times New Roman"/>
          <w:color w:val="000000" w:themeColor="text1"/>
        </w:rPr>
        <w:t xml:space="preserve">, only 6 were declared valid. The number of respondents required in this study is at least 5 times the number of questions in the questionnaire </w:t>
      </w:r>
      <w:r w:rsidRPr="00FB12E1">
        <w:rPr>
          <w:rFonts w:ascii="Times New Roman" w:hAnsi="Times New Roman" w:cs="Times New Roman"/>
          <w:color w:val="000000" w:themeColor="text1"/>
        </w:rPr>
        <w:fldChar w:fldCharType="begin" w:fldLock="1"/>
      </w:r>
      <w:r w:rsidRPr="00FB12E1">
        <w:rPr>
          <w:rFonts w:ascii="Times New Roman" w:hAnsi="Times New Roman" w:cs="Times New Roman"/>
          <w:color w:val="000000" w:themeColor="text1"/>
        </w:rPr>
        <w:instrText>ADDIN CSL_CITATION {"citationItems":[{"id":"ITEM-1","itemData":{"DOI":"10.1108/EBR-10-2013-0128","ISSN":"0955534X","abstract":"Purpose: The authors aim to present partial least squares (PLS) as an evolving approach to structural equation modeling (SEM), highlight its advantages and limitations and provide an overview of recent research on the method across various fields. Design/methodology/approach: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PLS-SEM has experienced increasing dissemination in a variety of fields in recent years with nonnormal data, small sample sizes and the use of formative indicators being the most prominent reasons for its application. Recent methodological research has extended PLS-SEM's methodological toolbox to accommodate more complex model structures or handle data inadequacies such as heterogeneity. Research limitations/implications: While research on the PLS-SEM method has gained momentum during the last decade, there are ample research opportunities on subjects such as mediation or multigroup analysis, which warrant further attention. Originality/value: This article provides an introduction to PLS-SEM for researchers that have not yet been exposed to the method. The article is the first to meta-analyze reasons for PLS-SEM usage across the marketing, management, and management information systems fields. The cross-disciplinary review of recent research on the PLS-SEM method also makes this article useful for researchers interested in advanced concepts. © Emerald Group Publishing Limited.","author":[{"dropping-particle":"","family":"Hai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title":"Partial least squares structural equation modeling (PLS-SEM): An emerging tool in business research","type":"article-journal","volume":"26"},"uris":["http://www.mendeley.com/documents/?uuid=4ebe5544-9a9e-439b-abc6-32906106cdf5"]}],"mendeley":{"formattedCitation":"(Hair et al., 2014)","manualFormatting":"(Hair et al., 2014)","plainTextFormattedCitation":"(Hair et al., 2014)","previouslyFormattedCitation":"(Hair et al., 2014)"},"properties":{"noteIndex":0},"schema":"https://github.com/citation-style-language/schema/raw/master/csl-citation.json"}</w:instrText>
      </w:r>
      <w:r w:rsidRPr="00FB12E1">
        <w:rPr>
          <w:rFonts w:ascii="Times New Roman" w:hAnsi="Times New Roman" w:cs="Times New Roman"/>
          <w:color w:val="000000" w:themeColor="text1"/>
        </w:rPr>
        <w:fldChar w:fldCharType="separate"/>
      </w:r>
      <w:r w:rsidR="00A22AEB">
        <w:rPr>
          <w:rFonts w:ascii="Times New Roman" w:hAnsi="Times New Roman" w:cs="Times New Roman"/>
          <w:noProof/>
          <w:color w:val="000000" w:themeColor="text1"/>
        </w:rPr>
        <w:t>[96</w:t>
      </w:r>
      <w:r>
        <w:rPr>
          <w:rFonts w:ascii="Times New Roman" w:hAnsi="Times New Roman" w:cs="Times New Roman"/>
          <w:noProof/>
          <w:color w:val="000000" w:themeColor="text1"/>
        </w:rPr>
        <w:t>]</w:t>
      </w:r>
      <w:r w:rsidRPr="00FB12E1">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at means, </w:t>
      </w:r>
      <w:r w:rsidRPr="00FB12E1">
        <w:rPr>
          <w:rFonts w:ascii="Times New Roman" w:hAnsi="Times New Roman" w:cs="Times New Roman"/>
          <w:color w:val="000000" w:themeColor="text1"/>
        </w:rPr>
        <w:t>the minimum number of respondents needed is 225 respondents, and the number</w:t>
      </w:r>
      <w:r>
        <w:rPr>
          <w:rFonts w:ascii="Times New Roman" w:hAnsi="Times New Roman" w:cs="Times New Roman"/>
          <w:color w:val="000000" w:themeColor="text1"/>
        </w:rPr>
        <w:t xml:space="preserve"> of samples in this study is 450</w:t>
      </w:r>
      <w:r w:rsidRPr="00FB12E1">
        <w:rPr>
          <w:rFonts w:ascii="Times New Roman" w:hAnsi="Times New Roman" w:cs="Times New Roman"/>
          <w:color w:val="000000" w:themeColor="text1"/>
        </w:rPr>
        <w:t xml:space="preserve">. </w:t>
      </w:r>
    </w:p>
    <w:p w14:paraId="2B90EBBB" w14:textId="77777777" w:rsidR="006E6814" w:rsidRPr="002163FC" w:rsidRDefault="006E6814" w:rsidP="008C4767">
      <w:pPr>
        <w:pStyle w:val="ijecsL1"/>
        <w:spacing w:afterLines="100" w:after="360"/>
      </w:pPr>
      <w:r>
        <w:t xml:space="preserve">5. </w:t>
      </w:r>
      <w:r>
        <w:rPr>
          <w:rFonts w:cs="Times New Roman"/>
        </w:rPr>
        <w:t>RESULTS</w:t>
      </w:r>
    </w:p>
    <w:p w14:paraId="71B03E52" w14:textId="77777777" w:rsidR="006E6814" w:rsidRDefault="006E6814" w:rsidP="006E6814">
      <w:pPr>
        <w:pStyle w:val="NormalWeb"/>
        <w:snapToGrid w:val="0"/>
        <w:spacing w:before="0" w:beforeAutospacing="0" w:after="0" w:afterAutospacing="0" w:line="276" w:lineRule="auto"/>
        <w:jc w:val="both"/>
        <w:textAlignment w:val="top"/>
        <w:rPr>
          <w:rFonts w:ascii="Times New Roman" w:hAnsi="Times New Roman" w:cs="Times New Roman"/>
          <w:color w:val="000000" w:themeColor="text1"/>
        </w:rPr>
      </w:pPr>
      <w:r w:rsidRPr="009D5521">
        <w:rPr>
          <w:rFonts w:ascii="Times New Roman" w:hAnsi="Times New Roman" w:cs="Times New Roman"/>
          <w:color w:val="000000" w:themeColor="text1"/>
        </w:rPr>
        <w:t>The respondents of this research are Indonesian people from three generations, namely Generation X</w:t>
      </w:r>
      <w:r>
        <w:rPr>
          <w:rFonts w:ascii="Times New Roman" w:hAnsi="Times New Roman" w:cs="Times New Roman"/>
          <w:color w:val="000000" w:themeColor="text1"/>
        </w:rPr>
        <w:t>, who were born in 1965-1980.</w:t>
      </w:r>
      <w:r w:rsidRPr="009D5521">
        <w:rPr>
          <w:rFonts w:ascii="Times New Roman" w:hAnsi="Times New Roman" w:cs="Times New Roman"/>
          <w:color w:val="000000" w:themeColor="text1"/>
        </w:rPr>
        <w:t xml:space="preserve"> Generation Y or Millennials</w:t>
      </w:r>
      <w:r>
        <w:rPr>
          <w:rFonts w:ascii="Times New Roman" w:hAnsi="Times New Roman" w:cs="Times New Roman"/>
          <w:color w:val="000000" w:themeColor="text1"/>
        </w:rPr>
        <w:t>,</w:t>
      </w:r>
      <w:r w:rsidRPr="009D5521">
        <w:rPr>
          <w:rFonts w:ascii="Times New Roman" w:hAnsi="Times New Roman" w:cs="Times New Roman"/>
          <w:color w:val="000000" w:themeColor="text1"/>
        </w:rPr>
        <w:t xml:space="preserve"> who were born in 1981-1996 and Generation Z</w:t>
      </w:r>
      <w:r>
        <w:rPr>
          <w:rFonts w:ascii="Times New Roman" w:hAnsi="Times New Roman" w:cs="Times New Roman"/>
          <w:color w:val="000000" w:themeColor="text1"/>
        </w:rPr>
        <w:t>,</w:t>
      </w:r>
      <w:r w:rsidRPr="009D5521">
        <w:rPr>
          <w:rFonts w:ascii="Times New Roman" w:hAnsi="Times New Roman" w:cs="Times New Roman"/>
          <w:color w:val="000000" w:themeColor="text1"/>
        </w:rPr>
        <w:t xml:space="preserve"> who were born in 1997-2003. The respondent of Generation Y or Millennials dominated as there are 231 respondents (51%) and 293 female respondents. The majority of respond</w:t>
      </w:r>
      <w:r>
        <w:rPr>
          <w:rFonts w:ascii="Times New Roman" w:hAnsi="Times New Roman" w:cs="Times New Roman"/>
          <w:color w:val="000000" w:themeColor="text1"/>
        </w:rPr>
        <w:t>ents, as many as 236</w:t>
      </w:r>
      <w:r w:rsidRPr="009D5521">
        <w:rPr>
          <w:rFonts w:ascii="Times New Roman" w:hAnsi="Times New Roman" w:cs="Times New Roman"/>
          <w:color w:val="000000" w:themeColor="text1"/>
        </w:rPr>
        <w:t>, work as private employees (52%)</w:t>
      </w:r>
      <w:r>
        <w:rPr>
          <w:rFonts w:ascii="Times New Roman" w:hAnsi="Times New Roman" w:cs="Times New Roman"/>
          <w:color w:val="000000" w:themeColor="text1"/>
        </w:rPr>
        <w:t>,</w:t>
      </w:r>
      <w:r w:rsidRPr="009D5521">
        <w:rPr>
          <w:rFonts w:ascii="Times New Roman" w:hAnsi="Times New Roman" w:cs="Times New Roman"/>
          <w:color w:val="000000" w:themeColor="text1"/>
        </w:rPr>
        <w:t xml:space="preserve"> while 147 respondents (33%) with an average monthly expenditure of IDR 3,000,000 – IDR 5,000,000. Of the 450 respondents, 167 respondents (37%) live in Jakarta</w:t>
      </w:r>
      <w:r>
        <w:rPr>
          <w:rFonts w:ascii="Times New Roman" w:hAnsi="Times New Roman" w:cs="Times New Roman"/>
          <w:color w:val="000000" w:themeColor="text1"/>
        </w:rPr>
        <w:t>,</w:t>
      </w:r>
      <w:r w:rsidRPr="009D5521">
        <w:rPr>
          <w:rFonts w:ascii="Times New Roman" w:hAnsi="Times New Roman" w:cs="Times New Roman"/>
          <w:color w:val="000000" w:themeColor="text1"/>
        </w:rPr>
        <w:t xml:space="preserve"> and 194 respondents (43%) use Tokopedia, which can be seen in full in Table 1</w:t>
      </w:r>
      <w:r>
        <w:rPr>
          <w:rFonts w:ascii="Times New Roman" w:hAnsi="Times New Roman" w:cs="Times New Roman"/>
          <w:color w:val="000000" w:themeColor="text1"/>
        </w:rPr>
        <w:t>.</w:t>
      </w:r>
    </w:p>
    <w:p w14:paraId="55A188FD" w14:textId="77777777" w:rsidR="006E6814" w:rsidRPr="00834944" w:rsidRDefault="006E6814" w:rsidP="008C4767">
      <w:pPr>
        <w:jc w:val="center"/>
        <w:rPr>
          <w:color w:val="000000" w:themeColor="text1"/>
        </w:rPr>
      </w:pPr>
      <w:r w:rsidRPr="00EB1919">
        <w:rPr>
          <w:b/>
          <w:color w:val="000000" w:themeColor="text1"/>
        </w:rPr>
        <w:t>Table 1</w:t>
      </w:r>
      <w:r w:rsidRPr="00EB1919">
        <w:rPr>
          <w:color w:val="000000" w:themeColor="text1"/>
        </w:rPr>
        <w:t>. Research Respondent Data</w:t>
      </w:r>
    </w:p>
    <w:tbl>
      <w:tblPr>
        <w:tblStyle w:val="PlainTable4"/>
        <w:tblW w:w="0" w:type="auto"/>
        <w:tblBorders>
          <w:insideH w:val="single" w:sz="4" w:space="0" w:color="auto"/>
        </w:tblBorders>
        <w:tblLayout w:type="fixed"/>
        <w:tblCellMar>
          <w:left w:w="0" w:type="dxa"/>
          <w:right w:w="0" w:type="dxa"/>
        </w:tblCellMar>
        <w:tblLook w:val="04A0" w:firstRow="1" w:lastRow="0" w:firstColumn="1" w:lastColumn="0" w:noHBand="0" w:noVBand="1"/>
      </w:tblPr>
      <w:tblGrid>
        <w:gridCol w:w="3398"/>
        <w:gridCol w:w="2506"/>
        <w:gridCol w:w="1057"/>
        <w:gridCol w:w="1345"/>
      </w:tblGrid>
      <w:tr w:rsidR="006E6814" w:rsidRPr="00CA77BF" w14:paraId="6766601B" w14:textId="77777777" w:rsidTr="0010287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398" w:type="dxa"/>
            <w:tcBorders>
              <w:top w:val="single" w:sz="4" w:space="0" w:color="auto"/>
              <w:bottom w:val="single" w:sz="4" w:space="0" w:color="auto"/>
            </w:tcBorders>
            <w:shd w:val="clear" w:color="auto" w:fill="auto"/>
          </w:tcPr>
          <w:p w14:paraId="31114441" w14:textId="77777777" w:rsidR="006E6814" w:rsidRPr="00CA77BF" w:rsidRDefault="006E6814" w:rsidP="0010287F">
            <w:pPr>
              <w:pStyle w:val="IJECS"/>
              <w:rPr>
                <w:b w:val="0"/>
                <w:bCs w:val="0"/>
                <w:noProof/>
                <w:color w:val="000000" w:themeColor="text1"/>
                <w:lang w:val="id-ID"/>
              </w:rPr>
            </w:pPr>
            <w:r w:rsidRPr="00CA77BF">
              <w:rPr>
                <w:noProof/>
                <w:color w:val="000000" w:themeColor="text1"/>
                <w:lang w:val="id-ID"/>
              </w:rPr>
              <w:t>Characteristics</w:t>
            </w:r>
          </w:p>
        </w:tc>
        <w:tc>
          <w:tcPr>
            <w:tcW w:w="2506" w:type="dxa"/>
            <w:tcBorders>
              <w:top w:val="single" w:sz="4" w:space="0" w:color="auto"/>
              <w:bottom w:val="single" w:sz="4" w:space="0" w:color="auto"/>
            </w:tcBorders>
            <w:shd w:val="clear" w:color="auto" w:fill="auto"/>
          </w:tcPr>
          <w:p w14:paraId="7E742C21" w14:textId="77777777" w:rsidR="006E6814" w:rsidRPr="00CA77BF" w:rsidRDefault="006E6814" w:rsidP="0010287F">
            <w:pPr>
              <w:pStyle w:val="IJECS"/>
              <w:cnfStyle w:val="100000000000" w:firstRow="1" w:lastRow="0" w:firstColumn="0" w:lastColumn="0" w:oddVBand="0" w:evenVBand="0" w:oddHBand="0" w:evenHBand="0" w:firstRowFirstColumn="0" w:firstRowLastColumn="0" w:lastRowFirstColumn="0" w:lastRowLastColumn="0"/>
              <w:rPr>
                <w:b w:val="0"/>
                <w:bCs w:val="0"/>
                <w:noProof/>
                <w:color w:val="000000" w:themeColor="text1"/>
                <w:lang w:val="id-ID"/>
              </w:rPr>
            </w:pPr>
            <w:r w:rsidRPr="00CA77BF">
              <w:rPr>
                <w:noProof/>
                <w:color w:val="000000" w:themeColor="text1"/>
                <w:lang w:val="id-ID"/>
              </w:rPr>
              <w:t>Category</w:t>
            </w:r>
          </w:p>
        </w:tc>
        <w:tc>
          <w:tcPr>
            <w:tcW w:w="1057" w:type="dxa"/>
            <w:tcBorders>
              <w:top w:val="single" w:sz="4" w:space="0" w:color="auto"/>
              <w:bottom w:val="single" w:sz="4" w:space="0" w:color="auto"/>
            </w:tcBorders>
            <w:shd w:val="clear" w:color="auto" w:fill="auto"/>
          </w:tcPr>
          <w:p w14:paraId="49CDE8DF" w14:textId="77777777" w:rsidR="006E6814" w:rsidRPr="00CA77BF" w:rsidRDefault="006E6814" w:rsidP="0010287F">
            <w:pPr>
              <w:pStyle w:val="IJECS"/>
              <w:cnfStyle w:val="100000000000" w:firstRow="1" w:lastRow="0" w:firstColumn="0" w:lastColumn="0" w:oddVBand="0" w:evenVBand="0" w:oddHBand="0" w:evenHBand="0" w:firstRowFirstColumn="0" w:firstRowLastColumn="0" w:lastRowFirstColumn="0" w:lastRowLastColumn="0"/>
              <w:rPr>
                <w:b w:val="0"/>
                <w:bCs w:val="0"/>
                <w:noProof/>
                <w:color w:val="000000" w:themeColor="text1"/>
                <w:lang w:val="id-ID"/>
              </w:rPr>
            </w:pPr>
            <w:r w:rsidRPr="00CA77BF">
              <w:rPr>
                <w:noProof/>
                <w:color w:val="000000" w:themeColor="text1"/>
                <w:lang w:val="id-ID"/>
              </w:rPr>
              <w:t>Amount</w:t>
            </w:r>
          </w:p>
        </w:tc>
        <w:tc>
          <w:tcPr>
            <w:tcW w:w="1345" w:type="dxa"/>
            <w:tcBorders>
              <w:top w:val="single" w:sz="4" w:space="0" w:color="auto"/>
              <w:bottom w:val="single" w:sz="4" w:space="0" w:color="auto"/>
            </w:tcBorders>
            <w:shd w:val="clear" w:color="auto" w:fill="auto"/>
          </w:tcPr>
          <w:p w14:paraId="7B6B88A7" w14:textId="77777777" w:rsidR="006E6814" w:rsidRPr="00CA77BF" w:rsidRDefault="006E6814" w:rsidP="0010287F">
            <w:pPr>
              <w:pStyle w:val="IJECS"/>
              <w:cnfStyle w:val="100000000000" w:firstRow="1" w:lastRow="0" w:firstColumn="0" w:lastColumn="0" w:oddVBand="0" w:evenVBand="0" w:oddHBand="0" w:evenHBand="0" w:firstRowFirstColumn="0" w:firstRowLastColumn="0" w:lastRowFirstColumn="0" w:lastRowLastColumn="0"/>
              <w:rPr>
                <w:b w:val="0"/>
                <w:bCs w:val="0"/>
                <w:noProof/>
                <w:color w:val="000000" w:themeColor="text1"/>
                <w:lang w:val="id-ID"/>
              </w:rPr>
            </w:pPr>
            <w:r w:rsidRPr="00CA77BF">
              <w:rPr>
                <w:noProof/>
                <w:color w:val="000000" w:themeColor="text1"/>
                <w:lang w:val="id-ID"/>
              </w:rPr>
              <w:t>Percentage</w:t>
            </w:r>
          </w:p>
        </w:tc>
      </w:tr>
      <w:tr w:rsidR="006E6814" w:rsidRPr="00CA77BF" w14:paraId="462C2A58"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8" w:type="dxa"/>
            <w:tcBorders>
              <w:top w:val="single" w:sz="4" w:space="0" w:color="auto"/>
            </w:tcBorders>
            <w:shd w:val="clear" w:color="auto" w:fill="auto"/>
          </w:tcPr>
          <w:p w14:paraId="5D81EC4F" w14:textId="77777777" w:rsidR="006E6814" w:rsidRPr="00CA77BF" w:rsidRDefault="006E6814" w:rsidP="0010287F">
            <w:pPr>
              <w:pStyle w:val="IJECS"/>
              <w:rPr>
                <w:b w:val="0"/>
                <w:bCs w:val="0"/>
                <w:noProof/>
                <w:color w:val="000000" w:themeColor="text1"/>
                <w:lang w:val="id-ID"/>
              </w:rPr>
            </w:pPr>
            <w:r w:rsidRPr="00CA77BF">
              <w:rPr>
                <w:b w:val="0"/>
                <w:bCs w:val="0"/>
                <w:noProof/>
                <w:color w:val="000000" w:themeColor="text1"/>
                <w:lang w:val="id-ID"/>
              </w:rPr>
              <w:t>Gender</w:t>
            </w:r>
          </w:p>
        </w:tc>
        <w:tc>
          <w:tcPr>
            <w:tcW w:w="2506" w:type="dxa"/>
            <w:tcBorders>
              <w:top w:val="single" w:sz="4" w:space="0" w:color="auto"/>
            </w:tcBorders>
            <w:shd w:val="clear" w:color="auto" w:fill="auto"/>
          </w:tcPr>
          <w:p w14:paraId="5C53803E"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Male</w:t>
            </w:r>
          </w:p>
          <w:p w14:paraId="0A6BB9CC"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Female</w:t>
            </w:r>
          </w:p>
        </w:tc>
        <w:tc>
          <w:tcPr>
            <w:tcW w:w="1057" w:type="dxa"/>
            <w:tcBorders>
              <w:top w:val="single" w:sz="4" w:space="0" w:color="auto"/>
            </w:tcBorders>
            <w:shd w:val="clear" w:color="auto" w:fill="auto"/>
          </w:tcPr>
          <w:p w14:paraId="61C37078"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157</w:t>
            </w:r>
          </w:p>
          <w:p w14:paraId="21BE8FA0"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293</w:t>
            </w:r>
          </w:p>
        </w:tc>
        <w:tc>
          <w:tcPr>
            <w:tcW w:w="1345" w:type="dxa"/>
            <w:tcBorders>
              <w:top w:val="single" w:sz="4" w:space="0" w:color="auto"/>
            </w:tcBorders>
            <w:shd w:val="clear" w:color="auto" w:fill="auto"/>
          </w:tcPr>
          <w:p w14:paraId="2698B369"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34,89</w:t>
            </w:r>
            <w:r w:rsidRPr="00CA77BF">
              <w:rPr>
                <w:noProof/>
                <w:color w:val="000000" w:themeColor="text1"/>
                <w:lang w:val="id-ID"/>
              </w:rPr>
              <w:t>%</w:t>
            </w:r>
          </w:p>
          <w:p w14:paraId="4B278528"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65,11</w:t>
            </w:r>
            <w:r w:rsidRPr="00CA77BF">
              <w:rPr>
                <w:noProof/>
                <w:color w:val="000000" w:themeColor="text1"/>
                <w:lang w:val="id-ID"/>
              </w:rPr>
              <w:t>%</w:t>
            </w:r>
          </w:p>
        </w:tc>
      </w:tr>
      <w:tr w:rsidR="006E6814" w:rsidRPr="00CA77BF" w14:paraId="7DAA2C26" w14:textId="77777777" w:rsidTr="0010287F">
        <w:tc>
          <w:tcPr>
            <w:cnfStyle w:val="001000000000" w:firstRow="0" w:lastRow="0" w:firstColumn="1" w:lastColumn="0" w:oddVBand="0" w:evenVBand="0" w:oddHBand="0" w:evenHBand="0" w:firstRowFirstColumn="0" w:firstRowLastColumn="0" w:lastRowFirstColumn="0" w:lastRowLastColumn="0"/>
            <w:tcW w:w="3398" w:type="dxa"/>
            <w:shd w:val="clear" w:color="auto" w:fill="auto"/>
          </w:tcPr>
          <w:p w14:paraId="27615181" w14:textId="77777777" w:rsidR="006E6814" w:rsidRPr="00CA77BF" w:rsidRDefault="006E6814" w:rsidP="0010287F">
            <w:pPr>
              <w:pStyle w:val="IJECS"/>
              <w:rPr>
                <w:b w:val="0"/>
                <w:bCs w:val="0"/>
                <w:noProof/>
                <w:color w:val="000000" w:themeColor="text1"/>
                <w:lang w:val="id-ID"/>
              </w:rPr>
            </w:pPr>
            <w:r w:rsidRPr="00CA77BF">
              <w:rPr>
                <w:b w:val="0"/>
                <w:bCs w:val="0"/>
                <w:noProof/>
                <w:color w:val="000000" w:themeColor="text1"/>
                <w:lang w:val="id-ID"/>
              </w:rPr>
              <w:t>Year of Birth</w:t>
            </w:r>
          </w:p>
        </w:tc>
        <w:tc>
          <w:tcPr>
            <w:tcW w:w="2506" w:type="dxa"/>
            <w:shd w:val="clear" w:color="auto" w:fill="auto"/>
          </w:tcPr>
          <w:p w14:paraId="5B808C0A"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id-ID"/>
              </w:rPr>
              <w:t>1965 – 1980</w:t>
            </w:r>
          </w:p>
          <w:p w14:paraId="6D895517"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id-ID"/>
              </w:rPr>
              <w:t>1981 – 1996</w:t>
            </w:r>
          </w:p>
          <w:p w14:paraId="48923E0E"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id-ID"/>
              </w:rPr>
              <w:t>1997 – 2003</w:t>
            </w:r>
          </w:p>
        </w:tc>
        <w:tc>
          <w:tcPr>
            <w:tcW w:w="1057" w:type="dxa"/>
            <w:shd w:val="clear" w:color="auto" w:fill="auto"/>
          </w:tcPr>
          <w:p w14:paraId="2D636BBD"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id-ID"/>
              </w:rPr>
              <w:t>142</w:t>
            </w:r>
          </w:p>
          <w:p w14:paraId="5A290488"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id-ID"/>
              </w:rPr>
              <w:t>231</w:t>
            </w:r>
          </w:p>
          <w:p w14:paraId="729FAB32"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en-GB"/>
              </w:rPr>
              <w:t xml:space="preserve"> </w:t>
            </w:r>
            <w:r>
              <w:rPr>
                <w:noProof/>
                <w:color w:val="000000" w:themeColor="text1"/>
                <w:lang w:val="id-ID"/>
              </w:rPr>
              <w:t>77</w:t>
            </w:r>
          </w:p>
        </w:tc>
        <w:tc>
          <w:tcPr>
            <w:tcW w:w="1345" w:type="dxa"/>
            <w:shd w:val="clear" w:color="auto" w:fill="auto"/>
          </w:tcPr>
          <w:p w14:paraId="72779C8A"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id-ID"/>
              </w:rPr>
              <w:t>31,56</w:t>
            </w:r>
            <w:r w:rsidRPr="00CA77BF">
              <w:rPr>
                <w:noProof/>
                <w:color w:val="000000" w:themeColor="text1"/>
                <w:lang w:val="id-ID"/>
              </w:rPr>
              <w:t>%</w:t>
            </w:r>
          </w:p>
          <w:p w14:paraId="71BD523D"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id-ID"/>
              </w:rPr>
              <w:t>51,33</w:t>
            </w:r>
            <w:r w:rsidRPr="00CA77BF">
              <w:rPr>
                <w:noProof/>
                <w:color w:val="000000" w:themeColor="text1"/>
                <w:lang w:val="id-ID"/>
              </w:rPr>
              <w:t>%</w:t>
            </w:r>
          </w:p>
          <w:p w14:paraId="0708F4F6"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id-ID"/>
              </w:rPr>
              <w:t>17,11</w:t>
            </w:r>
            <w:r w:rsidRPr="00CA77BF">
              <w:rPr>
                <w:noProof/>
                <w:color w:val="000000" w:themeColor="text1"/>
                <w:lang w:val="id-ID"/>
              </w:rPr>
              <w:t>%</w:t>
            </w:r>
          </w:p>
        </w:tc>
      </w:tr>
      <w:tr w:rsidR="006E6814" w:rsidRPr="00CA77BF" w14:paraId="790BE9D6"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tcPr>
          <w:p w14:paraId="046CA325" w14:textId="77777777" w:rsidR="006E6814" w:rsidRPr="00CA77BF" w:rsidRDefault="006E6814" w:rsidP="0010287F">
            <w:pPr>
              <w:pStyle w:val="IJECS"/>
              <w:rPr>
                <w:b w:val="0"/>
                <w:bCs w:val="0"/>
                <w:noProof/>
                <w:color w:val="000000" w:themeColor="text1"/>
                <w:lang w:val="id-ID"/>
              </w:rPr>
            </w:pPr>
            <w:r w:rsidRPr="00CA77BF">
              <w:rPr>
                <w:b w:val="0"/>
                <w:bCs w:val="0"/>
                <w:noProof/>
                <w:color w:val="000000" w:themeColor="text1"/>
                <w:lang w:val="id-ID"/>
              </w:rPr>
              <w:t>Occupation</w:t>
            </w:r>
          </w:p>
        </w:tc>
        <w:tc>
          <w:tcPr>
            <w:tcW w:w="2506" w:type="dxa"/>
            <w:shd w:val="clear" w:color="auto" w:fill="auto"/>
          </w:tcPr>
          <w:p w14:paraId="56BB874D"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Private</w:t>
            </w:r>
            <w:r w:rsidRPr="00CA77BF">
              <w:rPr>
                <w:noProof/>
                <w:color w:val="000000" w:themeColor="text1"/>
                <w:lang w:val="id-ID"/>
              </w:rPr>
              <w:t xml:space="preserve"> Employees</w:t>
            </w:r>
          </w:p>
          <w:p w14:paraId="73426C09"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Civil servants</w:t>
            </w:r>
          </w:p>
          <w:p w14:paraId="56379805" w14:textId="77777777" w:rsidR="006E6814"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Entrepreneur</w:t>
            </w:r>
          </w:p>
          <w:p w14:paraId="2DCFD04F" w14:textId="77777777" w:rsidR="006E6814" w:rsidRPr="00A10470"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en-GB"/>
              </w:rPr>
            </w:pPr>
            <w:r>
              <w:rPr>
                <w:noProof/>
                <w:color w:val="000000" w:themeColor="text1"/>
                <w:lang w:val="en-GB"/>
              </w:rPr>
              <w:t>Students</w:t>
            </w:r>
          </w:p>
          <w:p w14:paraId="18772E09"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Others</w:t>
            </w:r>
          </w:p>
        </w:tc>
        <w:tc>
          <w:tcPr>
            <w:tcW w:w="1057" w:type="dxa"/>
            <w:shd w:val="clear" w:color="auto" w:fill="auto"/>
          </w:tcPr>
          <w:p w14:paraId="2F2DBFC0"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236</w:t>
            </w:r>
          </w:p>
          <w:p w14:paraId="0921F03C"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en-GB"/>
              </w:rPr>
              <w:t xml:space="preserve"> </w:t>
            </w:r>
            <w:r>
              <w:rPr>
                <w:noProof/>
                <w:color w:val="000000" w:themeColor="text1"/>
                <w:lang w:val="id-ID"/>
              </w:rPr>
              <w:t>15</w:t>
            </w:r>
          </w:p>
          <w:p w14:paraId="7609EC36"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en-GB"/>
              </w:rPr>
              <w:t xml:space="preserve"> </w:t>
            </w:r>
            <w:r>
              <w:rPr>
                <w:noProof/>
                <w:color w:val="000000" w:themeColor="text1"/>
                <w:lang w:val="id-ID"/>
              </w:rPr>
              <w:t>98</w:t>
            </w:r>
          </w:p>
          <w:p w14:paraId="75B7B938" w14:textId="77777777" w:rsidR="006E6814"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en-GB"/>
              </w:rPr>
              <w:t xml:space="preserve"> </w:t>
            </w:r>
            <w:r>
              <w:rPr>
                <w:noProof/>
                <w:color w:val="000000" w:themeColor="text1"/>
                <w:lang w:val="id-ID"/>
              </w:rPr>
              <w:t>62</w:t>
            </w:r>
          </w:p>
          <w:p w14:paraId="24497EE0" w14:textId="77777777" w:rsidR="006E6814" w:rsidRPr="00A10470"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en-GB"/>
              </w:rPr>
            </w:pPr>
            <w:r>
              <w:rPr>
                <w:noProof/>
                <w:color w:val="000000" w:themeColor="text1"/>
                <w:lang w:val="en-GB"/>
              </w:rPr>
              <w:t xml:space="preserve"> 39</w:t>
            </w:r>
          </w:p>
        </w:tc>
        <w:tc>
          <w:tcPr>
            <w:tcW w:w="1345" w:type="dxa"/>
            <w:shd w:val="clear" w:color="auto" w:fill="auto"/>
          </w:tcPr>
          <w:p w14:paraId="32950FA6"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52,44</w:t>
            </w:r>
            <w:r w:rsidRPr="00CA77BF">
              <w:rPr>
                <w:noProof/>
                <w:color w:val="000000" w:themeColor="text1"/>
                <w:lang w:val="id-ID"/>
              </w:rPr>
              <w:t>%</w:t>
            </w:r>
          </w:p>
          <w:p w14:paraId="1B861698"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en-GB"/>
              </w:rPr>
              <w:t xml:space="preserve"> </w:t>
            </w:r>
            <w:r>
              <w:rPr>
                <w:noProof/>
                <w:color w:val="000000" w:themeColor="text1"/>
                <w:lang w:val="id-ID"/>
              </w:rPr>
              <w:t>3,3</w:t>
            </w:r>
            <w:r w:rsidRPr="00CA77BF">
              <w:rPr>
                <w:noProof/>
                <w:color w:val="000000" w:themeColor="text1"/>
                <w:lang w:val="id-ID"/>
              </w:rPr>
              <w:t>3%</w:t>
            </w:r>
          </w:p>
          <w:p w14:paraId="021D7D0B"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2</w:t>
            </w:r>
            <w:r w:rsidRPr="00CA77BF">
              <w:rPr>
                <w:noProof/>
                <w:color w:val="000000" w:themeColor="text1"/>
                <w:lang w:val="id-ID"/>
              </w:rPr>
              <w:t>1</w:t>
            </w:r>
            <w:r>
              <w:rPr>
                <w:noProof/>
                <w:color w:val="000000" w:themeColor="text1"/>
                <w:lang w:val="id-ID"/>
              </w:rPr>
              <w:t>,77</w:t>
            </w:r>
            <w:r w:rsidRPr="00CA77BF">
              <w:rPr>
                <w:noProof/>
                <w:color w:val="000000" w:themeColor="text1"/>
                <w:lang w:val="id-ID"/>
              </w:rPr>
              <w:t>%</w:t>
            </w:r>
          </w:p>
          <w:p w14:paraId="4052CED6" w14:textId="77777777" w:rsidR="006E6814"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13,77</w:t>
            </w:r>
            <w:r w:rsidRPr="00CA77BF">
              <w:rPr>
                <w:noProof/>
                <w:color w:val="000000" w:themeColor="text1"/>
                <w:lang w:val="id-ID"/>
              </w:rPr>
              <w:t>%</w:t>
            </w:r>
          </w:p>
          <w:p w14:paraId="43D5B84B" w14:textId="77777777" w:rsidR="006E6814" w:rsidRPr="00A10470"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en-GB"/>
              </w:rPr>
            </w:pPr>
            <w:r>
              <w:rPr>
                <w:noProof/>
                <w:color w:val="000000" w:themeColor="text1"/>
                <w:lang w:val="en-GB"/>
              </w:rPr>
              <w:t xml:space="preserve"> 8,66%</w:t>
            </w:r>
          </w:p>
        </w:tc>
      </w:tr>
      <w:tr w:rsidR="006E6814" w:rsidRPr="00CA77BF" w14:paraId="5E654492" w14:textId="77777777" w:rsidTr="0010287F">
        <w:tc>
          <w:tcPr>
            <w:cnfStyle w:val="001000000000" w:firstRow="0" w:lastRow="0" w:firstColumn="1" w:lastColumn="0" w:oddVBand="0" w:evenVBand="0" w:oddHBand="0" w:evenHBand="0" w:firstRowFirstColumn="0" w:firstRowLastColumn="0" w:lastRowFirstColumn="0" w:lastRowLastColumn="0"/>
            <w:tcW w:w="3398" w:type="dxa"/>
            <w:shd w:val="clear" w:color="auto" w:fill="auto"/>
          </w:tcPr>
          <w:p w14:paraId="5916B9B7" w14:textId="77777777" w:rsidR="006E6814" w:rsidRPr="00CA77BF" w:rsidRDefault="006E6814" w:rsidP="0010287F">
            <w:pPr>
              <w:pStyle w:val="IJECS"/>
              <w:rPr>
                <w:b w:val="0"/>
                <w:bCs w:val="0"/>
                <w:noProof/>
                <w:color w:val="000000" w:themeColor="text1"/>
                <w:lang w:val="id-ID"/>
              </w:rPr>
            </w:pPr>
            <w:r>
              <w:rPr>
                <w:b w:val="0"/>
                <w:bCs w:val="0"/>
                <w:noProof/>
                <w:color w:val="000000" w:themeColor="text1"/>
                <w:lang w:val="id-ID"/>
              </w:rPr>
              <w:t>Area of Residence</w:t>
            </w:r>
          </w:p>
        </w:tc>
        <w:tc>
          <w:tcPr>
            <w:tcW w:w="2506" w:type="dxa"/>
            <w:shd w:val="clear" w:color="auto" w:fill="auto"/>
          </w:tcPr>
          <w:p w14:paraId="57DF8ECD"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Tangerang</w:t>
            </w:r>
          </w:p>
          <w:p w14:paraId="367628D6"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Jakarta</w:t>
            </w:r>
          </w:p>
          <w:p w14:paraId="6E0975D4"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Bekasi</w:t>
            </w:r>
          </w:p>
          <w:p w14:paraId="7BFA28EB"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Bogor</w:t>
            </w:r>
          </w:p>
          <w:p w14:paraId="4700B695"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Others</w:t>
            </w:r>
          </w:p>
        </w:tc>
        <w:tc>
          <w:tcPr>
            <w:tcW w:w="1057" w:type="dxa"/>
            <w:shd w:val="clear" w:color="auto" w:fill="auto"/>
          </w:tcPr>
          <w:p w14:paraId="01694BAC"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id-ID"/>
              </w:rPr>
              <w:t>125</w:t>
            </w:r>
          </w:p>
          <w:p w14:paraId="3F88BB49"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id-ID"/>
              </w:rPr>
              <w:t>167</w:t>
            </w:r>
          </w:p>
          <w:p w14:paraId="7B85A307"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en-GB"/>
              </w:rPr>
              <w:t xml:space="preserve"> </w:t>
            </w:r>
            <w:r>
              <w:rPr>
                <w:noProof/>
                <w:color w:val="000000" w:themeColor="text1"/>
                <w:lang w:val="id-ID"/>
              </w:rPr>
              <w:t>26</w:t>
            </w:r>
          </w:p>
          <w:p w14:paraId="50CC4219"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en-GB"/>
              </w:rPr>
              <w:t xml:space="preserve"> </w:t>
            </w:r>
            <w:r>
              <w:rPr>
                <w:noProof/>
                <w:color w:val="000000" w:themeColor="text1"/>
                <w:lang w:val="id-ID"/>
              </w:rPr>
              <w:t>13</w:t>
            </w:r>
          </w:p>
          <w:p w14:paraId="47108AFB"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1</w:t>
            </w:r>
            <w:r>
              <w:rPr>
                <w:noProof/>
                <w:color w:val="000000" w:themeColor="text1"/>
                <w:lang w:val="id-ID"/>
              </w:rPr>
              <w:t>19</w:t>
            </w:r>
          </w:p>
        </w:tc>
        <w:tc>
          <w:tcPr>
            <w:tcW w:w="1345" w:type="dxa"/>
            <w:shd w:val="clear" w:color="auto" w:fill="auto"/>
          </w:tcPr>
          <w:p w14:paraId="60B0871D"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id-ID"/>
              </w:rPr>
              <w:t>27,78</w:t>
            </w:r>
            <w:r w:rsidRPr="00CA77BF">
              <w:rPr>
                <w:noProof/>
                <w:color w:val="000000" w:themeColor="text1"/>
                <w:lang w:val="id-ID"/>
              </w:rPr>
              <w:t>%</w:t>
            </w:r>
          </w:p>
          <w:p w14:paraId="6F3C4BC2"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id-ID"/>
              </w:rPr>
              <w:t>37,11</w:t>
            </w:r>
            <w:r w:rsidRPr="00CA77BF">
              <w:rPr>
                <w:noProof/>
                <w:color w:val="000000" w:themeColor="text1"/>
                <w:lang w:val="id-ID"/>
              </w:rPr>
              <w:t>%</w:t>
            </w:r>
          </w:p>
          <w:p w14:paraId="773344B7"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en-GB"/>
              </w:rPr>
              <w:t xml:space="preserve"> </w:t>
            </w:r>
            <w:r>
              <w:rPr>
                <w:noProof/>
                <w:color w:val="000000" w:themeColor="text1"/>
                <w:lang w:val="id-ID"/>
              </w:rPr>
              <w:t>5,78</w:t>
            </w:r>
            <w:r w:rsidRPr="00CA77BF">
              <w:rPr>
                <w:noProof/>
                <w:color w:val="000000" w:themeColor="text1"/>
                <w:lang w:val="id-ID"/>
              </w:rPr>
              <w:t>%</w:t>
            </w:r>
          </w:p>
          <w:p w14:paraId="04E00869"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en-GB"/>
              </w:rPr>
              <w:t xml:space="preserve"> </w:t>
            </w:r>
            <w:r>
              <w:rPr>
                <w:noProof/>
                <w:color w:val="000000" w:themeColor="text1"/>
                <w:lang w:val="id-ID"/>
              </w:rPr>
              <w:t>2,89</w:t>
            </w:r>
            <w:r w:rsidRPr="00CA77BF">
              <w:rPr>
                <w:noProof/>
                <w:color w:val="000000" w:themeColor="text1"/>
                <w:lang w:val="id-ID"/>
              </w:rPr>
              <w:t>%</w:t>
            </w:r>
          </w:p>
          <w:p w14:paraId="21AF553A"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id-ID"/>
              </w:rPr>
              <w:t>26,44</w:t>
            </w:r>
            <w:r w:rsidRPr="00CA77BF">
              <w:rPr>
                <w:noProof/>
                <w:color w:val="000000" w:themeColor="text1"/>
                <w:lang w:val="id-ID"/>
              </w:rPr>
              <w:t>%</w:t>
            </w:r>
          </w:p>
        </w:tc>
      </w:tr>
      <w:tr w:rsidR="006E6814" w:rsidRPr="00CA77BF" w14:paraId="5D3E8833"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8" w:type="dxa"/>
            <w:tcBorders>
              <w:bottom w:val="single" w:sz="4" w:space="0" w:color="auto"/>
            </w:tcBorders>
            <w:shd w:val="clear" w:color="auto" w:fill="auto"/>
          </w:tcPr>
          <w:p w14:paraId="6E047F36" w14:textId="77777777" w:rsidR="006E6814" w:rsidRPr="00A10470" w:rsidRDefault="006E6814" w:rsidP="0010287F">
            <w:pPr>
              <w:pStyle w:val="IJECS"/>
              <w:rPr>
                <w:b w:val="0"/>
                <w:bCs w:val="0"/>
                <w:noProof/>
                <w:color w:val="000000" w:themeColor="text1"/>
                <w:lang w:val="en-GB"/>
              </w:rPr>
            </w:pPr>
            <w:r w:rsidRPr="00CA77BF">
              <w:rPr>
                <w:b w:val="0"/>
                <w:bCs w:val="0"/>
                <w:noProof/>
                <w:color w:val="000000" w:themeColor="text1"/>
                <w:lang w:val="id-ID"/>
              </w:rPr>
              <w:t>Average Expenditure</w:t>
            </w:r>
            <w:r>
              <w:rPr>
                <w:b w:val="0"/>
                <w:bCs w:val="0"/>
                <w:noProof/>
                <w:color w:val="000000" w:themeColor="text1"/>
                <w:lang w:val="en-GB"/>
              </w:rPr>
              <w:t xml:space="preserve"> per Month</w:t>
            </w:r>
          </w:p>
          <w:p w14:paraId="3D912338" w14:textId="77777777" w:rsidR="006E6814" w:rsidRPr="00CA77BF" w:rsidRDefault="006E6814" w:rsidP="0010287F">
            <w:pPr>
              <w:pStyle w:val="IJECS"/>
              <w:rPr>
                <w:b w:val="0"/>
                <w:bCs w:val="0"/>
                <w:noProof/>
                <w:color w:val="000000" w:themeColor="text1"/>
                <w:lang w:val="id-ID"/>
              </w:rPr>
            </w:pPr>
            <w:r w:rsidRPr="00CA77BF">
              <w:rPr>
                <w:b w:val="0"/>
                <w:bCs w:val="0"/>
                <w:noProof/>
                <w:color w:val="000000" w:themeColor="text1"/>
                <w:lang w:val="id-ID"/>
              </w:rPr>
              <w:t>(IDR)</w:t>
            </w:r>
          </w:p>
        </w:tc>
        <w:tc>
          <w:tcPr>
            <w:tcW w:w="2506" w:type="dxa"/>
            <w:tcBorders>
              <w:bottom w:val="single" w:sz="4" w:space="0" w:color="auto"/>
            </w:tcBorders>
            <w:shd w:val="clear" w:color="auto" w:fill="auto"/>
          </w:tcPr>
          <w:p w14:paraId="0400E4B4"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lt; 3.000.000</w:t>
            </w:r>
          </w:p>
          <w:p w14:paraId="31527A33"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3.000.000 – 6</w:t>
            </w:r>
            <w:r w:rsidRPr="00CA77BF">
              <w:rPr>
                <w:noProof/>
                <w:color w:val="000000" w:themeColor="text1"/>
                <w:lang w:val="id-ID"/>
              </w:rPr>
              <w:t>.000.000</w:t>
            </w:r>
          </w:p>
          <w:p w14:paraId="4426C1D5"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6.000.000 – 9</w:t>
            </w:r>
            <w:r w:rsidRPr="00CA77BF">
              <w:rPr>
                <w:noProof/>
                <w:color w:val="000000" w:themeColor="text1"/>
                <w:lang w:val="id-ID"/>
              </w:rPr>
              <w:t>.000.000</w:t>
            </w:r>
          </w:p>
          <w:p w14:paraId="1DE6D0E9"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gt; 9</w:t>
            </w:r>
            <w:r w:rsidRPr="00CA77BF">
              <w:rPr>
                <w:noProof/>
                <w:color w:val="000000" w:themeColor="text1"/>
                <w:lang w:val="id-ID"/>
              </w:rPr>
              <w:t>.000.000</w:t>
            </w:r>
          </w:p>
        </w:tc>
        <w:tc>
          <w:tcPr>
            <w:tcW w:w="1057" w:type="dxa"/>
            <w:tcBorders>
              <w:bottom w:val="single" w:sz="4" w:space="0" w:color="auto"/>
            </w:tcBorders>
            <w:shd w:val="clear" w:color="auto" w:fill="auto"/>
          </w:tcPr>
          <w:p w14:paraId="3AE94DE4"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103</w:t>
            </w:r>
          </w:p>
          <w:p w14:paraId="235DF61A"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147</w:t>
            </w:r>
          </w:p>
          <w:p w14:paraId="66B707DA"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 xml:space="preserve"> 78</w:t>
            </w:r>
          </w:p>
          <w:p w14:paraId="16B5302E"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122</w:t>
            </w:r>
          </w:p>
        </w:tc>
        <w:tc>
          <w:tcPr>
            <w:tcW w:w="1345" w:type="dxa"/>
            <w:tcBorders>
              <w:bottom w:val="single" w:sz="4" w:space="0" w:color="auto"/>
            </w:tcBorders>
            <w:shd w:val="clear" w:color="auto" w:fill="auto"/>
          </w:tcPr>
          <w:p w14:paraId="40062376"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22,89</w:t>
            </w:r>
            <w:r w:rsidRPr="00CA77BF">
              <w:rPr>
                <w:noProof/>
                <w:color w:val="000000" w:themeColor="text1"/>
                <w:lang w:val="id-ID"/>
              </w:rPr>
              <w:t>%</w:t>
            </w:r>
          </w:p>
          <w:p w14:paraId="468B3C09"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32,67</w:t>
            </w:r>
            <w:r w:rsidRPr="00CA77BF">
              <w:rPr>
                <w:noProof/>
                <w:color w:val="000000" w:themeColor="text1"/>
                <w:lang w:val="id-ID"/>
              </w:rPr>
              <w:t>%</w:t>
            </w:r>
          </w:p>
          <w:p w14:paraId="668AFAC3"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17,33</w:t>
            </w:r>
            <w:r w:rsidRPr="00CA77BF">
              <w:rPr>
                <w:noProof/>
                <w:color w:val="000000" w:themeColor="text1"/>
                <w:lang w:val="id-ID"/>
              </w:rPr>
              <w:t>%</w:t>
            </w:r>
          </w:p>
          <w:p w14:paraId="7CC2EE57" w14:textId="77777777" w:rsidR="006E6814" w:rsidRPr="00CA77BF" w:rsidRDefault="006E6814" w:rsidP="0010287F">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27,11</w:t>
            </w:r>
            <w:r w:rsidRPr="00CA77BF">
              <w:rPr>
                <w:noProof/>
                <w:color w:val="000000" w:themeColor="text1"/>
                <w:lang w:val="id-ID"/>
              </w:rPr>
              <w:t>%</w:t>
            </w:r>
          </w:p>
        </w:tc>
      </w:tr>
      <w:tr w:rsidR="006E6814" w:rsidRPr="00CA77BF" w14:paraId="61C4ED31" w14:textId="77777777" w:rsidTr="0010287F">
        <w:tc>
          <w:tcPr>
            <w:cnfStyle w:val="001000000000" w:firstRow="0" w:lastRow="0" w:firstColumn="1" w:lastColumn="0" w:oddVBand="0" w:evenVBand="0" w:oddHBand="0" w:evenHBand="0" w:firstRowFirstColumn="0" w:firstRowLastColumn="0" w:lastRowFirstColumn="0" w:lastRowLastColumn="0"/>
            <w:tcW w:w="3398" w:type="dxa"/>
            <w:tcBorders>
              <w:top w:val="single" w:sz="4" w:space="0" w:color="auto"/>
              <w:bottom w:val="single" w:sz="4" w:space="0" w:color="auto"/>
            </w:tcBorders>
            <w:shd w:val="clear" w:color="auto" w:fill="auto"/>
          </w:tcPr>
          <w:p w14:paraId="42FBEB76" w14:textId="77777777" w:rsidR="006E6814" w:rsidRPr="008C3375" w:rsidRDefault="006E6814" w:rsidP="0010287F">
            <w:pPr>
              <w:pStyle w:val="IJECS"/>
              <w:ind w:left="0" w:firstLine="0"/>
              <w:rPr>
                <w:b w:val="0"/>
                <w:bCs w:val="0"/>
                <w:noProof/>
                <w:color w:val="000000" w:themeColor="text1"/>
                <w:lang w:val="en-GB"/>
              </w:rPr>
            </w:pPr>
            <w:r w:rsidRPr="00CA77BF">
              <w:rPr>
                <w:b w:val="0"/>
                <w:bCs w:val="0"/>
                <w:noProof/>
                <w:color w:val="000000" w:themeColor="text1"/>
                <w:lang w:val="id-ID"/>
              </w:rPr>
              <w:lastRenderedPageBreak/>
              <w:t>Marketplace</w:t>
            </w:r>
            <w:r>
              <w:rPr>
                <w:b w:val="0"/>
                <w:bCs w:val="0"/>
                <w:noProof/>
                <w:color w:val="000000" w:themeColor="text1"/>
                <w:lang w:val="en-GB"/>
              </w:rPr>
              <w:t xml:space="preserve"> used</w:t>
            </w:r>
          </w:p>
        </w:tc>
        <w:tc>
          <w:tcPr>
            <w:tcW w:w="2506" w:type="dxa"/>
            <w:tcBorders>
              <w:top w:val="single" w:sz="4" w:space="0" w:color="auto"/>
              <w:bottom w:val="single" w:sz="4" w:space="0" w:color="auto"/>
            </w:tcBorders>
            <w:shd w:val="clear" w:color="auto" w:fill="auto"/>
          </w:tcPr>
          <w:p w14:paraId="5584ED06"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Tokopedia</w:t>
            </w:r>
          </w:p>
          <w:p w14:paraId="6785F33E"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Shopee</w:t>
            </w:r>
          </w:p>
          <w:p w14:paraId="18D1793A"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Bukalapak</w:t>
            </w:r>
          </w:p>
          <w:p w14:paraId="37246888"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Lazada</w:t>
            </w:r>
          </w:p>
        </w:tc>
        <w:tc>
          <w:tcPr>
            <w:tcW w:w="1057" w:type="dxa"/>
            <w:tcBorders>
              <w:top w:val="single" w:sz="4" w:space="0" w:color="auto"/>
              <w:bottom w:val="single" w:sz="4" w:space="0" w:color="auto"/>
            </w:tcBorders>
            <w:shd w:val="clear" w:color="auto" w:fill="auto"/>
          </w:tcPr>
          <w:p w14:paraId="0ACB07AB"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id-ID"/>
              </w:rPr>
              <w:t>194</w:t>
            </w:r>
          </w:p>
          <w:p w14:paraId="29F1F1EE"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id-ID"/>
              </w:rPr>
              <w:t>178</w:t>
            </w:r>
          </w:p>
          <w:p w14:paraId="41DB03E3"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id-ID"/>
              </w:rPr>
              <w:t xml:space="preserve"> 26</w:t>
            </w:r>
          </w:p>
          <w:p w14:paraId="0A30FFCC"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id-ID"/>
              </w:rPr>
              <w:t xml:space="preserve"> 52</w:t>
            </w:r>
          </w:p>
        </w:tc>
        <w:tc>
          <w:tcPr>
            <w:tcW w:w="1345" w:type="dxa"/>
            <w:tcBorders>
              <w:top w:val="single" w:sz="4" w:space="0" w:color="auto"/>
              <w:bottom w:val="single" w:sz="4" w:space="0" w:color="auto"/>
            </w:tcBorders>
            <w:shd w:val="clear" w:color="auto" w:fill="auto"/>
          </w:tcPr>
          <w:p w14:paraId="14D1F0E8"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id-ID"/>
              </w:rPr>
              <w:t>43,11</w:t>
            </w:r>
            <w:r w:rsidRPr="00CA77BF">
              <w:rPr>
                <w:noProof/>
                <w:color w:val="000000" w:themeColor="text1"/>
                <w:lang w:val="id-ID"/>
              </w:rPr>
              <w:t>%</w:t>
            </w:r>
          </w:p>
          <w:p w14:paraId="5513A5CF"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id-ID"/>
              </w:rPr>
              <w:t>39,56</w:t>
            </w:r>
            <w:r w:rsidRPr="00CA77BF">
              <w:rPr>
                <w:noProof/>
                <w:color w:val="000000" w:themeColor="text1"/>
                <w:lang w:val="id-ID"/>
              </w:rPr>
              <w:t>%</w:t>
            </w:r>
          </w:p>
          <w:p w14:paraId="6DCCD282"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id-ID"/>
              </w:rPr>
              <w:t xml:space="preserve"> 5,78</w:t>
            </w:r>
            <w:r w:rsidRPr="00CA77BF">
              <w:rPr>
                <w:noProof/>
                <w:color w:val="000000" w:themeColor="text1"/>
                <w:lang w:val="id-ID"/>
              </w:rPr>
              <w:t>%</w:t>
            </w:r>
          </w:p>
          <w:p w14:paraId="65B4BD09" w14:textId="77777777" w:rsidR="006E6814" w:rsidRPr="00CA77BF" w:rsidRDefault="006E6814" w:rsidP="0010287F">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id-ID"/>
              </w:rPr>
              <w:t>11,55</w:t>
            </w:r>
            <w:r w:rsidRPr="00CA77BF">
              <w:rPr>
                <w:noProof/>
                <w:color w:val="000000" w:themeColor="text1"/>
                <w:lang w:val="id-ID"/>
              </w:rPr>
              <w:t>%</w:t>
            </w:r>
          </w:p>
        </w:tc>
      </w:tr>
    </w:tbl>
    <w:p w14:paraId="6B8059ED" w14:textId="29D97A58" w:rsidR="006E6814" w:rsidRDefault="006E6814" w:rsidP="008C4767">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Pr>
          <w:noProof/>
          <w:lang w:val="en-GB" w:eastAsia="en-GB"/>
        </w:rPr>
        <mc:AlternateContent>
          <mc:Choice Requires="wps">
            <w:drawing>
              <wp:anchor distT="0" distB="0" distL="114300" distR="114300" simplePos="0" relativeHeight="251669504" behindDoc="0" locked="0" layoutInCell="1" allowOverlap="1" wp14:anchorId="4A16BE4A" wp14:editId="658F0C99">
                <wp:simplePos x="0" y="0"/>
                <wp:positionH relativeFrom="margin">
                  <wp:posOffset>-95250</wp:posOffset>
                </wp:positionH>
                <wp:positionV relativeFrom="paragraph">
                  <wp:posOffset>-3625215</wp:posOffset>
                </wp:positionV>
                <wp:extent cx="352425" cy="314325"/>
                <wp:effectExtent l="0" t="0" r="0" b="0"/>
                <wp:wrapNone/>
                <wp:docPr id="42" name="Rectangle 42"/>
                <wp:cNvGraphicFramePr/>
                <a:graphic xmlns:a="http://schemas.openxmlformats.org/drawingml/2006/main">
                  <a:graphicData uri="http://schemas.microsoft.com/office/word/2010/wordprocessingShape">
                    <wps:wsp>
                      <wps:cNvSpPr/>
                      <wps:spPr>
                        <a:xfrm>
                          <a:off x="0" y="0"/>
                          <a:ext cx="352425" cy="314325"/>
                        </a:xfrm>
                        <a:prstGeom prst="rect">
                          <a:avLst/>
                        </a:prstGeom>
                        <a:effectLst>
                          <a:softEdge rad="635000"/>
                        </a:effectLst>
                      </wps:spPr>
                      <wps:style>
                        <a:lnRef idx="2">
                          <a:schemeClr val="accent6"/>
                        </a:lnRef>
                        <a:fillRef idx="1">
                          <a:schemeClr val="lt1"/>
                        </a:fillRef>
                        <a:effectRef idx="0">
                          <a:schemeClr val="accent6"/>
                        </a:effectRef>
                        <a:fontRef idx="minor">
                          <a:schemeClr val="dk1"/>
                        </a:fontRef>
                      </wps:style>
                      <wps:txbx>
                        <w:txbxContent>
                          <w:p w14:paraId="06EE976E" w14:textId="77777777" w:rsidR="008304DF" w:rsidRPr="00A77203" w:rsidRDefault="008304DF" w:rsidP="006E6814">
                            <w:pPr>
                              <w:jc w:val="center"/>
                              <w:rPr>
                                <w:sz w:val="20"/>
                                <w:szCs w:val="20"/>
                                <w:lang w:val="en-GB"/>
                              </w:rPr>
                            </w:pPr>
                            <w:r>
                              <w:rPr>
                                <w:sz w:val="20"/>
                                <w:szCs w:val="20"/>
                                <w:lang w:val="en-GB"/>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16BE4A" id="Rectangle 42" o:spid="_x0000_s1026" style="position:absolute;left:0;text-align:left;margin-left:-7.5pt;margin-top:-285.45pt;width:27.75pt;height:24.75pt;z-index:2516695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" fillcolor="white [3201]" strokecolor="#f79646 [3209]" strokeweight="2pt">
                <v:textbox>
                  <w:txbxContent>
                    <w:p w14:paraId="06EE976E" w14:textId="77777777" w:rsidR="008304DF" w:rsidRPr="00A77203" w:rsidRDefault="008304DF" w:rsidP="006E6814">
                      <w:pPr>
                        <w:jc w:val="center"/>
                        <w:rPr>
                          <w:sz w:val="20"/>
                          <w:szCs w:val="20"/>
                          <w:lang w:val="en-GB"/>
                        </w:rPr>
                      </w:pPr>
                      <w:r>
                        <w:rPr>
                          <w:sz w:val="20"/>
                          <w:szCs w:val="20"/>
                          <w:lang w:val="en-GB"/>
                        </w:rPr>
                        <w:t>11</w:t>
                      </w:r>
                    </w:p>
                  </w:txbxContent>
                </v:textbox>
                <w10:wrap anchorx="margin"/>
              </v:rect>
            </w:pict>
          </mc:Fallback>
        </mc:AlternateContent>
      </w:r>
      <w:r w:rsidRPr="009D5521">
        <w:rPr>
          <w:rFonts w:ascii="Times New Roman" w:hAnsi="Times New Roman" w:cs="Times New Roman"/>
          <w:color w:val="000000" w:themeColor="text1"/>
        </w:rPr>
        <w:t>The construct validity and reliability tests were carried out based on the recommendations of Hair et al. (2014). Based on the results of this research data management, the measurement of construct validity can</w:t>
      </w:r>
      <w:r>
        <w:rPr>
          <w:rFonts w:ascii="Times New Roman" w:hAnsi="Times New Roman" w:cs="Times New Roman"/>
          <w:color w:val="000000" w:themeColor="text1"/>
        </w:rPr>
        <w:t xml:space="preserve"> be accepted and declared valid</w:t>
      </w:r>
      <w:r w:rsidRPr="009D5521">
        <w:rPr>
          <w:rFonts w:ascii="Times New Roman" w:hAnsi="Times New Roman" w:cs="Times New Roman"/>
          <w:color w:val="000000" w:themeColor="text1"/>
        </w:rPr>
        <w:t xml:space="preserve"> because all indicators in each variable have a loading factor value of more than 0.5. Only 1 indicator on the E-Service Quality variable has the lowest loading factor, namely ESQ</w:t>
      </w:r>
      <w:r>
        <w:rPr>
          <w:rFonts w:ascii="Times New Roman" w:hAnsi="Times New Roman" w:cs="Times New Roman"/>
          <w:color w:val="000000" w:themeColor="text1"/>
        </w:rPr>
        <w:t xml:space="preserve"> </w:t>
      </w:r>
      <w:r w:rsidRPr="009D5521">
        <w:rPr>
          <w:rFonts w:ascii="Times New Roman" w:hAnsi="Times New Roman" w:cs="Times New Roman"/>
          <w:color w:val="000000" w:themeColor="text1"/>
        </w:rPr>
        <w:t>6</w:t>
      </w:r>
      <w:r>
        <w:rPr>
          <w:rFonts w:ascii="Times New Roman" w:hAnsi="Times New Roman" w:cs="Times New Roman"/>
          <w:color w:val="000000" w:themeColor="text1"/>
        </w:rPr>
        <w:t>,</w:t>
      </w:r>
      <w:r w:rsidRPr="009D5521">
        <w:rPr>
          <w:rFonts w:ascii="Times New Roman" w:hAnsi="Times New Roman" w:cs="Times New Roman"/>
          <w:color w:val="000000" w:themeColor="text1"/>
        </w:rPr>
        <w:t xml:space="preserve"> with a loading factor of 0.65. The calculation results from construct reliability and variance extracted in this study can be considered to meet the overall requirements. According to Hair et al. (2014), the construct reliability test value must meet the reliability requirements with a CR value above 0.6 and a VE value above 0.5. In this study, all of the</w:t>
      </w:r>
      <w:r>
        <w:rPr>
          <w:color w:val="000000" w:themeColor="text1"/>
        </w:rPr>
        <w:t xml:space="preserve"> </w:t>
      </w:r>
      <w:r w:rsidRPr="00850C63">
        <w:rPr>
          <w:rFonts w:ascii="Times New Roman" w:hAnsi="Times New Roman" w:cs="Times New Roman"/>
          <w:color w:val="000000" w:themeColor="text1"/>
        </w:rPr>
        <w:t>variables calculated for CR show values above 0.6 and</w:t>
      </w:r>
      <w:r>
        <w:rPr>
          <w:rFonts w:ascii="Times New Roman" w:hAnsi="Times New Roman" w:cs="Times New Roman"/>
          <w:color w:val="000000" w:themeColor="text1"/>
        </w:rPr>
        <w:t xml:space="preserve"> VE values above 0.5, including</w:t>
      </w:r>
      <w:r w:rsidRPr="00850C63">
        <w:rPr>
          <w:rFonts w:ascii="Times New Roman" w:hAnsi="Times New Roman" w:cs="Times New Roman"/>
          <w:color w:val="000000" w:themeColor="text1"/>
        </w:rPr>
        <w:t xml:space="preserve"> E-Service Quality (ESQ), Product Brand Perception (PBP), Social Support (SS), Satisfaction (S), Trust (T), Behavioral Intentions (BI) and Repurchase (R). More on the validity and construct reliability test can be</w:t>
      </w:r>
      <w:r>
        <w:rPr>
          <w:rFonts w:ascii="Times New Roman" w:hAnsi="Times New Roman" w:cs="Times New Roman"/>
          <w:color w:val="000000" w:themeColor="text1"/>
        </w:rPr>
        <w:t xml:space="preserve"> seen in Table 3.</w:t>
      </w:r>
      <w:r w:rsidRPr="00481123">
        <w:rPr>
          <w:noProof/>
          <w:lang w:val="en-GB" w:eastAsia="en-GB"/>
        </w:rPr>
        <w:t xml:space="preserve"> </w:t>
      </w:r>
    </w:p>
    <w:p w14:paraId="3606D661" w14:textId="77777777" w:rsidR="006E6814" w:rsidRPr="00CA77BF" w:rsidRDefault="006E6814" w:rsidP="008C4767">
      <w:pPr>
        <w:pStyle w:val="NormalWeb"/>
        <w:snapToGrid w:val="0"/>
        <w:spacing w:beforeLines="50" w:before="180" w:beforeAutospacing="0" w:after="0" w:afterAutospacing="0"/>
        <w:jc w:val="center"/>
        <w:textAlignment w:val="top"/>
        <w:rPr>
          <w:rFonts w:ascii="Times New Roman" w:hAnsi="Times New Roman" w:cs="Times New Roman"/>
          <w:noProof/>
          <w:color w:val="000000" w:themeColor="text1"/>
        </w:rPr>
      </w:pPr>
      <w:r w:rsidRPr="00CA77BF">
        <w:rPr>
          <w:rFonts w:ascii="Times New Roman" w:hAnsi="Times New Roman" w:cs="Times New Roman"/>
          <w:b/>
          <w:bCs/>
          <w:noProof/>
          <w:color w:val="000000" w:themeColor="text1"/>
          <w:lang w:val="id-ID"/>
        </w:rPr>
        <w:t>Table 2.</w:t>
      </w:r>
      <w:r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rPr>
        <w:t>Correlation and Loading Factor Table</w:t>
      </w:r>
    </w:p>
    <w:tbl>
      <w:tblPr>
        <w:tblStyle w:val="PlainTable2"/>
        <w:tblW w:w="5000" w:type="pct"/>
        <w:tblLook w:val="04A0" w:firstRow="1" w:lastRow="0" w:firstColumn="1" w:lastColumn="0" w:noHBand="0" w:noVBand="1"/>
      </w:tblPr>
      <w:tblGrid>
        <w:gridCol w:w="2834"/>
        <w:gridCol w:w="2835"/>
        <w:gridCol w:w="2835"/>
      </w:tblGrid>
      <w:tr w:rsidR="006E6814" w:rsidRPr="007F5F22" w14:paraId="02F8E22D" w14:textId="77777777" w:rsidTr="0010287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66" w:type="pct"/>
          </w:tcPr>
          <w:p w14:paraId="3F5B15B0" w14:textId="77777777" w:rsidR="006E6814" w:rsidRPr="007F5F22" w:rsidRDefault="006E6814" w:rsidP="0010287F">
            <w:pPr>
              <w:pStyle w:val="IJECS"/>
              <w:jc w:val="center"/>
              <w:rPr>
                <w:b w:val="0"/>
                <w:bCs w:val="0"/>
                <w:noProof/>
                <w:color w:val="000000" w:themeColor="text1"/>
                <w:lang w:val="id-ID"/>
              </w:rPr>
            </w:pPr>
            <w:r w:rsidRPr="007F5F22">
              <w:rPr>
                <w:noProof/>
                <w:color w:val="000000" w:themeColor="text1"/>
                <w:lang w:val="id-ID"/>
              </w:rPr>
              <w:t>Variable</w:t>
            </w:r>
          </w:p>
        </w:tc>
        <w:tc>
          <w:tcPr>
            <w:tcW w:w="1667" w:type="pct"/>
          </w:tcPr>
          <w:p w14:paraId="245BE199" w14:textId="77777777" w:rsidR="006E6814" w:rsidRPr="007F5F22" w:rsidRDefault="006E6814" w:rsidP="0010287F">
            <w:pPr>
              <w:pStyle w:val="IJECS"/>
              <w:jc w:val="center"/>
              <w:cnfStyle w:val="100000000000" w:firstRow="1" w:lastRow="0" w:firstColumn="0" w:lastColumn="0" w:oddVBand="0" w:evenVBand="0" w:oddHBand="0" w:evenHBand="0" w:firstRowFirstColumn="0" w:firstRowLastColumn="0" w:lastRowFirstColumn="0" w:lastRowLastColumn="0"/>
              <w:rPr>
                <w:b w:val="0"/>
                <w:bCs w:val="0"/>
                <w:noProof/>
                <w:color w:val="000000" w:themeColor="text1"/>
              </w:rPr>
            </w:pPr>
            <w:r w:rsidRPr="007F5F22">
              <w:rPr>
                <w:noProof/>
                <w:color w:val="000000" w:themeColor="text1"/>
              </w:rPr>
              <w:t>Correlation</w:t>
            </w:r>
          </w:p>
        </w:tc>
        <w:tc>
          <w:tcPr>
            <w:tcW w:w="1667" w:type="pct"/>
          </w:tcPr>
          <w:p w14:paraId="73EA6A31" w14:textId="77777777" w:rsidR="006E6814" w:rsidRPr="007F5F22" w:rsidRDefault="006E6814" w:rsidP="0010287F">
            <w:pPr>
              <w:pStyle w:val="IJECS"/>
              <w:jc w:val="center"/>
              <w:cnfStyle w:val="100000000000" w:firstRow="1" w:lastRow="0" w:firstColumn="0" w:lastColumn="0" w:oddVBand="0" w:evenVBand="0" w:oddHBand="0" w:evenHBand="0" w:firstRowFirstColumn="0" w:firstRowLastColumn="0" w:lastRowFirstColumn="0" w:lastRowLastColumn="0"/>
              <w:rPr>
                <w:b w:val="0"/>
                <w:bCs w:val="0"/>
                <w:noProof/>
                <w:color w:val="000000" w:themeColor="text1"/>
              </w:rPr>
            </w:pPr>
            <w:r w:rsidRPr="007F5F22">
              <w:rPr>
                <w:noProof/>
                <w:color w:val="000000" w:themeColor="text1"/>
              </w:rPr>
              <w:t>Loading Factor</w:t>
            </w:r>
          </w:p>
        </w:tc>
      </w:tr>
      <w:tr w:rsidR="006E6814" w:rsidRPr="007F5F22" w14:paraId="5BC2DC08"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21097BF1" w14:textId="77777777" w:rsidR="006E6814" w:rsidRPr="007F5F22" w:rsidRDefault="006E6814" w:rsidP="0010287F">
            <w:pPr>
              <w:pStyle w:val="IJECS"/>
              <w:jc w:val="center"/>
              <w:rPr>
                <w:b w:val="0"/>
                <w:noProof/>
                <w:color w:val="000000" w:themeColor="text1"/>
              </w:rPr>
            </w:pPr>
            <w:r w:rsidRPr="007F5F22">
              <w:rPr>
                <w:b w:val="0"/>
                <w:noProof/>
                <w:color w:val="000000" w:themeColor="text1"/>
              </w:rPr>
              <w:t>ESQ1</w:t>
            </w:r>
          </w:p>
        </w:tc>
        <w:tc>
          <w:tcPr>
            <w:tcW w:w="1667" w:type="pct"/>
          </w:tcPr>
          <w:p w14:paraId="03E48ABF"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915</w:t>
            </w:r>
          </w:p>
        </w:tc>
        <w:tc>
          <w:tcPr>
            <w:tcW w:w="1667" w:type="pct"/>
          </w:tcPr>
          <w:p w14:paraId="71AB82B9"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80</w:t>
            </w:r>
          </w:p>
        </w:tc>
      </w:tr>
      <w:tr w:rsidR="006E6814" w:rsidRPr="007F5F22" w14:paraId="63521B7F"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5D7FFD3D" w14:textId="77777777" w:rsidR="006E6814" w:rsidRPr="007F5F22" w:rsidRDefault="006E6814" w:rsidP="0010287F">
            <w:pPr>
              <w:pStyle w:val="IJECS"/>
              <w:jc w:val="center"/>
              <w:rPr>
                <w:b w:val="0"/>
                <w:noProof/>
                <w:color w:val="000000" w:themeColor="text1"/>
              </w:rPr>
            </w:pPr>
            <w:r w:rsidRPr="007F5F22">
              <w:rPr>
                <w:b w:val="0"/>
                <w:noProof/>
                <w:color w:val="000000" w:themeColor="text1"/>
              </w:rPr>
              <w:t>ESQ2</w:t>
            </w:r>
          </w:p>
        </w:tc>
        <w:tc>
          <w:tcPr>
            <w:tcW w:w="1667" w:type="pct"/>
          </w:tcPr>
          <w:p w14:paraId="1223014D"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908</w:t>
            </w:r>
          </w:p>
        </w:tc>
        <w:tc>
          <w:tcPr>
            <w:tcW w:w="1667" w:type="pct"/>
          </w:tcPr>
          <w:p w14:paraId="63F5AF47"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80</w:t>
            </w:r>
          </w:p>
        </w:tc>
      </w:tr>
      <w:tr w:rsidR="006E6814" w:rsidRPr="007F5F22" w14:paraId="115F0D8A"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5FF5B5C5" w14:textId="77777777" w:rsidR="006E6814" w:rsidRPr="007F5F22" w:rsidRDefault="006E6814" w:rsidP="0010287F">
            <w:pPr>
              <w:pStyle w:val="IJECS"/>
              <w:jc w:val="center"/>
              <w:rPr>
                <w:b w:val="0"/>
                <w:noProof/>
                <w:color w:val="000000" w:themeColor="text1"/>
              </w:rPr>
            </w:pPr>
            <w:r w:rsidRPr="007F5F22">
              <w:rPr>
                <w:b w:val="0"/>
                <w:noProof/>
                <w:color w:val="000000" w:themeColor="text1"/>
              </w:rPr>
              <w:t>ESQ3</w:t>
            </w:r>
          </w:p>
        </w:tc>
        <w:tc>
          <w:tcPr>
            <w:tcW w:w="1667" w:type="pct"/>
          </w:tcPr>
          <w:p w14:paraId="704B3036"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900</w:t>
            </w:r>
          </w:p>
        </w:tc>
        <w:tc>
          <w:tcPr>
            <w:tcW w:w="1667" w:type="pct"/>
          </w:tcPr>
          <w:p w14:paraId="0F858C2B"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80</w:t>
            </w:r>
          </w:p>
        </w:tc>
      </w:tr>
      <w:tr w:rsidR="006E6814" w:rsidRPr="007F5F22" w14:paraId="5C40EA82"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0697184A" w14:textId="77777777" w:rsidR="006E6814" w:rsidRPr="007F5F22" w:rsidRDefault="006E6814" w:rsidP="0010287F">
            <w:pPr>
              <w:pStyle w:val="IJECS"/>
              <w:jc w:val="center"/>
              <w:rPr>
                <w:b w:val="0"/>
                <w:noProof/>
                <w:color w:val="000000" w:themeColor="text1"/>
              </w:rPr>
            </w:pPr>
            <w:r w:rsidRPr="007F5F22">
              <w:rPr>
                <w:b w:val="0"/>
                <w:noProof/>
                <w:color w:val="000000" w:themeColor="text1"/>
              </w:rPr>
              <w:t>ESQ4</w:t>
            </w:r>
          </w:p>
        </w:tc>
        <w:tc>
          <w:tcPr>
            <w:tcW w:w="1667" w:type="pct"/>
          </w:tcPr>
          <w:p w14:paraId="6D8B885A"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901</w:t>
            </w:r>
          </w:p>
        </w:tc>
        <w:tc>
          <w:tcPr>
            <w:tcW w:w="1667" w:type="pct"/>
          </w:tcPr>
          <w:p w14:paraId="1CFACAC0"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81</w:t>
            </w:r>
          </w:p>
        </w:tc>
      </w:tr>
      <w:tr w:rsidR="006E6814" w:rsidRPr="007F5F22" w14:paraId="45E73E53"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4171775C" w14:textId="77777777" w:rsidR="006E6814" w:rsidRPr="007F5F22" w:rsidRDefault="006E6814" w:rsidP="0010287F">
            <w:pPr>
              <w:pStyle w:val="IJECS"/>
              <w:jc w:val="center"/>
              <w:rPr>
                <w:b w:val="0"/>
                <w:noProof/>
                <w:color w:val="000000" w:themeColor="text1"/>
              </w:rPr>
            </w:pPr>
            <w:r w:rsidRPr="007F5F22">
              <w:rPr>
                <w:b w:val="0"/>
                <w:noProof/>
                <w:color w:val="000000" w:themeColor="text1"/>
              </w:rPr>
              <w:t>ESQ5</w:t>
            </w:r>
          </w:p>
        </w:tc>
        <w:tc>
          <w:tcPr>
            <w:tcW w:w="1667" w:type="pct"/>
          </w:tcPr>
          <w:p w14:paraId="38FCE11C"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923</w:t>
            </w:r>
          </w:p>
        </w:tc>
        <w:tc>
          <w:tcPr>
            <w:tcW w:w="1667" w:type="pct"/>
          </w:tcPr>
          <w:p w14:paraId="5854BD19"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82</w:t>
            </w:r>
          </w:p>
        </w:tc>
      </w:tr>
      <w:tr w:rsidR="006E6814" w:rsidRPr="007F5F22" w14:paraId="52FEB2A8"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534ED29D" w14:textId="77777777" w:rsidR="006E6814" w:rsidRPr="007F5F22" w:rsidRDefault="006E6814" w:rsidP="0010287F">
            <w:pPr>
              <w:pStyle w:val="IJECS"/>
              <w:jc w:val="center"/>
              <w:rPr>
                <w:b w:val="0"/>
                <w:noProof/>
                <w:color w:val="000000" w:themeColor="text1"/>
              </w:rPr>
            </w:pPr>
            <w:r w:rsidRPr="007F5F22">
              <w:rPr>
                <w:b w:val="0"/>
                <w:noProof/>
                <w:color w:val="000000" w:themeColor="text1"/>
              </w:rPr>
              <w:t>ESQ6</w:t>
            </w:r>
          </w:p>
        </w:tc>
        <w:tc>
          <w:tcPr>
            <w:tcW w:w="1667" w:type="pct"/>
          </w:tcPr>
          <w:p w14:paraId="11F2B06C"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922</w:t>
            </w:r>
          </w:p>
        </w:tc>
        <w:tc>
          <w:tcPr>
            <w:tcW w:w="1667" w:type="pct"/>
          </w:tcPr>
          <w:p w14:paraId="2666DB7B"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65</w:t>
            </w:r>
          </w:p>
        </w:tc>
      </w:tr>
      <w:tr w:rsidR="006E6814" w:rsidRPr="007F5F22" w14:paraId="71BB438C"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1018C0FC" w14:textId="77777777" w:rsidR="006E6814" w:rsidRPr="007F5F22" w:rsidRDefault="006E6814" w:rsidP="0010287F">
            <w:pPr>
              <w:pStyle w:val="IJECS"/>
              <w:jc w:val="center"/>
              <w:rPr>
                <w:b w:val="0"/>
                <w:noProof/>
                <w:color w:val="000000" w:themeColor="text1"/>
              </w:rPr>
            </w:pPr>
            <w:r w:rsidRPr="007F5F22">
              <w:rPr>
                <w:b w:val="0"/>
                <w:noProof/>
                <w:color w:val="000000" w:themeColor="text1"/>
              </w:rPr>
              <w:t>PBP1</w:t>
            </w:r>
          </w:p>
        </w:tc>
        <w:tc>
          <w:tcPr>
            <w:tcW w:w="1667" w:type="pct"/>
          </w:tcPr>
          <w:p w14:paraId="20B030E1"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915</w:t>
            </w:r>
          </w:p>
        </w:tc>
        <w:tc>
          <w:tcPr>
            <w:tcW w:w="1667" w:type="pct"/>
          </w:tcPr>
          <w:p w14:paraId="224FFD75"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83</w:t>
            </w:r>
          </w:p>
        </w:tc>
      </w:tr>
      <w:tr w:rsidR="006E6814" w:rsidRPr="007F5F22" w14:paraId="57C28EF2"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381B4E17" w14:textId="77777777" w:rsidR="006E6814" w:rsidRPr="007F5F22" w:rsidRDefault="006E6814" w:rsidP="0010287F">
            <w:pPr>
              <w:pStyle w:val="IJECS"/>
              <w:jc w:val="center"/>
              <w:rPr>
                <w:b w:val="0"/>
                <w:noProof/>
                <w:color w:val="000000" w:themeColor="text1"/>
              </w:rPr>
            </w:pPr>
            <w:r w:rsidRPr="007F5F22">
              <w:rPr>
                <w:b w:val="0"/>
                <w:noProof/>
                <w:color w:val="000000" w:themeColor="text1"/>
              </w:rPr>
              <w:t>PBP2</w:t>
            </w:r>
          </w:p>
        </w:tc>
        <w:tc>
          <w:tcPr>
            <w:tcW w:w="1667" w:type="pct"/>
          </w:tcPr>
          <w:p w14:paraId="0A8FA87E"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913</w:t>
            </w:r>
          </w:p>
        </w:tc>
        <w:tc>
          <w:tcPr>
            <w:tcW w:w="1667" w:type="pct"/>
          </w:tcPr>
          <w:p w14:paraId="443F9EF9"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76</w:t>
            </w:r>
          </w:p>
        </w:tc>
      </w:tr>
      <w:tr w:rsidR="006E6814" w:rsidRPr="007F5F22" w14:paraId="666B8C1A"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5DF2C79C" w14:textId="77777777" w:rsidR="006E6814" w:rsidRPr="007F5F22" w:rsidRDefault="006E6814" w:rsidP="0010287F">
            <w:pPr>
              <w:pStyle w:val="IJECS"/>
              <w:jc w:val="center"/>
              <w:rPr>
                <w:b w:val="0"/>
                <w:noProof/>
                <w:color w:val="000000" w:themeColor="text1"/>
              </w:rPr>
            </w:pPr>
            <w:r w:rsidRPr="007F5F22">
              <w:rPr>
                <w:b w:val="0"/>
                <w:noProof/>
                <w:color w:val="000000" w:themeColor="text1"/>
              </w:rPr>
              <w:t>PBP3</w:t>
            </w:r>
          </w:p>
        </w:tc>
        <w:tc>
          <w:tcPr>
            <w:tcW w:w="1667" w:type="pct"/>
          </w:tcPr>
          <w:p w14:paraId="45E08284"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912</w:t>
            </w:r>
          </w:p>
        </w:tc>
        <w:tc>
          <w:tcPr>
            <w:tcW w:w="1667" w:type="pct"/>
          </w:tcPr>
          <w:p w14:paraId="50FBC96F"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85</w:t>
            </w:r>
          </w:p>
        </w:tc>
      </w:tr>
      <w:tr w:rsidR="006E6814" w:rsidRPr="007F5F22" w14:paraId="710B7BDC"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46EAA70C" w14:textId="77777777" w:rsidR="006E6814" w:rsidRPr="007F5F22" w:rsidRDefault="006E6814" w:rsidP="0010287F">
            <w:pPr>
              <w:pStyle w:val="IJECS"/>
              <w:jc w:val="center"/>
              <w:rPr>
                <w:b w:val="0"/>
                <w:noProof/>
                <w:color w:val="000000" w:themeColor="text1"/>
              </w:rPr>
            </w:pPr>
            <w:r w:rsidRPr="007F5F22">
              <w:rPr>
                <w:b w:val="0"/>
                <w:noProof/>
                <w:color w:val="000000" w:themeColor="text1"/>
              </w:rPr>
              <w:t>PBP4</w:t>
            </w:r>
          </w:p>
        </w:tc>
        <w:tc>
          <w:tcPr>
            <w:tcW w:w="1667" w:type="pct"/>
          </w:tcPr>
          <w:p w14:paraId="33175CE3"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907</w:t>
            </w:r>
          </w:p>
        </w:tc>
        <w:tc>
          <w:tcPr>
            <w:tcW w:w="1667" w:type="pct"/>
          </w:tcPr>
          <w:p w14:paraId="22534F07"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76</w:t>
            </w:r>
          </w:p>
        </w:tc>
      </w:tr>
      <w:tr w:rsidR="006E6814" w:rsidRPr="007F5F22" w14:paraId="6F377E52"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609B893A" w14:textId="77777777" w:rsidR="006E6814" w:rsidRPr="007F5F22" w:rsidRDefault="006E6814" w:rsidP="0010287F">
            <w:pPr>
              <w:pStyle w:val="IJECS"/>
              <w:jc w:val="center"/>
              <w:rPr>
                <w:b w:val="0"/>
                <w:noProof/>
                <w:color w:val="000000" w:themeColor="text1"/>
              </w:rPr>
            </w:pPr>
            <w:r w:rsidRPr="007F5F22">
              <w:rPr>
                <w:b w:val="0"/>
                <w:noProof/>
                <w:color w:val="000000" w:themeColor="text1"/>
              </w:rPr>
              <w:t>PBP5</w:t>
            </w:r>
          </w:p>
        </w:tc>
        <w:tc>
          <w:tcPr>
            <w:tcW w:w="1667" w:type="pct"/>
          </w:tcPr>
          <w:p w14:paraId="49EC5BE6"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894</w:t>
            </w:r>
          </w:p>
        </w:tc>
        <w:tc>
          <w:tcPr>
            <w:tcW w:w="1667" w:type="pct"/>
          </w:tcPr>
          <w:p w14:paraId="0B8E5AA1"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90</w:t>
            </w:r>
          </w:p>
        </w:tc>
      </w:tr>
      <w:tr w:rsidR="006E6814" w:rsidRPr="007F5F22" w14:paraId="01D93EDE"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3EF5F398" w14:textId="77777777" w:rsidR="006E6814" w:rsidRPr="007F5F22" w:rsidRDefault="006E6814" w:rsidP="0010287F">
            <w:pPr>
              <w:pStyle w:val="IJECS"/>
              <w:jc w:val="center"/>
              <w:rPr>
                <w:b w:val="0"/>
                <w:noProof/>
                <w:color w:val="000000" w:themeColor="text1"/>
              </w:rPr>
            </w:pPr>
            <w:r w:rsidRPr="007F5F22">
              <w:rPr>
                <w:b w:val="0"/>
                <w:noProof/>
                <w:color w:val="000000" w:themeColor="text1"/>
              </w:rPr>
              <w:t>PBP6</w:t>
            </w:r>
          </w:p>
        </w:tc>
        <w:tc>
          <w:tcPr>
            <w:tcW w:w="1667" w:type="pct"/>
          </w:tcPr>
          <w:p w14:paraId="7C8EE5F5"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910</w:t>
            </w:r>
          </w:p>
        </w:tc>
        <w:tc>
          <w:tcPr>
            <w:tcW w:w="1667" w:type="pct"/>
          </w:tcPr>
          <w:p w14:paraId="1118DCBF"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85</w:t>
            </w:r>
          </w:p>
        </w:tc>
      </w:tr>
      <w:tr w:rsidR="006E6814" w:rsidRPr="007F5F22" w14:paraId="108DA869"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064D75F6" w14:textId="77777777" w:rsidR="006E6814" w:rsidRPr="007F5F22" w:rsidRDefault="006E6814" w:rsidP="0010287F">
            <w:pPr>
              <w:pStyle w:val="IJECS"/>
              <w:jc w:val="center"/>
              <w:rPr>
                <w:b w:val="0"/>
                <w:noProof/>
                <w:color w:val="000000" w:themeColor="text1"/>
              </w:rPr>
            </w:pPr>
            <w:r w:rsidRPr="007F5F22">
              <w:rPr>
                <w:b w:val="0"/>
                <w:noProof/>
                <w:color w:val="000000" w:themeColor="text1"/>
              </w:rPr>
              <w:t>SS1</w:t>
            </w:r>
          </w:p>
        </w:tc>
        <w:tc>
          <w:tcPr>
            <w:tcW w:w="1667" w:type="pct"/>
          </w:tcPr>
          <w:p w14:paraId="64B31165"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933</w:t>
            </w:r>
          </w:p>
        </w:tc>
        <w:tc>
          <w:tcPr>
            <w:tcW w:w="1667" w:type="pct"/>
          </w:tcPr>
          <w:p w14:paraId="44AF34E9"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87</w:t>
            </w:r>
          </w:p>
        </w:tc>
      </w:tr>
      <w:tr w:rsidR="006E6814" w:rsidRPr="007F5F22" w14:paraId="09A3E891"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25828EDA" w14:textId="77777777" w:rsidR="006E6814" w:rsidRPr="007F5F22" w:rsidRDefault="006E6814" w:rsidP="0010287F">
            <w:pPr>
              <w:pStyle w:val="IJECS"/>
              <w:jc w:val="center"/>
              <w:rPr>
                <w:b w:val="0"/>
                <w:noProof/>
                <w:color w:val="000000" w:themeColor="text1"/>
              </w:rPr>
            </w:pPr>
            <w:r w:rsidRPr="007F5F22">
              <w:rPr>
                <w:b w:val="0"/>
                <w:noProof/>
                <w:color w:val="000000" w:themeColor="text1"/>
              </w:rPr>
              <w:t>SS2</w:t>
            </w:r>
          </w:p>
        </w:tc>
        <w:tc>
          <w:tcPr>
            <w:tcW w:w="1667" w:type="pct"/>
          </w:tcPr>
          <w:p w14:paraId="1CAEF858"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908</w:t>
            </w:r>
          </w:p>
        </w:tc>
        <w:tc>
          <w:tcPr>
            <w:tcW w:w="1667" w:type="pct"/>
          </w:tcPr>
          <w:p w14:paraId="7F7A15D1"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91</w:t>
            </w:r>
          </w:p>
        </w:tc>
      </w:tr>
      <w:tr w:rsidR="006E6814" w:rsidRPr="007F5F22" w14:paraId="62A7D4C2"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701DBD0B" w14:textId="77777777" w:rsidR="006E6814" w:rsidRPr="007F5F22" w:rsidRDefault="006E6814" w:rsidP="0010287F">
            <w:pPr>
              <w:pStyle w:val="IJECS"/>
              <w:jc w:val="center"/>
              <w:rPr>
                <w:b w:val="0"/>
                <w:noProof/>
                <w:color w:val="000000" w:themeColor="text1"/>
              </w:rPr>
            </w:pPr>
            <w:r w:rsidRPr="007F5F22">
              <w:rPr>
                <w:b w:val="0"/>
                <w:noProof/>
                <w:color w:val="000000" w:themeColor="text1"/>
              </w:rPr>
              <w:t>SS3</w:t>
            </w:r>
          </w:p>
        </w:tc>
        <w:tc>
          <w:tcPr>
            <w:tcW w:w="1667" w:type="pct"/>
          </w:tcPr>
          <w:p w14:paraId="3FEA3BF1"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926</w:t>
            </w:r>
          </w:p>
        </w:tc>
        <w:tc>
          <w:tcPr>
            <w:tcW w:w="1667" w:type="pct"/>
          </w:tcPr>
          <w:p w14:paraId="180A6A97"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86</w:t>
            </w:r>
          </w:p>
        </w:tc>
      </w:tr>
      <w:tr w:rsidR="006E6814" w:rsidRPr="007F5F22" w14:paraId="1484D259"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5B99EF44" w14:textId="77777777" w:rsidR="006E6814" w:rsidRPr="007F5F22" w:rsidRDefault="006E6814" w:rsidP="0010287F">
            <w:pPr>
              <w:pStyle w:val="IJECS"/>
              <w:jc w:val="center"/>
              <w:rPr>
                <w:b w:val="0"/>
                <w:noProof/>
                <w:color w:val="000000" w:themeColor="text1"/>
              </w:rPr>
            </w:pPr>
            <w:r w:rsidRPr="007F5F22">
              <w:rPr>
                <w:b w:val="0"/>
                <w:noProof/>
                <w:color w:val="000000" w:themeColor="text1"/>
              </w:rPr>
              <w:t>SS4</w:t>
            </w:r>
          </w:p>
        </w:tc>
        <w:tc>
          <w:tcPr>
            <w:tcW w:w="1667" w:type="pct"/>
          </w:tcPr>
          <w:p w14:paraId="3B7CE6E9"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928</w:t>
            </w:r>
          </w:p>
        </w:tc>
        <w:tc>
          <w:tcPr>
            <w:tcW w:w="1667" w:type="pct"/>
          </w:tcPr>
          <w:p w14:paraId="41B33F01"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92</w:t>
            </w:r>
          </w:p>
        </w:tc>
      </w:tr>
      <w:tr w:rsidR="006E6814" w:rsidRPr="007F5F22" w14:paraId="655E6E20"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468650A9" w14:textId="77777777" w:rsidR="006E6814" w:rsidRPr="007F5F22" w:rsidRDefault="006E6814" w:rsidP="0010287F">
            <w:pPr>
              <w:pStyle w:val="IJECS"/>
              <w:jc w:val="center"/>
              <w:rPr>
                <w:b w:val="0"/>
                <w:noProof/>
                <w:color w:val="000000" w:themeColor="text1"/>
              </w:rPr>
            </w:pPr>
            <w:r w:rsidRPr="007F5F22">
              <w:rPr>
                <w:b w:val="0"/>
                <w:noProof/>
                <w:color w:val="000000" w:themeColor="text1"/>
              </w:rPr>
              <w:t>SS5</w:t>
            </w:r>
          </w:p>
        </w:tc>
        <w:tc>
          <w:tcPr>
            <w:tcW w:w="1667" w:type="pct"/>
          </w:tcPr>
          <w:p w14:paraId="29D1434E"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892</w:t>
            </w:r>
          </w:p>
        </w:tc>
        <w:tc>
          <w:tcPr>
            <w:tcW w:w="1667" w:type="pct"/>
          </w:tcPr>
          <w:p w14:paraId="5C0FCDFE"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78</w:t>
            </w:r>
          </w:p>
        </w:tc>
      </w:tr>
      <w:tr w:rsidR="006E6814" w:rsidRPr="007F5F22" w14:paraId="54BF8FB1"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72B3AE31" w14:textId="77777777" w:rsidR="006E6814" w:rsidRPr="007F5F22" w:rsidRDefault="006E6814" w:rsidP="0010287F">
            <w:pPr>
              <w:pStyle w:val="IJECS"/>
              <w:jc w:val="center"/>
              <w:rPr>
                <w:b w:val="0"/>
                <w:noProof/>
                <w:color w:val="000000" w:themeColor="text1"/>
              </w:rPr>
            </w:pPr>
            <w:r w:rsidRPr="007F5F22">
              <w:rPr>
                <w:b w:val="0"/>
                <w:noProof/>
                <w:color w:val="000000" w:themeColor="text1"/>
              </w:rPr>
              <w:t>SS6</w:t>
            </w:r>
          </w:p>
        </w:tc>
        <w:tc>
          <w:tcPr>
            <w:tcW w:w="1667" w:type="pct"/>
          </w:tcPr>
          <w:p w14:paraId="722E9591"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861</w:t>
            </w:r>
          </w:p>
        </w:tc>
        <w:tc>
          <w:tcPr>
            <w:tcW w:w="1667" w:type="pct"/>
          </w:tcPr>
          <w:p w14:paraId="002CE0FA"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79</w:t>
            </w:r>
          </w:p>
        </w:tc>
      </w:tr>
      <w:tr w:rsidR="006E6814" w:rsidRPr="007F5F22" w14:paraId="02E4C853"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53F84DF8" w14:textId="77777777" w:rsidR="006E6814" w:rsidRPr="007F5F22" w:rsidRDefault="006E6814" w:rsidP="0010287F">
            <w:pPr>
              <w:pStyle w:val="IJECS"/>
              <w:jc w:val="center"/>
              <w:rPr>
                <w:b w:val="0"/>
                <w:noProof/>
                <w:color w:val="000000" w:themeColor="text1"/>
              </w:rPr>
            </w:pPr>
            <w:r w:rsidRPr="007F5F22">
              <w:rPr>
                <w:b w:val="0"/>
                <w:noProof/>
                <w:color w:val="000000" w:themeColor="text1"/>
              </w:rPr>
              <w:t>SS7</w:t>
            </w:r>
          </w:p>
        </w:tc>
        <w:tc>
          <w:tcPr>
            <w:tcW w:w="1667" w:type="pct"/>
          </w:tcPr>
          <w:p w14:paraId="77D4150E"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927</w:t>
            </w:r>
          </w:p>
        </w:tc>
        <w:tc>
          <w:tcPr>
            <w:tcW w:w="1667" w:type="pct"/>
          </w:tcPr>
          <w:p w14:paraId="1E38C4DB"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69</w:t>
            </w:r>
          </w:p>
        </w:tc>
      </w:tr>
      <w:tr w:rsidR="006E6814" w:rsidRPr="007F5F22" w14:paraId="4CC0159E"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1DE5C590" w14:textId="77777777" w:rsidR="006E6814" w:rsidRPr="007F5F22" w:rsidRDefault="006E6814" w:rsidP="0010287F">
            <w:pPr>
              <w:pStyle w:val="IJECS"/>
              <w:jc w:val="center"/>
              <w:rPr>
                <w:b w:val="0"/>
                <w:noProof/>
                <w:color w:val="000000" w:themeColor="text1"/>
              </w:rPr>
            </w:pPr>
            <w:r w:rsidRPr="007F5F22">
              <w:rPr>
                <w:b w:val="0"/>
                <w:noProof/>
                <w:color w:val="000000" w:themeColor="text1"/>
              </w:rPr>
              <w:t>S1</w:t>
            </w:r>
          </w:p>
        </w:tc>
        <w:tc>
          <w:tcPr>
            <w:tcW w:w="1667" w:type="pct"/>
          </w:tcPr>
          <w:p w14:paraId="12D8DBA4"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933</w:t>
            </w:r>
          </w:p>
        </w:tc>
        <w:tc>
          <w:tcPr>
            <w:tcW w:w="1667" w:type="pct"/>
          </w:tcPr>
          <w:p w14:paraId="246EE125"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87</w:t>
            </w:r>
          </w:p>
        </w:tc>
      </w:tr>
      <w:tr w:rsidR="006E6814" w:rsidRPr="007F5F22" w14:paraId="63CD23C1"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000A2BB0" w14:textId="77777777" w:rsidR="006E6814" w:rsidRPr="007F5F22" w:rsidRDefault="006E6814" w:rsidP="0010287F">
            <w:pPr>
              <w:pStyle w:val="IJECS"/>
              <w:jc w:val="center"/>
              <w:rPr>
                <w:b w:val="0"/>
                <w:noProof/>
                <w:color w:val="000000" w:themeColor="text1"/>
              </w:rPr>
            </w:pPr>
            <w:r w:rsidRPr="007F5F22">
              <w:rPr>
                <w:b w:val="0"/>
                <w:noProof/>
                <w:color w:val="000000" w:themeColor="text1"/>
              </w:rPr>
              <w:t>S2</w:t>
            </w:r>
          </w:p>
        </w:tc>
        <w:tc>
          <w:tcPr>
            <w:tcW w:w="1667" w:type="pct"/>
          </w:tcPr>
          <w:p w14:paraId="213AB7E3"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887</w:t>
            </w:r>
          </w:p>
        </w:tc>
        <w:tc>
          <w:tcPr>
            <w:tcW w:w="1667" w:type="pct"/>
          </w:tcPr>
          <w:p w14:paraId="64AD34BD"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88</w:t>
            </w:r>
          </w:p>
        </w:tc>
      </w:tr>
      <w:tr w:rsidR="006E6814" w:rsidRPr="007F5F22" w14:paraId="13DA7D08"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4FE18EEF" w14:textId="77777777" w:rsidR="006E6814" w:rsidRPr="007F5F22" w:rsidRDefault="006E6814" w:rsidP="0010287F">
            <w:pPr>
              <w:pStyle w:val="IJECS"/>
              <w:jc w:val="center"/>
              <w:rPr>
                <w:b w:val="0"/>
                <w:noProof/>
                <w:color w:val="000000" w:themeColor="text1"/>
              </w:rPr>
            </w:pPr>
            <w:r w:rsidRPr="007F5F22">
              <w:rPr>
                <w:b w:val="0"/>
                <w:noProof/>
                <w:color w:val="000000" w:themeColor="text1"/>
              </w:rPr>
              <w:t>S3</w:t>
            </w:r>
          </w:p>
        </w:tc>
        <w:tc>
          <w:tcPr>
            <w:tcW w:w="1667" w:type="pct"/>
          </w:tcPr>
          <w:p w14:paraId="1B354F47"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902</w:t>
            </w:r>
          </w:p>
        </w:tc>
        <w:tc>
          <w:tcPr>
            <w:tcW w:w="1667" w:type="pct"/>
          </w:tcPr>
          <w:p w14:paraId="672F1236"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91</w:t>
            </w:r>
          </w:p>
        </w:tc>
      </w:tr>
      <w:tr w:rsidR="006E6814" w:rsidRPr="007F5F22" w14:paraId="69B0D6F7"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3FFB6676" w14:textId="77777777" w:rsidR="006E6814" w:rsidRPr="007F5F22" w:rsidRDefault="006E6814" w:rsidP="0010287F">
            <w:pPr>
              <w:pStyle w:val="IJECS"/>
              <w:jc w:val="center"/>
              <w:rPr>
                <w:b w:val="0"/>
                <w:noProof/>
                <w:color w:val="000000" w:themeColor="text1"/>
              </w:rPr>
            </w:pPr>
            <w:r w:rsidRPr="007F5F22">
              <w:rPr>
                <w:b w:val="0"/>
                <w:noProof/>
                <w:color w:val="000000" w:themeColor="text1"/>
              </w:rPr>
              <w:t>S4</w:t>
            </w:r>
          </w:p>
        </w:tc>
        <w:tc>
          <w:tcPr>
            <w:tcW w:w="1667" w:type="pct"/>
          </w:tcPr>
          <w:p w14:paraId="2A968C71"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862</w:t>
            </w:r>
          </w:p>
        </w:tc>
        <w:tc>
          <w:tcPr>
            <w:tcW w:w="1667" w:type="pct"/>
          </w:tcPr>
          <w:p w14:paraId="6C96A124"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92</w:t>
            </w:r>
          </w:p>
        </w:tc>
      </w:tr>
      <w:tr w:rsidR="006E6814" w:rsidRPr="007F5F22" w14:paraId="58E8FAC2"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4033A95B" w14:textId="77777777" w:rsidR="006E6814" w:rsidRPr="007F5F22" w:rsidRDefault="006E6814" w:rsidP="0010287F">
            <w:pPr>
              <w:pStyle w:val="IJECS"/>
              <w:jc w:val="center"/>
              <w:rPr>
                <w:b w:val="0"/>
                <w:noProof/>
                <w:color w:val="000000" w:themeColor="text1"/>
              </w:rPr>
            </w:pPr>
            <w:r w:rsidRPr="007F5F22">
              <w:rPr>
                <w:b w:val="0"/>
                <w:noProof/>
                <w:color w:val="000000" w:themeColor="text1"/>
              </w:rPr>
              <w:t>S5</w:t>
            </w:r>
          </w:p>
        </w:tc>
        <w:tc>
          <w:tcPr>
            <w:tcW w:w="1667" w:type="pct"/>
          </w:tcPr>
          <w:p w14:paraId="18F4E9EB"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887</w:t>
            </w:r>
          </w:p>
        </w:tc>
        <w:tc>
          <w:tcPr>
            <w:tcW w:w="1667" w:type="pct"/>
          </w:tcPr>
          <w:p w14:paraId="06BE9864"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90</w:t>
            </w:r>
          </w:p>
        </w:tc>
      </w:tr>
      <w:tr w:rsidR="006E6814" w:rsidRPr="007F5F22" w14:paraId="297807FA"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7CE8DAC9" w14:textId="77777777" w:rsidR="006E6814" w:rsidRPr="007F5F22" w:rsidRDefault="006E6814" w:rsidP="0010287F">
            <w:pPr>
              <w:pStyle w:val="IJECS"/>
              <w:jc w:val="center"/>
              <w:rPr>
                <w:b w:val="0"/>
                <w:noProof/>
                <w:color w:val="000000" w:themeColor="text1"/>
              </w:rPr>
            </w:pPr>
            <w:r w:rsidRPr="007F5F22">
              <w:rPr>
                <w:b w:val="0"/>
                <w:noProof/>
                <w:color w:val="000000" w:themeColor="text1"/>
              </w:rPr>
              <w:t>S6</w:t>
            </w:r>
          </w:p>
        </w:tc>
        <w:tc>
          <w:tcPr>
            <w:tcW w:w="1667" w:type="pct"/>
          </w:tcPr>
          <w:p w14:paraId="0C1E49F5"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946</w:t>
            </w:r>
          </w:p>
        </w:tc>
        <w:tc>
          <w:tcPr>
            <w:tcW w:w="1667" w:type="pct"/>
          </w:tcPr>
          <w:p w14:paraId="0107F614"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89</w:t>
            </w:r>
          </w:p>
        </w:tc>
      </w:tr>
      <w:tr w:rsidR="006E6814" w:rsidRPr="007F5F22" w14:paraId="288DEBCC"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7CD6C9D3" w14:textId="77777777" w:rsidR="006E6814" w:rsidRPr="007F5F22" w:rsidRDefault="006E6814" w:rsidP="0010287F">
            <w:pPr>
              <w:pStyle w:val="IJECS"/>
              <w:jc w:val="center"/>
              <w:rPr>
                <w:b w:val="0"/>
                <w:noProof/>
                <w:color w:val="000000" w:themeColor="text1"/>
              </w:rPr>
            </w:pPr>
            <w:r w:rsidRPr="007F5F22">
              <w:rPr>
                <w:b w:val="0"/>
                <w:noProof/>
                <w:color w:val="000000" w:themeColor="text1"/>
              </w:rPr>
              <w:t>T1</w:t>
            </w:r>
          </w:p>
        </w:tc>
        <w:tc>
          <w:tcPr>
            <w:tcW w:w="1667" w:type="pct"/>
          </w:tcPr>
          <w:p w14:paraId="57099E59"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947</w:t>
            </w:r>
          </w:p>
        </w:tc>
        <w:tc>
          <w:tcPr>
            <w:tcW w:w="1667" w:type="pct"/>
          </w:tcPr>
          <w:p w14:paraId="270C93C6"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88</w:t>
            </w:r>
          </w:p>
        </w:tc>
      </w:tr>
      <w:tr w:rsidR="006E6814" w:rsidRPr="007F5F22" w14:paraId="736AEEBB"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679BB4EB" w14:textId="77777777" w:rsidR="006E6814" w:rsidRPr="007F5F22" w:rsidRDefault="006E6814" w:rsidP="0010287F">
            <w:pPr>
              <w:pStyle w:val="IJECS"/>
              <w:jc w:val="center"/>
              <w:rPr>
                <w:b w:val="0"/>
                <w:noProof/>
                <w:color w:val="000000" w:themeColor="text1"/>
              </w:rPr>
            </w:pPr>
            <w:r w:rsidRPr="007F5F22">
              <w:rPr>
                <w:b w:val="0"/>
                <w:noProof/>
                <w:color w:val="000000" w:themeColor="text1"/>
              </w:rPr>
              <w:lastRenderedPageBreak/>
              <w:t>T2</w:t>
            </w:r>
          </w:p>
        </w:tc>
        <w:tc>
          <w:tcPr>
            <w:tcW w:w="1667" w:type="pct"/>
          </w:tcPr>
          <w:p w14:paraId="5B7883F8"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932</w:t>
            </w:r>
          </w:p>
        </w:tc>
        <w:tc>
          <w:tcPr>
            <w:tcW w:w="1667" w:type="pct"/>
          </w:tcPr>
          <w:p w14:paraId="396BB0D0"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90</w:t>
            </w:r>
          </w:p>
        </w:tc>
      </w:tr>
      <w:tr w:rsidR="006E6814" w:rsidRPr="007F5F22" w14:paraId="0C1EA2D7"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68556D99" w14:textId="77777777" w:rsidR="006E6814" w:rsidRPr="007F5F22" w:rsidRDefault="006E6814" w:rsidP="0010287F">
            <w:pPr>
              <w:pStyle w:val="IJECS"/>
              <w:jc w:val="center"/>
              <w:rPr>
                <w:b w:val="0"/>
                <w:noProof/>
                <w:color w:val="000000" w:themeColor="text1"/>
              </w:rPr>
            </w:pPr>
            <w:r w:rsidRPr="007F5F22">
              <w:rPr>
                <w:b w:val="0"/>
                <w:noProof/>
                <w:color w:val="000000" w:themeColor="text1"/>
              </w:rPr>
              <w:t>T3</w:t>
            </w:r>
          </w:p>
        </w:tc>
        <w:tc>
          <w:tcPr>
            <w:tcW w:w="1667" w:type="pct"/>
          </w:tcPr>
          <w:p w14:paraId="305A758D"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926</w:t>
            </w:r>
          </w:p>
        </w:tc>
        <w:tc>
          <w:tcPr>
            <w:tcW w:w="1667" w:type="pct"/>
          </w:tcPr>
          <w:p w14:paraId="195C7C70"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90</w:t>
            </w:r>
          </w:p>
        </w:tc>
      </w:tr>
      <w:tr w:rsidR="006E6814" w:rsidRPr="007F5F22" w14:paraId="0FF5DE5A"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0E59D6E5" w14:textId="77777777" w:rsidR="006E6814" w:rsidRPr="007F5F22" w:rsidRDefault="006E6814" w:rsidP="0010287F">
            <w:pPr>
              <w:pStyle w:val="IJECS"/>
              <w:jc w:val="center"/>
              <w:rPr>
                <w:b w:val="0"/>
                <w:noProof/>
                <w:color w:val="000000" w:themeColor="text1"/>
              </w:rPr>
            </w:pPr>
            <w:r w:rsidRPr="007F5F22">
              <w:rPr>
                <w:b w:val="0"/>
                <w:noProof/>
                <w:color w:val="000000" w:themeColor="text1"/>
              </w:rPr>
              <w:t>T4</w:t>
            </w:r>
          </w:p>
        </w:tc>
        <w:tc>
          <w:tcPr>
            <w:tcW w:w="1667" w:type="pct"/>
          </w:tcPr>
          <w:p w14:paraId="2795B8EE"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893</w:t>
            </w:r>
          </w:p>
        </w:tc>
        <w:tc>
          <w:tcPr>
            <w:tcW w:w="1667" w:type="pct"/>
          </w:tcPr>
          <w:p w14:paraId="35E43C9B"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87</w:t>
            </w:r>
          </w:p>
        </w:tc>
      </w:tr>
      <w:tr w:rsidR="006E6814" w:rsidRPr="007F5F22" w14:paraId="1DEB66DE"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665FE694" w14:textId="77777777" w:rsidR="006E6814" w:rsidRPr="007F5F22" w:rsidRDefault="006E6814" w:rsidP="0010287F">
            <w:pPr>
              <w:pStyle w:val="IJECS"/>
              <w:jc w:val="center"/>
              <w:rPr>
                <w:b w:val="0"/>
                <w:noProof/>
                <w:color w:val="000000" w:themeColor="text1"/>
              </w:rPr>
            </w:pPr>
            <w:r w:rsidRPr="007F5F22">
              <w:rPr>
                <w:b w:val="0"/>
                <w:noProof/>
                <w:color w:val="000000" w:themeColor="text1"/>
              </w:rPr>
              <w:t>T5</w:t>
            </w:r>
          </w:p>
        </w:tc>
        <w:tc>
          <w:tcPr>
            <w:tcW w:w="1667" w:type="pct"/>
          </w:tcPr>
          <w:p w14:paraId="081DAB56"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905</w:t>
            </w:r>
          </w:p>
        </w:tc>
        <w:tc>
          <w:tcPr>
            <w:tcW w:w="1667" w:type="pct"/>
          </w:tcPr>
          <w:p w14:paraId="7542C779"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87</w:t>
            </w:r>
          </w:p>
        </w:tc>
      </w:tr>
      <w:tr w:rsidR="006E6814" w:rsidRPr="007F5F22" w14:paraId="2E9F511F"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6AD61A81" w14:textId="77777777" w:rsidR="006E6814" w:rsidRPr="007F5F22" w:rsidRDefault="006E6814" w:rsidP="0010287F">
            <w:pPr>
              <w:pStyle w:val="IJECS"/>
              <w:jc w:val="center"/>
              <w:rPr>
                <w:b w:val="0"/>
                <w:noProof/>
                <w:color w:val="000000" w:themeColor="text1"/>
              </w:rPr>
            </w:pPr>
            <w:r w:rsidRPr="007F5F22">
              <w:rPr>
                <w:b w:val="0"/>
                <w:noProof/>
                <w:color w:val="000000" w:themeColor="text1"/>
              </w:rPr>
              <w:t>T6</w:t>
            </w:r>
          </w:p>
        </w:tc>
        <w:tc>
          <w:tcPr>
            <w:tcW w:w="1667" w:type="pct"/>
          </w:tcPr>
          <w:p w14:paraId="32C3A81F"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916</w:t>
            </w:r>
          </w:p>
        </w:tc>
        <w:tc>
          <w:tcPr>
            <w:tcW w:w="1667" w:type="pct"/>
          </w:tcPr>
          <w:p w14:paraId="17157E69"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87</w:t>
            </w:r>
          </w:p>
        </w:tc>
      </w:tr>
      <w:tr w:rsidR="006E6814" w:rsidRPr="007F5F22" w14:paraId="2AD6CEEE"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30F7D6F9" w14:textId="77777777" w:rsidR="006E6814" w:rsidRPr="007F5F22" w:rsidRDefault="006E6814" w:rsidP="0010287F">
            <w:pPr>
              <w:pStyle w:val="IJECS"/>
              <w:jc w:val="center"/>
              <w:rPr>
                <w:b w:val="0"/>
                <w:noProof/>
                <w:color w:val="000000" w:themeColor="text1"/>
              </w:rPr>
            </w:pPr>
            <w:r w:rsidRPr="007F5F22">
              <w:rPr>
                <w:b w:val="0"/>
                <w:noProof/>
                <w:color w:val="000000" w:themeColor="text1"/>
              </w:rPr>
              <w:t>T7</w:t>
            </w:r>
          </w:p>
        </w:tc>
        <w:tc>
          <w:tcPr>
            <w:tcW w:w="1667" w:type="pct"/>
          </w:tcPr>
          <w:p w14:paraId="2EFED797"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918</w:t>
            </w:r>
          </w:p>
        </w:tc>
        <w:tc>
          <w:tcPr>
            <w:tcW w:w="1667" w:type="pct"/>
          </w:tcPr>
          <w:p w14:paraId="01A17A20"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82</w:t>
            </w:r>
          </w:p>
        </w:tc>
      </w:tr>
      <w:tr w:rsidR="006E6814" w:rsidRPr="007F5F22" w14:paraId="07169372"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0DCD47DF" w14:textId="77777777" w:rsidR="006E6814" w:rsidRPr="007F5F22" w:rsidRDefault="006E6814" w:rsidP="0010287F">
            <w:pPr>
              <w:pStyle w:val="IJECS"/>
              <w:jc w:val="center"/>
              <w:rPr>
                <w:b w:val="0"/>
                <w:noProof/>
                <w:color w:val="000000" w:themeColor="text1"/>
              </w:rPr>
            </w:pPr>
            <w:r w:rsidRPr="007F5F22">
              <w:rPr>
                <w:b w:val="0"/>
                <w:noProof/>
                <w:color w:val="000000" w:themeColor="text1"/>
              </w:rPr>
              <w:t>BI1</w:t>
            </w:r>
          </w:p>
        </w:tc>
        <w:tc>
          <w:tcPr>
            <w:tcW w:w="1667" w:type="pct"/>
          </w:tcPr>
          <w:p w14:paraId="174AF8F7"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924</w:t>
            </w:r>
          </w:p>
        </w:tc>
        <w:tc>
          <w:tcPr>
            <w:tcW w:w="1667" w:type="pct"/>
          </w:tcPr>
          <w:p w14:paraId="323DC761"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83</w:t>
            </w:r>
          </w:p>
        </w:tc>
      </w:tr>
      <w:tr w:rsidR="006E6814" w:rsidRPr="007F5F22" w14:paraId="02076564"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082324EB" w14:textId="77777777" w:rsidR="006E6814" w:rsidRPr="007F5F22" w:rsidRDefault="006E6814" w:rsidP="0010287F">
            <w:pPr>
              <w:pStyle w:val="IJECS"/>
              <w:jc w:val="center"/>
              <w:rPr>
                <w:b w:val="0"/>
                <w:noProof/>
                <w:color w:val="000000" w:themeColor="text1"/>
              </w:rPr>
            </w:pPr>
            <w:r w:rsidRPr="007F5F22">
              <w:rPr>
                <w:b w:val="0"/>
                <w:noProof/>
                <w:color w:val="000000" w:themeColor="text1"/>
              </w:rPr>
              <w:t>BI2</w:t>
            </w:r>
          </w:p>
        </w:tc>
        <w:tc>
          <w:tcPr>
            <w:tcW w:w="1667" w:type="pct"/>
          </w:tcPr>
          <w:p w14:paraId="474BF272"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891</w:t>
            </w:r>
          </w:p>
        </w:tc>
        <w:tc>
          <w:tcPr>
            <w:tcW w:w="1667" w:type="pct"/>
          </w:tcPr>
          <w:p w14:paraId="47A0E1E8"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92</w:t>
            </w:r>
          </w:p>
        </w:tc>
      </w:tr>
      <w:tr w:rsidR="006E6814" w:rsidRPr="007F5F22" w14:paraId="28E7C5CE"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70C95437" w14:textId="77777777" w:rsidR="006E6814" w:rsidRPr="007F5F22" w:rsidRDefault="006E6814" w:rsidP="0010287F">
            <w:pPr>
              <w:pStyle w:val="IJECS"/>
              <w:jc w:val="center"/>
              <w:rPr>
                <w:b w:val="0"/>
                <w:noProof/>
                <w:color w:val="000000" w:themeColor="text1"/>
              </w:rPr>
            </w:pPr>
            <w:r w:rsidRPr="007F5F22">
              <w:rPr>
                <w:b w:val="0"/>
                <w:noProof/>
                <w:color w:val="000000" w:themeColor="text1"/>
              </w:rPr>
              <w:t>BI3</w:t>
            </w:r>
          </w:p>
        </w:tc>
        <w:tc>
          <w:tcPr>
            <w:tcW w:w="1667" w:type="pct"/>
          </w:tcPr>
          <w:p w14:paraId="76B0A63C"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916</w:t>
            </w:r>
          </w:p>
        </w:tc>
        <w:tc>
          <w:tcPr>
            <w:tcW w:w="1667" w:type="pct"/>
          </w:tcPr>
          <w:p w14:paraId="71E63E0F"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88</w:t>
            </w:r>
          </w:p>
        </w:tc>
      </w:tr>
      <w:tr w:rsidR="006E6814" w:rsidRPr="007F5F22" w14:paraId="0700DBFB"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5E9C2928" w14:textId="77777777" w:rsidR="006E6814" w:rsidRPr="007F5F22" w:rsidRDefault="006E6814" w:rsidP="0010287F">
            <w:pPr>
              <w:pStyle w:val="IJECS"/>
              <w:jc w:val="center"/>
              <w:rPr>
                <w:b w:val="0"/>
                <w:noProof/>
                <w:color w:val="000000" w:themeColor="text1"/>
              </w:rPr>
            </w:pPr>
            <w:r w:rsidRPr="007F5F22">
              <w:rPr>
                <w:b w:val="0"/>
                <w:noProof/>
                <w:color w:val="000000" w:themeColor="text1"/>
              </w:rPr>
              <w:t>BI4</w:t>
            </w:r>
          </w:p>
        </w:tc>
        <w:tc>
          <w:tcPr>
            <w:tcW w:w="1667" w:type="pct"/>
          </w:tcPr>
          <w:p w14:paraId="27E3BBA6"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897</w:t>
            </w:r>
          </w:p>
        </w:tc>
        <w:tc>
          <w:tcPr>
            <w:tcW w:w="1667" w:type="pct"/>
          </w:tcPr>
          <w:p w14:paraId="66A29A28"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90</w:t>
            </w:r>
          </w:p>
        </w:tc>
      </w:tr>
      <w:tr w:rsidR="006E6814" w:rsidRPr="007F5F22" w14:paraId="226B730C"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4703F1CB" w14:textId="77777777" w:rsidR="006E6814" w:rsidRPr="007F5F22" w:rsidRDefault="006E6814" w:rsidP="0010287F">
            <w:pPr>
              <w:pStyle w:val="IJECS"/>
              <w:jc w:val="center"/>
              <w:rPr>
                <w:b w:val="0"/>
                <w:noProof/>
                <w:color w:val="000000" w:themeColor="text1"/>
              </w:rPr>
            </w:pPr>
            <w:r w:rsidRPr="007F5F22">
              <w:rPr>
                <w:b w:val="0"/>
                <w:noProof/>
                <w:color w:val="000000" w:themeColor="text1"/>
              </w:rPr>
              <w:t>BI5</w:t>
            </w:r>
          </w:p>
        </w:tc>
        <w:tc>
          <w:tcPr>
            <w:tcW w:w="1667" w:type="pct"/>
          </w:tcPr>
          <w:p w14:paraId="7D5FC8C4"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942</w:t>
            </w:r>
          </w:p>
        </w:tc>
        <w:tc>
          <w:tcPr>
            <w:tcW w:w="1667" w:type="pct"/>
          </w:tcPr>
          <w:p w14:paraId="5EA6071B"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75</w:t>
            </w:r>
          </w:p>
        </w:tc>
      </w:tr>
      <w:tr w:rsidR="006E6814" w:rsidRPr="007F5F22" w14:paraId="4038FC08"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0F295DD7" w14:textId="77777777" w:rsidR="006E6814" w:rsidRPr="007F5F22" w:rsidRDefault="006E6814" w:rsidP="0010287F">
            <w:pPr>
              <w:pStyle w:val="IJECS"/>
              <w:jc w:val="center"/>
              <w:rPr>
                <w:b w:val="0"/>
                <w:noProof/>
                <w:color w:val="000000" w:themeColor="text1"/>
              </w:rPr>
            </w:pPr>
            <w:r w:rsidRPr="007F5F22">
              <w:rPr>
                <w:b w:val="0"/>
                <w:noProof/>
                <w:color w:val="000000" w:themeColor="text1"/>
              </w:rPr>
              <w:t>BI6</w:t>
            </w:r>
          </w:p>
        </w:tc>
        <w:tc>
          <w:tcPr>
            <w:tcW w:w="1667" w:type="pct"/>
          </w:tcPr>
          <w:p w14:paraId="4101C9B6"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944</w:t>
            </w:r>
          </w:p>
        </w:tc>
        <w:tc>
          <w:tcPr>
            <w:tcW w:w="1667" w:type="pct"/>
          </w:tcPr>
          <w:p w14:paraId="7CA42554"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79</w:t>
            </w:r>
          </w:p>
        </w:tc>
      </w:tr>
      <w:tr w:rsidR="006E6814" w:rsidRPr="007F5F22" w14:paraId="0D47B68F"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652983C3" w14:textId="77777777" w:rsidR="006E6814" w:rsidRPr="007F5F22" w:rsidRDefault="006E6814" w:rsidP="0010287F">
            <w:pPr>
              <w:pStyle w:val="IJECS"/>
              <w:jc w:val="center"/>
              <w:rPr>
                <w:b w:val="0"/>
                <w:noProof/>
                <w:color w:val="000000" w:themeColor="text1"/>
              </w:rPr>
            </w:pPr>
            <w:r w:rsidRPr="007F5F22">
              <w:rPr>
                <w:b w:val="0"/>
                <w:noProof/>
                <w:color w:val="000000" w:themeColor="text1"/>
              </w:rPr>
              <w:t>R1</w:t>
            </w:r>
          </w:p>
        </w:tc>
        <w:tc>
          <w:tcPr>
            <w:tcW w:w="1667" w:type="pct"/>
          </w:tcPr>
          <w:p w14:paraId="04B0CD46"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903</w:t>
            </w:r>
          </w:p>
        </w:tc>
        <w:tc>
          <w:tcPr>
            <w:tcW w:w="1667" w:type="pct"/>
          </w:tcPr>
          <w:p w14:paraId="0DBFAC75"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88</w:t>
            </w:r>
          </w:p>
        </w:tc>
      </w:tr>
      <w:tr w:rsidR="006E6814" w:rsidRPr="007F5F22" w14:paraId="59D7839B"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13334C51" w14:textId="77777777" w:rsidR="006E6814" w:rsidRPr="007F5F22" w:rsidRDefault="006E6814" w:rsidP="0010287F">
            <w:pPr>
              <w:pStyle w:val="IJECS"/>
              <w:jc w:val="center"/>
              <w:rPr>
                <w:b w:val="0"/>
                <w:noProof/>
                <w:color w:val="000000" w:themeColor="text1"/>
              </w:rPr>
            </w:pPr>
            <w:r w:rsidRPr="007F5F22">
              <w:rPr>
                <w:b w:val="0"/>
                <w:noProof/>
                <w:color w:val="000000" w:themeColor="text1"/>
              </w:rPr>
              <w:t>R2</w:t>
            </w:r>
          </w:p>
        </w:tc>
        <w:tc>
          <w:tcPr>
            <w:tcW w:w="1667" w:type="pct"/>
          </w:tcPr>
          <w:p w14:paraId="32037407"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892</w:t>
            </w:r>
          </w:p>
        </w:tc>
        <w:tc>
          <w:tcPr>
            <w:tcW w:w="1667" w:type="pct"/>
          </w:tcPr>
          <w:p w14:paraId="4986F7A6"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89</w:t>
            </w:r>
          </w:p>
        </w:tc>
      </w:tr>
      <w:tr w:rsidR="006E6814" w:rsidRPr="007F5F22" w14:paraId="57BF331F"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3BE0A527" w14:textId="77777777" w:rsidR="006E6814" w:rsidRPr="007F5F22" w:rsidRDefault="006E6814" w:rsidP="0010287F">
            <w:pPr>
              <w:pStyle w:val="IJECS"/>
              <w:jc w:val="center"/>
              <w:rPr>
                <w:b w:val="0"/>
                <w:noProof/>
                <w:color w:val="000000" w:themeColor="text1"/>
              </w:rPr>
            </w:pPr>
            <w:r w:rsidRPr="007F5F22">
              <w:rPr>
                <w:b w:val="0"/>
                <w:noProof/>
                <w:color w:val="000000" w:themeColor="text1"/>
              </w:rPr>
              <w:t>R3</w:t>
            </w:r>
          </w:p>
        </w:tc>
        <w:tc>
          <w:tcPr>
            <w:tcW w:w="1667" w:type="pct"/>
          </w:tcPr>
          <w:p w14:paraId="342CACD3"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876</w:t>
            </w:r>
          </w:p>
        </w:tc>
        <w:tc>
          <w:tcPr>
            <w:tcW w:w="1667" w:type="pct"/>
          </w:tcPr>
          <w:p w14:paraId="30EEE475"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90</w:t>
            </w:r>
          </w:p>
        </w:tc>
      </w:tr>
      <w:tr w:rsidR="006E6814" w:rsidRPr="007F5F22" w14:paraId="4C48E7AD"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5D190533" w14:textId="77777777" w:rsidR="006E6814" w:rsidRPr="007F5F22" w:rsidRDefault="006E6814" w:rsidP="0010287F">
            <w:pPr>
              <w:pStyle w:val="IJECS"/>
              <w:jc w:val="center"/>
              <w:rPr>
                <w:b w:val="0"/>
                <w:noProof/>
                <w:color w:val="000000" w:themeColor="text1"/>
              </w:rPr>
            </w:pPr>
            <w:r w:rsidRPr="007F5F22">
              <w:rPr>
                <w:b w:val="0"/>
                <w:noProof/>
                <w:color w:val="000000" w:themeColor="text1"/>
              </w:rPr>
              <w:t>R4</w:t>
            </w:r>
          </w:p>
        </w:tc>
        <w:tc>
          <w:tcPr>
            <w:tcW w:w="1667" w:type="pct"/>
          </w:tcPr>
          <w:p w14:paraId="23E966AC"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885</w:t>
            </w:r>
          </w:p>
        </w:tc>
        <w:tc>
          <w:tcPr>
            <w:tcW w:w="1667" w:type="pct"/>
          </w:tcPr>
          <w:p w14:paraId="4C149299"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89</w:t>
            </w:r>
          </w:p>
        </w:tc>
      </w:tr>
      <w:tr w:rsidR="006E6814" w:rsidRPr="007F5F22" w14:paraId="68239876"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23ECA780" w14:textId="77777777" w:rsidR="006E6814" w:rsidRPr="007F5F22" w:rsidRDefault="006E6814" w:rsidP="0010287F">
            <w:pPr>
              <w:pStyle w:val="IJECS"/>
              <w:jc w:val="center"/>
              <w:rPr>
                <w:b w:val="0"/>
                <w:noProof/>
                <w:color w:val="000000" w:themeColor="text1"/>
              </w:rPr>
            </w:pPr>
            <w:r w:rsidRPr="007F5F22">
              <w:rPr>
                <w:b w:val="0"/>
                <w:noProof/>
                <w:color w:val="000000" w:themeColor="text1"/>
              </w:rPr>
              <w:t>R5</w:t>
            </w:r>
          </w:p>
        </w:tc>
        <w:tc>
          <w:tcPr>
            <w:tcW w:w="1667" w:type="pct"/>
          </w:tcPr>
          <w:p w14:paraId="48E29033"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949</w:t>
            </w:r>
          </w:p>
        </w:tc>
        <w:tc>
          <w:tcPr>
            <w:tcW w:w="1667" w:type="pct"/>
          </w:tcPr>
          <w:p w14:paraId="36C2BEEF" w14:textId="77777777" w:rsidR="006E6814" w:rsidRPr="007F5F22"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sidRPr="007F5F22">
              <w:rPr>
                <w:noProof/>
                <w:color w:val="000000" w:themeColor="text1"/>
              </w:rPr>
              <w:t>0.78</w:t>
            </w:r>
          </w:p>
        </w:tc>
      </w:tr>
      <w:tr w:rsidR="006E6814" w:rsidRPr="007F5F22" w14:paraId="7EDC335F"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389CC534" w14:textId="77777777" w:rsidR="006E6814" w:rsidRPr="007F5F22" w:rsidRDefault="006E6814" w:rsidP="0010287F">
            <w:pPr>
              <w:pStyle w:val="IJECS"/>
              <w:jc w:val="center"/>
              <w:rPr>
                <w:b w:val="0"/>
                <w:noProof/>
                <w:color w:val="000000" w:themeColor="text1"/>
              </w:rPr>
            </w:pPr>
            <w:r w:rsidRPr="007F5F22">
              <w:rPr>
                <w:b w:val="0"/>
                <w:noProof/>
                <w:color w:val="000000" w:themeColor="text1"/>
              </w:rPr>
              <w:t>R6</w:t>
            </w:r>
          </w:p>
        </w:tc>
        <w:tc>
          <w:tcPr>
            <w:tcW w:w="1667" w:type="pct"/>
          </w:tcPr>
          <w:p w14:paraId="714629AA"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948</w:t>
            </w:r>
          </w:p>
        </w:tc>
        <w:tc>
          <w:tcPr>
            <w:tcW w:w="1667" w:type="pct"/>
          </w:tcPr>
          <w:p w14:paraId="2BB94D6E" w14:textId="77777777" w:rsidR="006E6814" w:rsidRPr="007F5F22"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7F5F22">
              <w:rPr>
                <w:noProof/>
                <w:color w:val="000000" w:themeColor="text1"/>
              </w:rPr>
              <w:t>0.84</w:t>
            </w:r>
          </w:p>
        </w:tc>
      </w:tr>
    </w:tbl>
    <w:p w14:paraId="3A4360D9" w14:textId="6A3296F7" w:rsidR="006E6814" w:rsidRPr="000F3146" w:rsidRDefault="006E6814" w:rsidP="008C4767">
      <w:pPr>
        <w:autoSpaceDE w:val="0"/>
        <w:autoSpaceDN w:val="0"/>
        <w:adjustRightInd w:val="0"/>
        <w:spacing w:beforeLines="50" w:before="180" w:line="276" w:lineRule="auto"/>
        <w:jc w:val="center"/>
        <w:rPr>
          <w:color w:val="000000" w:themeColor="text1"/>
        </w:rPr>
      </w:pPr>
      <w:r>
        <w:rPr>
          <w:noProof/>
          <w:lang w:val="en-GB" w:eastAsia="en-GB"/>
        </w:rPr>
        <mc:AlternateContent>
          <mc:Choice Requires="wps">
            <w:drawing>
              <wp:anchor distT="0" distB="0" distL="114300" distR="114300" simplePos="0" relativeHeight="251670528" behindDoc="0" locked="0" layoutInCell="1" allowOverlap="1" wp14:anchorId="3BE3431E" wp14:editId="1892A134">
                <wp:simplePos x="0" y="0"/>
                <wp:positionH relativeFrom="margin">
                  <wp:posOffset>5152390</wp:posOffset>
                </wp:positionH>
                <wp:positionV relativeFrom="paragraph">
                  <wp:posOffset>-6459855</wp:posOffset>
                </wp:positionV>
                <wp:extent cx="352425" cy="314325"/>
                <wp:effectExtent l="0" t="0" r="0" b="0"/>
                <wp:wrapNone/>
                <wp:docPr id="43" name="Rectangle 43"/>
                <wp:cNvGraphicFramePr/>
                <a:graphic xmlns:a="http://schemas.openxmlformats.org/drawingml/2006/main">
                  <a:graphicData uri="http://schemas.microsoft.com/office/word/2010/wordprocessingShape">
                    <wps:wsp>
                      <wps:cNvSpPr/>
                      <wps:spPr>
                        <a:xfrm>
                          <a:off x="0" y="0"/>
                          <a:ext cx="352425" cy="314325"/>
                        </a:xfrm>
                        <a:prstGeom prst="rect">
                          <a:avLst/>
                        </a:prstGeom>
                        <a:effectLst>
                          <a:softEdge rad="635000"/>
                        </a:effectLst>
                      </wps:spPr>
                      <wps:style>
                        <a:lnRef idx="2">
                          <a:schemeClr val="accent6"/>
                        </a:lnRef>
                        <a:fillRef idx="1">
                          <a:schemeClr val="lt1"/>
                        </a:fillRef>
                        <a:effectRef idx="0">
                          <a:schemeClr val="accent6"/>
                        </a:effectRef>
                        <a:fontRef idx="minor">
                          <a:schemeClr val="dk1"/>
                        </a:fontRef>
                      </wps:style>
                      <wps:txbx>
                        <w:txbxContent>
                          <w:p w14:paraId="0B8984F4" w14:textId="77777777" w:rsidR="008304DF" w:rsidRPr="00A77203" w:rsidRDefault="008304DF" w:rsidP="006E6814">
                            <w:pPr>
                              <w:jc w:val="center"/>
                              <w:rPr>
                                <w:sz w:val="20"/>
                                <w:szCs w:val="20"/>
                                <w:lang w:val="en-GB"/>
                              </w:rPr>
                            </w:pPr>
                            <w:r>
                              <w:rPr>
                                <w:sz w:val="20"/>
                                <w:szCs w:val="20"/>
                                <w:lang w:val="en-GB"/>
                              </w:rPr>
                              <w:t>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3431E" id="Rectangle 43" o:spid="_x0000_s1027" style="position:absolute;left:0;text-align:left;margin-left:405.7pt;margin-top:-508.65pt;width:27.75pt;height:24.75pt;z-index:2516705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" fillcolor="white [3201]" strokecolor="#f79646 [3209]" strokeweight="2pt">
                <v:textbox>
                  <w:txbxContent>
                    <w:p w14:paraId="0B8984F4" w14:textId="77777777" w:rsidR="008304DF" w:rsidRPr="00A77203" w:rsidRDefault="008304DF" w:rsidP="006E6814">
                      <w:pPr>
                        <w:jc w:val="center"/>
                        <w:rPr>
                          <w:sz w:val="20"/>
                          <w:szCs w:val="20"/>
                          <w:lang w:val="en-GB"/>
                        </w:rPr>
                      </w:pPr>
                      <w:r>
                        <w:rPr>
                          <w:sz w:val="20"/>
                          <w:szCs w:val="20"/>
                          <w:lang w:val="en-GB"/>
                        </w:rPr>
                        <w:t>12</w:t>
                      </w:r>
                    </w:p>
                  </w:txbxContent>
                </v:textbox>
                <w10:wrap anchorx="margin"/>
              </v:rect>
            </w:pict>
          </mc:Fallback>
        </mc:AlternateContent>
      </w:r>
      <w:r w:rsidRPr="000F3146">
        <w:rPr>
          <w:b/>
          <w:color w:val="000000" w:themeColor="text1"/>
        </w:rPr>
        <w:t xml:space="preserve">Table </w:t>
      </w:r>
      <w:r>
        <w:rPr>
          <w:b/>
          <w:color w:val="000000" w:themeColor="text1"/>
        </w:rPr>
        <w:t>3</w:t>
      </w:r>
      <w:r w:rsidRPr="000F3146">
        <w:rPr>
          <w:color w:val="000000" w:themeColor="text1"/>
        </w:rPr>
        <w:t xml:space="preserve">: Construct Reliability (CR) and Variance Extracted (VE) </w:t>
      </w:r>
    </w:p>
    <w:tbl>
      <w:tblPr>
        <w:tblStyle w:val="PlainTable2"/>
        <w:tblW w:w="5000" w:type="pct"/>
        <w:tblLook w:val="04A0" w:firstRow="1" w:lastRow="0" w:firstColumn="1" w:lastColumn="0" w:noHBand="0" w:noVBand="1"/>
      </w:tblPr>
      <w:tblGrid>
        <w:gridCol w:w="2834"/>
        <w:gridCol w:w="2835"/>
        <w:gridCol w:w="2835"/>
      </w:tblGrid>
      <w:tr w:rsidR="006E6814" w:rsidRPr="00CA77BF" w14:paraId="643391BB" w14:textId="77777777" w:rsidTr="001028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45E74364" w14:textId="77777777" w:rsidR="006E6814" w:rsidRPr="007F5F22" w:rsidRDefault="006E6814" w:rsidP="0010287F">
            <w:pPr>
              <w:pStyle w:val="IJECS"/>
              <w:jc w:val="center"/>
              <w:rPr>
                <w:bCs w:val="0"/>
                <w:noProof/>
                <w:color w:val="000000" w:themeColor="text1"/>
                <w:lang w:val="id-ID"/>
              </w:rPr>
            </w:pPr>
            <w:r w:rsidRPr="007F5F22">
              <w:rPr>
                <w:bCs w:val="0"/>
                <w:noProof/>
                <w:color w:val="000000" w:themeColor="text1"/>
                <w:lang w:val="id-ID"/>
              </w:rPr>
              <w:t>Variable</w:t>
            </w:r>
          </w:p>
        </w:tc>
        <w:tc>
          <w:tcPr>
            <w:tcW w:w="1667" w:type="pct"/>
          </w:tcPr>
          <w:p w14:paraId="54113602" w14:textId="77777777" w:rsidR="006E6814" w:rsidRPr="007F5F22" w:rsidRDefault="006E6814" w:rsidP="0010287F">
            <w:pPr>
              <w:pStyle w:val="IJECS"/>
              <w:jc w:val="center"/>
              <w:cnfStyle w:val="100000000000" w:firstRow="1" w:lastRow="0" w:firstColumn="0" w:lastColumn="0" w:oddVBand="0" w:evenVBand="0" w:oddHBand="0" w:evenHBand="0" w:firstRowFirstColumn="0" w:firstRowLastColumn="0" w:lastRowFirstColumn="0" w:lastRowLastColumn="0"/>
              <w:rPr>
                <w:bCs w:val="0"/>
                <w:noProof/>
                <w:color w:val="000000" w:themeColor="text1"/>
                <w:lang w:val="id-ID"/>
              </w:rPr>
            </w:pPr>
            <w:r w:rsidRPr="007F5F22">
              <w:rPr>
                <w:bCs w:val="0"/>
                <w:noProof/>
                <w:color w:val="000000" w:themeColor="text1"/>
                <w:lang w:val="id-ID"/>
              </w:rPr>
              <w:t>Construct Re</w:t>
            </w:r>
            <w:r>
              <w:rPr>
                <w:bCs w:val="0"/>
                <w:noProof/>
                <w:color w:val="000000" w:themeColor="text1"/>
                <w:lang w:val="en-GB"/>
              </w:rPr>
              <w:t>li</w:t>
            </w:r>
            <w:r w:rsidRPr="007F5F22">
              <w:rPr>
                <w:bCs w:val="0"/>
                <w:noProof/>
                <w:color w:val="000000" w:themeColor="text1"/>
                <w:lang w:val="id-ID"/>
              </w:rPr>
              <w:t>ability</w:t>
            </w:r>
          </w:p>
        </w:tc>
        <w:tc>
          <w:tcPr>
            <w:tcW w:w="1667" w:type="pct"/>
          </w:tcPr>
          <w:p w14:paraId="3351CD09" w14:textId="77777777" w:rsidR="006E6814" w:rsidRPr="007F5F22" w:rsidRDefault="006E6814" w:rsidP="0010287F">
            <w:pPr>
              <w:pStyle w:val="IJECS"/>
              <w:jc w:val="center"/>
              <w:cnfStyle w:val="100000000000" w:firstRow="1" w:lastRow="0" w:firstColumn="0" w:lastColumn="0" w:oddVBand="0" w:evenVBand="0" w:oddHBand="0" w:evenHBand="0" w:firstRowFirstColumn="0" w:firstRowLastColumn="0" w:lastRowFirstColumn="0" w:lastRowLastColumn="0"/>
              <w:rPr>
                <w:bCs w:val="0"/>
                <w:noProof/>
                <w:color w:val="000000" w:themeColor="text1"/>
                <w:lang w:val="id-ID"/>
              </w:rPr>
            </w:pPr>
            <w:r w:rsidRPr="007F5F22">
              <w:rPr>
                <w:bCs w:val="0"/>
                <w:noProof/>
                <w:color w:val="000000" w:themeColor="text1"/>
                <w:lang w:val="id-ID"/>
              </w:rPr>
              <w:t>Variance Extracted</w:t>
            </w:r>
          </w:p>
        </w:tc>
      </w:tr>
      <w:tr w:rsidR="006E6814" w:rsidRPr="00CA77BF" w14:paraId="4D1AF3AC"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296AAD5E" w14:textId="77777777" w:rsidR="006E6814" w:rsidRPr="007F5F22" w:rsidRDefault="006E6814" w:rsidP="0010287F">
            <w:pPr>
              <w:pStyle w:val="IJECS"/>
              <w:jc w:val="center"/>
              <w:rPr>
                <w:b w:val="0"/>
                <w:noProof/>
                <w:color w:val="000000" w:themeColor="text1"/>
                <w:lang w:val="id-ID"/>
              </w:rPr>
            </w:pPr>
            <w:r w:rsidRPr="007F5F22">
              <w:rPr>
                <w:b w:val="0"/>
                <w:noProof/>
                <w:color w:val="000000" w:themeColor="text1"/>
                <w:lang w:val="id-ID"/>
              </w:rPr>
              <w:t>ESQ</w:t>
            </w:r>
          </w:p>
        </w:tc>
        <w:tc>
          <w:tcPr>
            <w:tcW w:w="1667" w:type="pct"/>
          </w:tcPr>
          <w:p w14:paraId="7C89C157" w14:textId="77777777" w:rsidR="006E6814" w:rsidRPr="00CA77BF"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0.904</w:t>
            </w:r>
          </w:p>
        </w:tc>
        <w:tc>
          <w:tcPr>
            <w:tcW w:w="1667" w:type="pct"/>
          </w:tcPr>
          <w:p w14:paraId="4BCB30C6" w14:textId="77777777" w:rsidR="006E6814" w:rsidRPr="00CA77BF"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0.654</w:t>
            </w:r>
          </w:p>
        </w:tc>
      </w:tr>
      <w:tr w:rsidR="006E6814" w:rsidRPr="00CA77BF" w14:paraId="45C1A933"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1E02DBDD" w14:textId="77777777" w:rsidR="006E6814" w:rsidRPr="007F5F22" w:rsidRDefault="006E6814" w:rsidP="0010287F">
            <w:pPr>
              <w:pStyle w:val="IJECS"/>
              <w:jc w:val="center"/>
              <w:rPr>
                <w:b w:val="0"/>
                <w:noProof/>
                <w:color w:val="000000" w:themeColor="text1"/>
                <w:lang w:val="id-ID"/>
              </w:rPr>
            </w:pPr>
            <w:r w:rsidRPr="007F5F22">
              <w:rPr>
                <w:b w:val="0"/>
                <w:noProof/>
                <w:color w:val="000000" w:themeColor="text1"/>
                <w:lang w:val="id-ID"/>
              </w:rPr>
              <w:t>PBP</w:t>
            </w:r>
          </w:p>
        </w:tc>
        <w:tc>
          <w:tcPr>
            <w:tcW w:w="1667" w:type="pct"/>
          </w:tcPr>
          <w:p w14:paraId="6EB9609C" w14:textId="77777777" w:rsidR="006E6814" w:rsidRPr="00CA77BF"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sidRPr="00CA77BF">
              <w:rPr>
                <w:noProof/>
                <w:color w:val="000000" w:themeColor="text1"/>
                <w:lang w:val="id-ID"/>
              </w:rPr>
              <w:t>0.</w:t>
            </w:r>
            <w:r>
              <w:rPr>
                <w:noProof/>
                <w:color w:val="000000" w:themeColor="text1"/>
              </w:rPr>
              <w:t>928</w:t>
            </w:r>
          </w:p>
        </w:tc>
        <w:tc>
          <w:tcPr>
            <w:tcW w:w="1667" w:type="pct"/>
          </w:tcPr>
          <w:p w14:paraId="58BC2AC5" w14:textId="77777777" w:rsidR="006E6814" w:rsidRPr="00CA77BF"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id-ID"/>
              </w:rPr>
              <w:t>0.682</w:t>
            </w:r>
          </w:p>
        </w:tc>
      </w:tr>
      <w:tr w:rsidR="006E6814" w:rsidRPr="00CA77BF" w14:paraId="4DB16AFB"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3184D701" w14:textId="77777777" w:rsidR="006E6814" w:rsidRPr="007F5F22" w:rsidRDefault="006E6814" w:rsidP="0010287F">
            <w:pPr>
              <w:pStyle w:val="IJECS"/>
              <w:jc w:val="center"/>
              <w:rPr>
                <w:b w:val="0"/>
                <w:noProof/>
                <w:color w:val="000000" w:themeColor="text1"/>
                <w:lang w:val="id-ID"/>
              </w:rPr>
            </w:pPr>
            <w:r w:rsidRPr="007F5F22">
              <w:rPr>
                <w:b w:val="0"/>
                <w:noProof/>
                <w:color w:val="000000" w:themeColor="text1"/>
                <w:lang w:val="id-ID"/>
              </w:rPr>
              <w:t>SS</w:t>
            </w:r>
          </w:p>
        </w:tc>
        <w:tc>
          <w:tcPr>
            <w:tcW w:w="1667" w:type="pct"/>
          </w:tcPr>
          <w:p w14:paraId="50391429" w14:textId="77777777" w:rsidR="006E6814" w:rsidRPr="00CA77BF"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Pr>
                <w:noProof/>
                <w:color w:val="000000" w:themeColor="text1"/>
              </w:rPr>
              <w:t>0.941</w:t>
            </w:r>
          </w:p>
        </w:tc>
        <w:tc>
          <w:tcPr>
            <w:tcW w:w="1667" w:type="pct"/>
          </w:tcPr>
          <w:p w14:paraId="38C737B8" w14:textId="77777777" w:rsidR="006E6814" w:rsidRPr="00CA77BF"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0.697</w:t>
            </w:r>
          </w:p>
        </w:tc>
      </w:tr>
      <w:tr w:rsidR="006E6814" w:rsidRPr="00CA77BF" w14:paraId="47E661CE"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2A61F08F" w14:textId="77777777" w:rsidR="006E6814" w:rsidRPr="007F5F22" w:rsidRDefault="006E6814" w:rsidP="0010287F">
            <w:pPr>
              <w:pStyle w:val="IJECS"/>
              <w:jc w:val="center"/>
              <w:rPr>
                <w:b w:val="0"/>
                <w:noProof/>
                <w:color w:val="000000" w:themeColor="text1"/>
                <w:lang w:val="id-ID"/>
              </w:rPr>
            </w:pPr>
            <w:r w:rsidRPr="007F5F22">
              <w:rPr>
                <w:b w:val="0"/>
                <w:noProof/>
                <w:color w:val="000000" w:themeColor="text1"/>
                <w:lang w:val="id-ID"/>
              </w:rPr>
              <w:t>S</w:t>
            </w:r>
          </w:p>
        </w:tc>
        <w:tc>
          <w:tcPr>
            <w:tcW w:w="1667" w:type="pct"/>
          </w:tcPr>
          <w:p w14:paraId="0A565B78" w14:textId="77777777" w:rsidR="006E6814" w:rsidRPr="00CA77BF"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Pr>
                <w:noProof/>
                <w:color w:val="000000" w:themeColor="text1"/>
              </w:rPr>
              <w:t>0.964</w:t>
            </w:r>
          </w:p>
        </w:tc>
        <w:tc>
          <w:tcPr>
            <w:tcW w:w="1667" w:type="pct"/>
          </w:tcPr>
          <w:p w14:paraId="2DFFC2F1" w14:textId="77777777" w:rsidR="006E6814" w:rsidRPr="00CA77BF"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id-ID"/>
              </w:rPr>
              <w:t>0.818</w:t>
            </w:r>
          </w:p>
        </w:tc>
      </w:tr>
      <w:tr w:rsidR="006E6814" w:rsidRPr="00CA77BF" w14:paraId="66EA0075"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6C42F5E6" w14:textId="77777777" w:rsidR="006E6814" w:rsidRPr="007F5F22" w:rsidRDefault="006E6814" w:rsidP="0010287F">
            <w:pPr>
              <w:pStyle w:val="IJECS"/>
              <w:jc w:val="center"/>
              <w:rPr>
                <w:b w:val="0"/>
                <w:noProof/>
                <w:color w:val="000000" w:themeColor="text1"/>
                <w:lang w:val="id-ID"/>
              </w:rPr>
            </w:pPr>
            <w:r w:rsidRPr="007F5F22">
              <w:rPr>
                <w:b w:val="0"/>
                <w:noProof/>
                <w:color w:val="000000" w:themeColor="text1"/>
                <w:lang w:val="id-ID"/>
              </w:rPr>
              <w:t>T</w:t>
            </w:r>
          </w:p>
        </w:tc>
        <w:tc>
          <w:tcPr>
            <w:tcW w:w="1667" w:type="pct"/>
          </w:tcPr>
          <w:p w14:paraId="5FE05F21" w14:textId="77777777" w:rsidR="006E6814" w:rsidRPr="00CA77BF"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Pr>
                <w:noProof/>
                <w:color w:val="000000" w:themeColor="text1"/>
              </w:rPr>
              <w:t>0.957</w:t>
            </w:r>
          </w:p>
        </w:tc>
        <w:tc>
          <w:tcPr>
            <w:tcW w:w="1667" w:type="pct"/>
          </w:tcPr>
          <w:p w14:paraId="3DAE6874" w14:textId="77777777" w:rsidR="006E6814" w:rsidRPr="00CA77BF"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0.762</w:t>
            </w:r>
          </w:p>
        </w:tc>
      </w:tr>
      <w:tr w:rsidR="006E6814" w:rsidRPr="00CA77BF" w14:paraId="1A540147" w14:textId="77777777" w:rsidTr="0010287F">
        <w:tc>
          <w:tcPr>
            <w:cnfStyle w:val="001000000000" w:firstRow="0" w:lastRow="0" w:firstColumn="1" w:lastColumn="0" w:oddVBand="0" w:evenVBand="0" w:oddHBand="0" w:evenHBand="0" w:firstRowFirstColumn="0" w:firstRowLastColumn="0" w:lastRowFirstColumn="0" w:lastRowLastColumn="0"/>
            <w:tcW w:w="1666" w:type="pct"/>
          </w:tcPr>
          <w:p w14:paraId="3A206BEF" w14:textId="77777777" w:rsidR="006E6814" w:rsidRPr="007F5F22" w:rsidRDefault="006E6814" w:rsidP="0010287F">
            <w:pPr>
              <w:pStyle w:val="IJECS"/>
              <w:jc w:val="center"/>
              <w:rPr>
                <w:b w:val="0"/>
                <w:noProof/>
                <w:color w:val="000000" w:themeColor="text1"/>
                <w:lang w:val="id-ID"/>
              </w:rPr>
            </w:pPr>
            <w:r w:rsidRPr="007F5F22">
              <w:rPr>
                <w:b w:val="0"/>
                <w:noProof/>
                <w:color w:val="000000" w:themeColor="text1"/>
                <w:lang w:val="id-ID"/>
              </w:rPr>
              <w:t>BI</w:t>
            </w:r>
          </w:p>
        </w:tc>
        <w:tc>
          <w:tcPr>
            <w:tcW w:w="1667" w:type="pct"/>
          </w:tcPr>
          <w:p w14:paraId="08D98B17" w14:textId="77777777" w:rsidR="006E6814" w:rsidRPr="00CA77BF"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rPr>
            </w:pPr>
            <w:r>
              <w:rPr>
                <w:noProof/>
                <w:color w:val="000000" w:themeColor="text1"/>
              </w:rPr>
              <w:t>0.938</w:t>
            </w:r>
          </w:p>
        </w:tc>
        <w:tc>
          <w:tcPr>
            <w:tcW w:w="1667" w:type="pct"/>
          </w:tcPr>
          <w:p w14:paraId="1CB9ADFA" w14:textId="77777777" w:rsidR="006E6814" w:rsidRPr="00CA77BF" w:rsidRDefault="006E6814" w:rsidP="0010287F">
            <w:pPr>
              <w:pStyle w:val="IJECS"/>
              <w:jc w:val="center"/>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Pr>
                <w:noProof/>
                <w:color w:val="000000" w:themeColor="text1"/>
                <w:lang w:val="id-ID"/>
              </w:rPr>
              <w:t>0.716</w:t>
            </w:r>
          </w:p>
        </w:tc>
      </w:tr>
      <w:tr w:rsidR="006E6814" w:rsidRPr="00CA77BF" w14:paraId="68C7DCC8"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23C1AFC6" w14:textId="77777777" w:rsidR="006E6814" w:rsidRPr="007F5F22" w:rsidRDefault="006E6814" w:rsidP="0010287F">
            <w:pPr>
              <w:pStyle w:val="IJECS"/>
              <w:jc w:val="center"/>
              <w:rPr>
                <w:b w:val="0"/>
                <w:noProof/>
                <w:color w:val="000000" w:themeColor="text1"/>
                <w:lang w:val="id-ID"/>
              </w:rPr>
            </w:pPr>
            <w:r w:rsidRPr="007F5F22">
              <w:rPr>
                <w:b w:val="0"/>
                <w:noProof/>
                <w:color w:val="000000" w:themeColor="text1"/>
                <w:lang w:val="id-ID"/>
              </w:rPr>
              <w:t>R</w:t>
            </w:r>
          </w:p>
        </w:tc>
        <w:tc>
          <w:tcPr>
            <w:tcW w:w="1667" w:type="pct"/>
          </w:tcPr>
          <w:p w14:paraId="5881147F" w14:textId="77777777" w:rsidR="006E6814" w:rsidRPr="00CA77BF"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rPr>
            </w:pPr>
            <w:r>
              <w:rPr>
                <w:noProof/>
                <w:color w:val="000000" w:themeColor="text1"/>
              </w:rPr>
              <w:t>0.950</w:t>
            </w:r>
          </w:p>
        </w:tc>
        <w:tc>
          <w:tcPr>
            <w:tcW w:w="1667" w:type="pct"/>
          </w:tcPr>
          <w:p w14:paraId="6AFC369C" w14:textId="77777777" w:rsidR="006E6814" w:rsidRPr="00CA77BF" w:rsidRDefault="006E6814" w:rsidP="0010287F">
            <w:pPr>
              <w:pStyle w:val="IJECS"/>
              <w:jc w:val="center"/>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Pr>
                <w:noProof/>
                <w:color w:val="000000" w:themeColor="text1"/>
                <w:lang w:val="id-ID"/>
              </w:rPr>
              <w:t>0.762</w:t>
            </w:r>
          </w:p>
        </w:tc>
      </w:tr>
    </w:tbl>
    <w:p w14:paraId="4C00D67F" w14:textId="77777777" w:rsidR="006E6814" w:rsidRPr="00F27B28" w:rsidRDefault="006E6814" w:rsidP="008C4767">
      <w:pPr>
        <w:spacing w:beforeLines="50" w:before="180"/>
        <w:jc w:val="center"/>
        <w:rPr>
          <w:color w:val="000000" w:themeColor="text1"/>
        </w:rPr>
      </w:pPr>
      <w:r>
        <w:rPr>
          <w:b/>
          <w:color w:val="000000" w:themeColor="text1"/>
        </w:rPr>
        <w:t>Table 4</w:t>
      </w:r>
      <w:r w:rsidRPr="00F27B28">
        <w:rPr>
          <w:b/>
          <w:color w:val="000000" w:themeColor="text1"/>
        </w:rPr>
        <w:t>.</w:t>
      </w:r>
      <w:r w:rsidRPr="00F27B28">
        <w:rPr>
          <w:color w:val="000000" w:themeColor="text1"/>
        </w:rPr>
        <w:t xml:space="preserve"> Result of R Square Test</w:t>
      </w:r>
    </w:p>
    <w:tbl>
      <w:tblPr>
        <w:tblStyle w:val="PlainTable2"/>
        <w:tblW w:w="0" w:type="auto"/>
        <w:jc w:val="center"/>
        <w:tblLook w:val="04A0" w:firstRow="1" w:lastRow="0" w:firstColumn="1" w:lastColumn="0" w:noHBand="0" w:noVBand="1"/>
      </w:tblPr>
      <w:tblGrid>
        <w:gridCol w:w="2765"/>
        <w:gridCol w:w="2766"/>
      </w:tblGrid>
      <w:tr w:rsidR="006E6814" w:rsidRPr="00CA77BF" w14:paraId="2C2E7FF3" w14:textId="77777777" w:rsidTr="001028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65" w:type="dxa"/>
            <w:vAlign w:val="center"/>
          </w:tcPr>
          <w:p w14:paraId="5731A9B7" w14:textId="77777777" w:rsidR="006E6814" w:rsidRPr="007F5F22" w:rsidRDefault="006E6814" w:rsidP="0010287F">
            <w:pPr>
              <w:pStyle w:val="NormalWeb"/>
              <w:snapToGrid w:val="0"/>
              <w:spacing w:before="0" w:beforeAutospacing="0" w:after="0" w:afterAutospacing="0"/>
              <w:jc w:val="center"/>
              <w:textAlignment w:val="top"/>
              <w:rPr>
                <w:rFonts w:ascii="Times New Roman" w:hAnsi="Times New Roman" w:cs="Times New Roman"/>
                <w:bCs w:val="0"/>
                <w:noProof/>
                <w:color w:val="000000" w:themeColor="text1"/>
                <w:lang w:val="id-ID"/>
              </w:rPr>
            </w:pPr>
            <w:r w:rsidRPr="007F5F22">
              <w:rPr>
                <w:rFonts w:ascii="Times New Roman" w:hAnsi="Times New Roman" w:cs="Times New Roman"/>
                <w:bCs w:val="0"/>
                <w:noProof/>
                <w:color w:val="000000" w:themeColor="text1"/>
                <w:lang w:val="id-ID"/>
              </w:rPr>
              <w:t>Variable</w:t>
            </w:r>
          </w:p>
        </w:tc>
        <w:tc>
          <w:tcPr>
            <w:tcW w:w="2766" w:type="dxa"/>
            <w:vAlign w:val="center"/>
          </w:tcPr>
          <w:p w14:paraId="2748BAAE" w14:textId="77777777" w:rsidR="006E6814" w:rsidRPr="007F5F22" w:rsidRDefault="006E6814" w:rsidP="0010287F">
            <w:pPr>
              <w:pStyle w:val="NormalWeb"/>
              <w:snapToGrid w:val="0"/>
              <w:spacing w:before="0" w:beforeAutospacing="0" w:after="0" w:afterAutospacing="0"/>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noProof/>
                <w:color w:val="000000" w:themeColor="text1"/>
                <w:lang w:val="id-ID"/>
              </w:rPr>
            </w:pPr>
            <w:r w:rsidRPr="007F5F22">
              <w:rPr>
                <w:rFonts w:ascii="Times New Roman" w:hAnsi="Times New Roman" w:cs="Times New Roman"/>
                <w:bCs w:val="0"/>
                <w:noProof/>
                <w:color w:val="000000" w:themeColor="text1"/>
                <w:lang w:val="id-ID"/>
              </w:rPr>
              <w:t>R Square Adjusted</w:t>
            </w:r>
          </w:p>
        </w:tc>
      </w:tr>
      <w:tr w:rsidR="006E6814" w:rsidRPr="00CA77BF" w14:paraId="01A2A14B" w14:textId="77777777" w:rsidTr="001028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65" w:type="dxa"/>
            <w:vAlign w:val="center"/>
          </w:tcPr>
          <w:p w14:paraId="0EEF65D9" w14:textId="77777777" w:rsidR="006E6814" w:rsidRPr="007F5F22" w:rsidRDefault="006E6814" w:rsidP="0010287F">
            <w:pPr>
              <w:pStyle w:val="NormalWeb"/>
              <w:snapToGrid w:val="0"/>
              <w:spacing w:before="0" w:beforeAutospacing="0" w:after="0" w:afterAutospacing="0"/>
              <w:jc w:val="center"/>
              <w:textAlignment w:val="top"/>
              <w:rPr>
                <w:rFonts w:ascii="Times New Roman" w:hAnsi="Times New Roman" w:cs="Times New Roman"/>
                <w:b w:val="0"/>
                <w:noProof/>
                <w:color w:val="000000" w:themeColor="text1"/>
                <w:lang w:val="id-ID"/>
              </w:rPr>
            </w:pPr>
            <w:r w:rsidRPr="007F5F22">
              <w:rPr>
                <w:rFonts w:ascii="Times New Roman" w:hAnsi="Times New Roman" w:cs="Times New Roman"/>
                <w:b w:val="0"/>
                <w:noProof/>
                <w:color w:val="000000" w:themeColor="text1"/>
                <w:lang w:val="id-ID"/>
              </w:rPr>
              <w:t>S</w:t>
            </w:r>
          </w:p>
        </w:tc>
        <w:tc>
          <w:tcPr>
            <w:tcW w:w="2766" w:type="dxa"/>
            <w:vAlign w:val="center"/>
          </w:tcPr>
          <w:p w14:paraId="1122DDC6" w14:textId="77777777" w:rsidR="006E6814" w:rsidRPr="00CA77BF" w:rsidRDefault="006E6814" w:rsidP="0010287F">
            <w:pPr>
              <w:pStyle w:val="NormalWeb"/>
              <w:snapToGrid w:val="0"/>
              <w:spacing w:before="0" w:beforeAutospacing="0" w:after="0" w:afterAutospacing="0"/>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0.92</w:t>
            </w:r>
          </w:p>
        </w:tc>
      </w:tr>
      <w:tr w:rsidR="006E6814" w:rsidRPr="00CA77BF" w14:paraId="66520DD5" w14:textId="77777777" w:rsidTr="0010287F">
        <w:trPr>
          <w:jc w:val="center"/>
        </w:trPr>
        <w:tc>
          <w:tcPr>
            <w:cnfStyle w:val="001000000000" w:firstRow="0" w:lastRow="0" w:firstColumn="1" w:lastColumn="0" w:oddVBand="0" w:evenVBand="0" w:oddHBand="0" w:evenHBand="0" w:firstRowFirstColumn="0" w:firstRowLastColumn="0" w:lastRowFirstColumn="0" w:lastRowLastColumn="0"/>
            <w:tcW w:w="2765" w:type="dxa"/>
            <w:vAlign w:val="center"/>
          </w:tcPr>
          <w:p w14:paraId="57125BBD" w14:textId="77777777" w:rsidR="006E6814" w:rsidRPr="007F5F22" w:rsidRDefault="006E6814" w:rsidP="0010287F">
            <w:pPr>
              <w:pStyle w:val="NormalWeb"/>
              <w:snapToGrid w:val="0"/>
              <w:spacing w:before="0" w:beforeAutospacing="0" w:after="0" w:afterAutospacing="0"/>
              <w:jc w:val="center"/>
              <w:textAlignment w:val="top"/>
              <w:rPr>
                <w:rFonts w:ascii="Times New Roman" w:hAnsi="Times New Roman" w:cs="Times New Roman"/>
                <w:b w:val="0"/>
                <w:noProof/>
                <w:color w:val="000000" w:themeColor="text1"/>
                <w:lang w:val="id-ID"/>
              </w:rPr>
            </w:pPr>
            <w:r w:rsidRPr="007F5F22">
              <w:rPr>
                <w:rFonts w:ascii="Times New Roman" w:hAnsi="Times New Roman" w:cs="Times New Roman"/>
                <w:b w:val="0"/>
                <w:noProof/>
                <w:color w:val="000000" w:themeColor="text1"/>
                <w:lang w:val="id-ID"/>
              </w:rPr>
              <w:t>T</w:t>
            </w:r>
          </w:p>
        </w:tc>
        <w:tc>
          <w:tcPr>
            <w:tcW w:w="2766" w:type="dxa"/>
            <w:vAlign w:val="center"/>
          </w:tcPr>
          <w:p w14:paraId="765642EA" w14:textId="77777777" w:rsidR="006E6814" w:rsidRPr="00CA77BF" w:rsidRDefault="006E6814" w:rsidP="0010287F">
            <w:pPr>
              <w:pStyle w:val="NormalWeb"/>
              <w:snapToGrid w:val="0"/>
              <w:spacing w:before="0" w:beforeAutospacing="0" w:after="0" w:afterAutospacing="0"/>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lang w:val="id-ID"/>
              </w:rPr>
            </w:pPr>
            <w:r>
              <w:rPr>
                <w:rFonts w:ascii="Times New Roman" w:hAnsi="Times New Roman" w:cs="Times New Roman"/>
                <w:noProof/>
                <w:color w:val="000000" w:themeColor="text1"/>
                <w:lang w:val="id-ID"/>
              </w:rPr>
              <w:t>0.93</w:t>
            </w:r>
          </w:p>
        </w:tc>
      </w:tr>
      <w:tr w:rsidR="006E6814" w:rsidRPr="00CA77BF" w14:paraId="04076EB0" w14:textId="77777777" w:rsidTr="001028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65" w:type="dxa"/>
            <w:vAlign w:val="center"/>
          </w:tcPr>
          <w:p w14:paraId="74E983E9" w14:textId="77777777" w:rsidR="006E6814" w:rsidRPr="007F5F22" w:rsidRDefault="006E6814" w:rsidP="0010287F">
            <w:pPr>
              <w:pStyle w:val="NormalWeb"/>
              <w:snapToGrid w:val="0"/>
              <w:spacing w:before="0" w:beforeAutospacing="0" w:after="0" w:afterAutospacing="0"/>
              <w:jc w:val="center"/>
              <w:textAlignment w:val="top"/>
              <w:rPr>
                <w:rFonts w:ascii="Times New Roman" w:hAnsi="Times New Roman" w:cs="Times New Roman"/>
                <w:b w:val="0"/>
                <w:noProof/>
                <w:color w:val="000000" w:themeColor="text1"/>
                <w:lang w:val="en-GB"/>
              </w:rPr>
            </w:pPr>
            <w:r w:rsidRPr="007F5F22">
              <w:rPr>
                <w:rFonts w:ascii="Times New Roman" w:hAnsi="Times New Roman" w:cs="Times New Roman"/>
                <w:b w:val="0"/>
                <w:noProof/>
                <w:color w:val="000000" w:themeColor="text1"/>
                <w:lang w:val="en-GB"/>
              </w:rPr>
              <w:t>BI</w:t>
            </w:r>
          </w:p>
        </w:tc>
        <w:tc>
          <w:tcPr>
            <w:tcW w:w="2766" w:type="dxa"/>
            <w:vAlign w:val="center"/>
          </w:tcPr>
          <w:p w14:paraId="3D767230" w14:textId="77777777" w:rsidR="006E6814" w:rsidRPr="00F27B28" w:rsidRDefault="006E6814" w:rsidP="0010287F">
            <w:pPr>
              <w:pStyle w:val="NormalWeb"/>
              <w:snapToGrid w:val="0"/>
              <w:spacing w:before="0" w:beforeAutospacing="0" w:after="0" w:afterAutospacing="0"/>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lang w:val="en-GB"/>
              </w:rPr>
            </w:pPr>
            <w:r>
              <w:rPr>
                <w:rFonts w:ascii="Times New Roman" w:hAnsi="Times New Roman" w:cs="Times New Roman"/>
                <w:noProof/>
                <w:color w:val="000000" w:themeColor="text1"/>
                <w:lang w:val="en-GB"/>
              </w:rPr>
              <w:t>0.90</w:t>
            </w:r>
          </w:p>
        </w:tc>
      </w:tr>
      <w:tr w:rsidR="006E6814" w:rsidRPr="00CA77BF" w14:paraId="193B6C25" w14:textId="77777777" w:rsidTr="0010287F">
        <w:trPr>
          <w:jc w:val="center"/>
        </w:trPr>
        <w:tc>
          <w:tcPr>
            <w:cnfStyle w:val="001000000000" w:firstRow="0" w:lastRow="0" w:firstColumn="1" w:lastColumn="0" w:oddVBand="0" w:evenVBand="0" w:oddHBand="0" w:evenHBand="0" w:firstRowFirstColumn="0" w:firstRowLastColumn="0" w:lastRowFirstColumn="0" w:lastRowLastColumn="0"/>
            <w:tcW w:w="2765" w:type="dxa"/>
            <w:vAlign w:val="center"/>
          </w:tcPr>
          <w:p w14:paraId="2C2E01D9" w14:textId="77777777" w:rsidR="006E6814" w:rsidRPr="007F5F22" w:rsidRDefault="006E6814" w:rsidP="0010287F">
            <w:pPr>
              <w:pStyle w:val="NormalWeb"/>
              <w:snapToGrid w:val="0"/>
              <w:spacing w:before="0" w:beforeAutospacing="0" w:after="0" w:afterAutospacing="0"/>
              <w:jc w:val="center"/>
              <w:textAlignment w:val="top"/>
              <w:rPr>
                <w:rFonts w:ascii="Times New Roman" w:hAnsi="Times New Roman" w:cs="Times New Roman"/>
                <w:b w:val="0"/>
                <w:noProof/>
                <w:color w:val="000000" w:themeColor="text1"/>
                <w:lang w:val="en-GB"/>
              </w:rPr>
            </w:pPr>
            <w:r w:rsidRPr="007F5F22">
              <w:rPr>
                <w:rFonts w:ascii="Times New Roman" w:hAnsi="Times New Roman" w:cs="Times New Roman"/>
                <w:b w:val="0"/>
                <w:noProof/>
                <w:color w:val="000000" w:themeColor="text1"/>
                <w:lang w:val="en-GB"/>
              </w:rPr>
              <w:t>R</w:t>
            </w:r>
          </w:p>
        </w:tc>
        <w:tc>
          <w:tcPr>
            <w:tcW w:w="2766" w:type="dxa"/>
            <w:vAlign w:val="center"/>
          </w:tcPr>
          <w:p w14:paraId="7C09A63D" w14:textId="77777777" w:rsidR="006E6814" w:rsidRPr="00F27B28" w:rsidRDefault="006E6814" w:rsidP="0010287F">
            <w:pPr>
              <w:pStyle w:val="NormalWeb"/>
              <w:snapToGrid w:val="0"/>
              <w:spacing w:before="0" w:beforeAutospacing="0" w:after="0" w:afterAutospacing="0"/>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lang w:val="en-GB"/>
              </w:rPr>
            </w:pPr>
            <w:r>
              <w:rPr>
                <w:rFonts w:ascii="Times New Roman" w:hAnsi="Times New Roman" w:cs="Times New Roman"/>
                <w:noProof/>
                <w:color w:val="000000" w:themeColor="text1"/>
                <w:lang w:val="en-GB"/>
              </w:rPr>
              <w:t>0.88</w:t>
            </w:r>
          </w:p>
        </w:tc>
      </w:tr>
    </w:tbl>
    <w:p w14:paraId="52981E96" w14:textId="4E64A5A7" w:rsidR="006E6814" w:rsidRPr="001A178E" w:rsidRDefault="006E6814" w:rsidP="001A178E">
      <w:pPr>
        <w:pStyle w:val="NormalWeb"/>
        <w:snapToGrid w:val="0"/>
        <w:spacing w:beforeLines="50" w:before="180" w:beforeAutospacing="0" w:after="0" w:afterAutospacing="0" w:line="276" w:lineRule="auto"/>
        <w:jc w:val="both"/>
        <w:textAlignment w:val="top"/>
        <w:rPr>
          <w:color w:val="000000" w:themeColor="text1"/>
        </w:rPr>
      </w:pPr>
      <w:r w:rsidRPr="00850C63">
        <w:rPr>
          <w:rFonts w:ascii="Times New Roman" w:hAnsi="Times New Roman" w:cs="Times New Roman"/>
          <w:color w:val="000000" w:themeColor="text1"/>
        </w:rPr>
        <w:t>The value of R² in each equation can be known through structural test analysis and show</w:t>
      </w:r>
      <w:r>
        <w:rPr>
          <w:rFonts w:ascii="Times New Roman" w:hAnsi="Times New Roman" w:cs="Times New Roman"/>
          <w:color w:val="000000" w:themeColor="text1"/>
        </w:rPr>
        <w:t>s</w:t>
      </w:r>
      <w:r w:rsidRPr="00850C63">
        <w:rPr>
          <w:rFonts w:ascii="Times New Roman" w:hAnsi="Times New Roman" w:cs="Times New Roman"/>
          <w:color w:val="000000" w:themeColor="text1"/>
        </w:rPr>
        <w:t xml:space="preserve"> how much the independent variable can explain the dependent variable. SEM analysis indicated firstly, Satisfaction is influenced by the E-Service Quality with an R</w:t>
      </w:r>
      <w:r w:rsidRPr="00850C63">
        <w:rPr>
          <w:rFonts w:ascii="Times New Roman" w:hAnsi="Times New Roman" w:cs="Times New Roman"/>
          <w:color w:val="000000" w:themeColor="text1"/>
          <w:vertAlign w:val="superscript"/>
        </w:rPr>
        <w:t>2</w:t>
      </w:r>
      <w:r w:rsidRPr="00850C63">
        <w:rPr>
          <w:rFonts w:ascii="Times New Roman" w:hAnsi="Times New Roman" w:cs="Times New Roman"/>
          <w:color w:val="000000" w:themeColor="text1"/>
        </w:rPr>
        <w:t xml:space="preserve"> value of 0.92</w:t>
      </w:r>
      <w:r>
        <w:rPr>
          <w:rFonts w:ascii="Times New Roman" w:hAnsi="Times New Roman" w:cs="Times New Roman"/>
          <w:color w:val="000000" w:themeColor="text1"/>
        </w:rPr>
        <w:t>,</w:t>
      </w:r>
      <w:r w:rsidRPr="00850C63">
        <w:rPr>
          <w:rFonts w:ascii="Times New Roman" w:hAnsi="Times New Roman" w:cs="Times New Roman"/>
          <w:color w:val="000000" w:themeColor="text1"/>
        </w:rPr>
        <w:t xml:space="preserve"> and the remaining 8% can</w:t>
      </w:r>
      <w:r>
        <w:rPr>
          <w:color w:val="000000" w:themeColor="text1"/>
        </w:rPr>
        <w:t xml:space="preserve"> </w:t>
      </w:r>
      <w:r w:rsidRPr="00850C63">
        <w:rPr>
          <w:rFonts w:ascii="Times New Roman" w:hAnsi="Times New Roman" w:cs="Times New Roman"/>
          <w:color w:val="000000" w:themeColor="text1"/>
        </w:rPr>
        <w:t>be explained by other variables not included in this study. In the second analysis, Trust is simultaneously influenced by the variables of E-Service Quality, product brand perception, social support, and satisfaction</w:t>
      </w:r>
      <w:r>
        <w:rPr>
          <w:rFonts w:ascii="Times New Roman" w:hAnsi="Times New Roman" w:cs="Times New Roman"/>
          <w:color w:val="000000" w:themeColor="text1"/>
        </w:rPr>
        <w:t>,</w:t>
      </w:r>
      <w:r w:rsidRPr="00850C63">
        <w:rPr>
          <w:rFonts w:ascii="Times New Roman" w:hAnsi="Times New Roman" w:cs="Times New Roman"/>
          <w:color w:val="000000" w:themeColor="text1"/>
        </w:rPr>
        <w:t xml:space="preserve"> with an R</w:t>
      </w:r>
      <w:r w:rsidRPr="00850C63">
        <w:rPr>
          <w:rFonts w:ascii="Times New Roman" w:hAnsi="Times New Roman" w:cs="Times New Roman"/>
          <w:color w:val="000000" w:themeColor="text1"/>
          <w:vertAlign w:val="superscript"/>
        </w:rPr>
        <w:t>2</w:t>
      </w:r>
      <w:r w:rsidRPr="00850C63">
        <w:rPr>
          <w:rFonts w:ascii="Times New Roman" w:hAnsi="Times New Roman" w:cs="Times New Roman"/>
          <w:color w:val="000000" w:themeColor="text1"/>
        </w:rPr>
        <w:t xml:space="preserve"> value of 0.93. The third analysis, Behavioral Intentions is influenced by the product brand perception, social support, satisfaction, and trust variables with an R</w:t>
      </w:r>
      <w:r w:rsidRPr="00850C63">
        <w:rPr>
          <w:rFonts w:ascii="Times New Roman" w:hAnsi="Times New Roman" w:cs="Times New Roman"/>
          <w:color w:val="000000" w:themeColor="text1"/>
          <w:vertAlign w:val="superscript"/>
        </w:rPr>
        <w:t>2</w:t>
      </w:r>
      <w:r w:rsidRPr="00850C63">
        <w:rPr>
          <w:rFonts w:ascii="Times New Roman" w:hAnsi="Times New Roman" w:cs="Times New Roman"/>
          <w:color w:val="000000" w:themeColor="text1"/>
        </w:rPr>
        <w:t xml:space="preserve"> value of 0.90. In the fourth analysis, repurchase is influenced by trust and behavioral intention</w:t>
      </w:r>
      <w:r>
        <w:rPr>
          <w:rFonts w:ascii="Times New Roman" w:hAnsi="Times New Roman" w:cs="Times New Roman"/>
          <w:color w:val="000000" w:themeColor="text1"/>
        </w:rPr>
        <w:t>,</w:t>
      </w:r>
      <w:r w:rsidRPr="00850C63">
        <w:rPr>
          <w:rFonts w:ascii="Times New Roman" w:hAnsi="Times New Roman" w:cs="Times New Roman"/>
          <w:color w:val="000000" w:themeColor="text1"/>
        </w:rPr>
        <w:t xml:space="preserve"> with an R</w:t>
      </w:r>
      <w:r w:rsidRPr="00850C63">
        <w:rPr>
          <w:rFonts w:ascii="Times New Roman" w:hAnsi="Times New Roman" w:cs="Times New Roman"/>
          <w:color w:val="000000" w:themeColor="text1"/>
          <w:vertAlign w:val="superscript"/>
        </w:rPr>
        <w:t>2</w:t>
      </w:r>
      <w:r w:rsidRPr="00850C63">
        <w:rPr>
          <w:rFonts w:ascii="Times New Roman" w:hAnsi="Times New Roman" w:cs="Times New Roman"/>
          <w:color w:val="000000" w:themeColor="text1"/>
        </w:rPr>
        <w:t xml:space="preserve"> value of 0.88.</w:t>
      </w:r>
      <w:r>
        <w:rPr>
          <w:color w:val="000000" w:themeColor="text1"/>
        </w:rPr>
        <w:t xml:space="preserve"> </w:t>
      </w:r>
    </w:p>
    <w:p w14:paraId="40724FBD" w14:textId="0633D3C2" w:rsidR="006E6814" w:rsidRDefault="006E6814" w:rsidP="001A178E">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FB12E1">
        <w:rPr>
          <w:rFonts w:ascii="Times New Roman" w:hAnsi="Times New Roman" w:cs="Times New Roman"/>
          <w:color w:val="000000" w:themeColor="text1"/>
        </w:rPr>
        <w:lastRenderedPageBreak/>
        <w:t>Based on the analysis of the suitability test, most of the tests showed a good fit</w:t>
      </w:r>
      <w:r>
        <w:rPr>
          <w:rFonts w:ascii="Times New Roman" w:hAnsi="Times New Roman" w:cs="Times New Roman"/>
          <w:color w:val="000000" w:themeColor="text1"/>
        </w:rPr>
        <w:t>, including Chi-</w:t>
      </w:r>
      <w:r w:rsidRPr="00FB12E1">
        <w:rPr>
          <w:rFonts w:ascii="Times New Roman" w:hAnsi="Times New Roman" w:cs="Times New Roman"/>
          <w:color w:val="000000" w:themeColor="text1"/>
        </w:rPr>
        <w:t>Square, ECVI, AIC, CAIC, Fit Index, Critical N</w:t>
      </w:r>
      <w:r>
        <w:rPr>
          <w:rFonts w:ascii="Times New Roman" w:hAnsi="Times New Roman" w:cs="Times New Roman"/>
          <w:color w:val="000000" w:themeColor="text1"/>
        </w:rPr>
        <w:t>,</w:t>
      </w:r>
      <w:r w:rsidRPr="00FB12E1">
        <w:rPr>
          <w:rFonts w:ascii="Times New Roman" w:hAnsi="Times New Roman" w:cs="Times New Roman"/>
          <w:color w:val="000000" w:themeColor="text1"/>
        </w:rPr>
        <w:t xml:space="preserve"> and Goodness of F</w:t>
      </w:r>
      <w:r>
        <w:rPr>
          <w:rFonts w:ascii="Times New Roman" w:hAnsi="Times New Roman" w:cs="Times New Roman"/>
          <w:color w:val="000000" w:themeColor="text1"/>
        </w:rPr>
        <w:t xml:space="preserve">it. Based on the </w:t>
      </w:r>
      <w:r w:rsidRPr="00FB12E1">
        <w:rPr>
          <w:rFonts w:ascii="Times New Roman" w:hAnsi="Times New Roman" w:cs="Times New Roman"/>
          <w:color w:val="000000" w:themeColor="text1"/>
        </w:rPr>
        <w:t>analysis</w:t>
      </w:r>
      <w:r>
        <w:rPr>
          <w:rFonts w:ascii="Times New Roman" w:hAnsi="Times New Roman" w:cs="Times New Roman"/>
          <w:color w:val="000000" w:themeColor="text1"/>
        </w:rPr>
        <w:t xml:space="preserve"> results</w:t>
      </w:r>
      <w:r w:rsidRPr="00FB12E1">
        <w:rPr>
          <w:rFonts w:ascii="Times New Roman" w:hAnsi="Times New Roman" w:cs="Times New Roman"/>
          <w:color w:val="000000" w:themeColor="text1"/>
        </w:rPr>
        <w:t>, it is shown that there is a match between the entire model (Goodness of Fit)</w:t>
      </w:r>
      <w:r>
        <w:rPr>
          <w:rFonts w:ascii="Times New Roman" w:hAnsi="Times New Roman" w:cs="Times New Roman"/>
          <w:color w:val="000000" w:themeColor="text1"/>
        </w:rPr>
        <w:t>,</w:t>
      </w:r>
      <w:r w:rsidRPr="00FB12E1">
        <w:rPr>
          <w:rFonts w:ascii="Times New Roman" w:hAnsi="Times New Roman" w:cs="Times New Roman"/>
          <w:color w:val="000000" w:themeColor="text1"/>
        </w:rPr>
        <w:t xml:space="preserve"> although some of them are still at the marginal fit level. The comp</w:t>
      </w:r>
      <w:r>
        <w:rPr>
          <w:rFonts w:ascii="Times New Roman" w:hAnsi="Times New Roman" w:cs="Times New Roman"/>
          <w:color w:val="000000" w:themeColor="text1"/>
        </w:rPr>
        <w:t>lete data can be seen in Table 5.</w:t>
      </w:r>
    </w:p>
    <w:p w14:paraId="7C69E065" w14:textId="77777777" w:rsidR="006E6814" w:rsidRDefault="006E6814" w:rsidP="001A178E">
      <w:pPr>
        <w:spacing w:beforeLines="50" w:before="180" w:line="276" w:lineRule="auto"/>
        <w:jc w:val="center"/>
        <w:rPr>
          <w:color w:val="000000" w:themeColor="text1"/>
        </w:rPr>
      </w:pPr>
      <w:r w:rsidRPr="007C77DE">
        <w:rPr>
          <w:b/>
          <w:color w:val="000000" w:themeColor="text1"/>
        </w:rPr>
        <w:t xml:space="preserve">Table </w:t>
      </w:r>
      <w:r>
        <w:rPr>
          <w:b/>
          <w:color w:val="000000" w:themeColor="text1"/>
        </w:rPr>
        <w:t>5</w:t>
      </w:r>
      <w:r w:rsidRPr="00E171D2">
        <w:rPr>
          <w:color w:val="000000" w:themeColor="text1"/>
        </w:rPr>
        <w:t xml:space="preserve">. </w:t>
      </w:r>
      <w:r>
        <w:rPr>
          <w:color w:val="000000" w:themeColor="text1"/>
        </w:rPr>
        <w:t xml:space="preserve">The </w:t>
      </w:r>
      <w:r w:rsidRPr="00E171D2">
        <w:rPr>
          <w:color w:val="000000" w:themeColor="text1"/>
        </w:rPr>
        <w:t>Goodness of Fit Analysis Results</w:t>
      </w:r>
    </w:p>
    <w:tbl>
      <w:tblPr>
        <w:tblW w:w="8014" w:type="dxa"/>
        <w:tblInd w:w="108" w:type="dxa"/>
        <w:tblBorders>
          <w:insideH w:val="single" w:sz="4" w:space="0" w:color="auto"/>
        </w:tblBorders>
        <w:tblLook w:val="04A0" w:firstRow="1" w:lastRow="0" w:firstColumn="1" w:lastColumn="0" w:noHBand="0" w:noVBand="1"/>
      </w:tblPr>
      <w:tblGrid>
        <w:gridCol w:w="892"/>
        <w:gridCol w:w="3308"/>
        <w:gridCol w:w="2410"/>
        <w:gridCol w:w="1493"/>
      </w:tblGrid>
      <w:tr w:rsidR="006E6814" w:rsidRPr="007C77DE" w14:paraId="1FE5A1CA" w14:textId="77777777" w:rsidTr="0010287F">
        <w:trPr>
          <w:trHeight w:hRule="exact" w:val="284"/>
          <w:tblHeader/>
        </w:trPr>
        <w:tc>
          <w:tcPr>
            <w:tcW w:w="803" w:type="dxa"/>
            <w:tcBorders>
              <w:top w:val="single" w:sz="4" w:space="0" w:color="auto"/>
              <w:bottom w:val="single" w:sz="4" w:space="0" w:color="auto"/>
            </w:tcBorders>
            <w:shd w:val="clear" w:color="auto" w:fill="auto"/>
            <w:noWrap/>
            <w:vAlign w:val="bottom"/>
            <w:hideMark/>
          </w:tcPr>
          <w:p w14:paraId="04D281A0" w14:textId="77777777" w:rsidR="006E6814" w:rsidRPr="001E20DA" w:rsidRDefault="006E6814" w:rsidP="0010287F">
            <w:pPr>
              <w:pStyle w:val="IJECS"/>
              <w:rPr>
                <w:b/>
                <w:noProof/>
                <w:color w:val="000000" w:themeColor="text1"/>
                <w:lang w:val="id-ID" w:eastAsia="id-ID"/>
              </w:rPr>
            </w:pPr>
            <w:r w:rsidRPr="001E20DA">
              <w:rPr>
                <w:b/>
                <w:noProof/>
                <w:color w:val="000000" w:themeColor="text1"/>
                <w:lang w:val="id-ID" w:eastAsia="id-ID"/>
              </w:rPr>
              <w:t>Group</w:t>
            </w:r>
          </w:p>
        </w:tc>
        <w:tc>
          <w:tcPr>
            <w:tcW w:w="3308" w:type="dxa"/>
            <w:tcBorders>
              <w:top w:val="single" w:sz="4" w:space="0" w:color="auto"/>
              <w:bottom w:val="single" w:sz="4" w:space="0" w:color="auto"/>
            </w:tcBorders>
            <w:shd w:val="clear" w:color="auto" w:fill="auto"/>
            <w:noWrap/>
            <w:vAlign w:val="bottom"/>
            <w:hideMark/>
          </w:tcPr>
          <w:p w14:paraId="1AC37F37" w14:textId="77777777" w:rsidR="006E6814" w:rsidRPr="001E20DA" w:rsidRDefault="006E6814" w:rsidP="0010287F">
            <w:pPr>
              <w:pStyle w:val="IJECS"/>
              <w:rPr>
                <w:b/>
                <w:noProof/>
                <w:color w:val="000000" w:themeColor="text1"/>
                <w:lang w:val="id-ID" w:eastAsia="id-ID"/>
              </w:rPr>
            </w:pPr>
            <w:r w:rsidRPr="001E20DA">
              <w:rPr>
                <w:b/>
                <w:noProof/>
                <w:color w:val="000000" w:themeColor="text1"/>
                <w:lang w:val="id-ID" w:eastAsia="id-ID"/>
              </w:rPr>
              <w:t>Indicator</w:t>
            </w:r>
          </w:p>
        </w:tc>
        <w:tc>
          <w:tcPr>
            <w:tcW w:w="2410" w:type="dxa"/>
            <w:tcBorders>
              <w:top w:val="single" w:sz="4" w:space="0" w:color="auto"/>
              <w:bottom w:val="single" w:sz="4" w:space="0" w:color="auto"/>
            </w:tcBorders>
            <w:shd w:val="clear" w:color="auto" w:fill="auto"/>
            <w:noWrap/>
            <w:vAlign w:val="bottom"/>
            <w:hideMark/>
          </w:tcPr>
          <w:p w14:paraId="58F41B46" w14:textId="77777777" w:rsidR="006E6814" w:rsidRPr="001E20DA" w:rsidRDefault="006E6814" w:rsidP="0010287F">
            <w:pPr>
              <w:pStyle w:val="IJECS"/>
              <w:rPr>
                <w:b/>
                <w:noProof/>
                <w:color w:val="000000" w:themeColor="text1"/>
                <w:lang w:val="id-ID" w:eastAsia="id-ID"/>
              </w:rPr>
            </w:pPr>
            <w:r w:rsidRPr="001E20DA">
              <w:rPr>
                <w:b/>
                <w:noProof/>
                <w:color w:val="000000" w:themeColor="text1"/>
                <w:lang w:val="id-ID" w:eastAsia="id-ID"/>
              </w:rPr>
              <w:t>Value</w:t>
            </w:r>
          </w:p>
        </w:tc>
        <w:tc>
          <w:tcPr>
            <w:tcW w:w="1493" w:type="dxa"/>
            <w:tcBorders>
              <w:top w:val="single" w:sz="4" w:space="0" w:color="auto"/>
              <w:bottom w:val="single" w:sz="4" w:space="0" w:color="auto"/>
            </w:tcBorders>
            <w:shd w:val="clear" w:color="auto" w:fill="auto"/>
            <w:noWrap/>
            <w:vAlign w:val="bottom"/>
            <w:hideMark/>
          </w:tcPr>
          <w:p w14:paraId="27C73269" w14:textId="77777777" w:rsidR="006E6814" w:rsidRPr="001E20DA" w:rsidRDefault="006E6814" w:rsidP="0010287F">
            <w:pPr>
              <w:pStyle w:val="IJECS"/>
              <w:rPr>
                <w:b/>
                <w:noProof/>
                <w:color w:val="000000" w:themeColor="text1"/>
                <w:lang w:val="id-ID" w:eastAsia="id-ID"/>
              </w:rPr>
            </w:pPr>
            <w:r w:rsidRPr="001E20DA">
              <w:rPr>
                <w:b/>
                <w:noProof/>
                <w:color w:val="000000" w:themeColor="text1"/>
                <w:lang w:val="id-ID" w:eastAsia="id-ID"/>
              </w:rPr>
              <w:t>Description</w:t>
            </w:r>
          </w:p>
        </w:tc>
      </w:tr>
      <w:tr w:rsidR="006E6814" w:rsidRPr="007C77DE" w14:paraId="4181099C" w14:textId="77777777" w:rsidTr="0010287F">
        <w:trPr>
          <w:trHeight w:hRule="exact" w:val="284"/>
        </w:trPr>
        <w:tc>
          <w:tcPr>
            <w:tcW w:w="803" w:type="dxa"/>
            <w:vMerge w:val="restart"/>
            <w:tcBorders>
              <w:top w:val="single" w:sz="4" w:space="0" w:color="auto"/>
            </w:tcBorders>
            <w:shd w:val="clear" w:color="auto" w:fill="auto"/>
            <w:vAlign w:val="center"/>
            <w:hideMark/>
          </w:tcPr>
          <w:p w14:paraId="477C8C56"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eastAsia="id-ID"/>
              </w:rPr>
              <w:t>1</w:t>
            </w:r>
          </w:p>
        </w:tc>
        <w:tc>
          <w:tcPr>
            <w:tcW w:w="3308" w:type="dxa"/>
            <w:tcBorders>
              <w:top w:val="single" w:sz="4" w:space="0" w:color="auto"/>
            </w:tcBorders>
            <w:shd w:val="clear" w:color="auto" w:fill="auto"/>
            <w:vAlign w:val="center"/>
            <w:hideMark/>
          </w:tcPr>
          <w:p w14:paraId="1020A3CD" w14:textId="77777777" w:rsidR="006E6814" w:rsidRPr="007C77DE" w:rsidRDefault="006E6814" w:rsidP="0010287F">
            <w:pPr>
              <w:pStyle w:val="IJECS"/>
              <w:rPr>
                <w:i/>
                <w:iCs/>
                <w:noProof/>
                <w:color w:val="000000" w:themeColor="text1"/>
                <w:lang w:val="id-ID" w:eastAsia="id-ID"/>
              </w:rPr>
            </w:pPr>
            <w:r w:rsidRPr="007C77DE">
              <w:rPr>
                <w:i/>
                <w:iCs/>
                <w:noProof/>
                <w:color w:val="000000" w:themeColor="text1"/>
                <w:lang w:val="id-ID" w:eastAsia="id-ID"/>
              </w:rPr>
              <w:t>Degree of Freedom</w:t>
            </w:r>
          </w:p>
        </w:tc>
        <w:tc>
          <w:tcPr>
            <w:tcW w:w="2410" w:type="dxa"/>
            <w:tcBorders>
              <w:top w:val="single" w:sz="4" w:space="0" w:color="auto"/>
            </w:tcBorders>
            <w:shd w:val="clear" w:color="auto" w:fill="auto"/>
            <w:vAlign w:val="center"/>
            <w:hideMark/>
          </w:tcPr>
          <w:p w14:paraId="4F3899CE"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753</w:t>
            </w:r>
          </w:p>
        </w:tc>
        <w:tc>
          <w:tcPr>
            <w:tcW w:w="1493" w:type="dxa"/>
            <w:vMerge w:val="restart"/>
            <w:tcBorders>
              <w:top w:val="single" w:sz="4" w:space="0" w:color="auto"/>
            </w:tcBorders>
            <w:shd w:val="clear" w:color="auto" w:fill="auto"/>
            <w:vAlign w:val="center"/>
            <w:hideMark/>
          </w:tcPr>
          <w:p w14:paraId="497165BA" w14:textId="77777777" w:rsidR="006E6814" w:rsidRPr="007C77DE" w:rsidRDefault="006E6814" w:rsidP="0010287F">
            <w:pPr>
              <w:pStyle w:val="IJECS"/>
              <w:rPr>
                <w:i/>
                <w:iCs/>
                <w:noProof/>
                <w:color w:val="000000" w:themeColor="text1"/>
                <w:lang w:val="id-ID" w:eastAsia="id-ID"/>
              </w:rPr>
            </w:pPr>
            <w:r w:rsidRPr="007C77DE">
              <w:rPr>
                <w:i/>
                <w:iCs/>
                <w:noProof/>
                <w:color w:val="000000" w:themeColor="text1"/>
                <w:lang w:val="id-ID"/>
              </w:rPr>
              <w:t>Good fit</w:t>
            </w:r>
          </w:p>
          <w:p w14:paraId="1E586E02" w14:textId="77777777" w:rsidR="006E6814" w:rsidRPr="007C77DE" w:rsidRDefault="006E6814" w:rsidP="0010287F">
            <w:pPr>
              <w:pStyle w:val="IJECS"/>
              <w:rPr>
                <w:i/>
                <w:iCs/>
                <w:noProof/>
                <w:color w:val="000000" w:themeColor="text1"/>
                <w:lang w:val="id-ID" w:eastAsia="id-ID"/>
              </w:rPr>
            </w:pPr>
          </w:p>
        </w:tc>
      </w:tr>
      <w:tr w:rsidR="006E6814" w:rsidRPr="007C77DE" w14:paraId="015BC3EB" w14:textId="77777777" w:rsidTr="0010287F">
        <w:trPr>
          <w:trHeight w:hRule="exact" w:val="284"/>
        </w:trPr>
        <w:tc>
          <w:tcPr>
            <w:tcW w:w="803" w:type="dxa"/>
            <w:vMerge/>
            <w:shd w:val="clear" w:color="auto" w:fill="auto"/>
            <w:vAlign w:val="center"/>
            <w:hideMark/>
          </w:tcPr>
          <w:p w14:paraId="0E5A7912" w14:textId="77777777" w:rsidR="006E6814" w:rsidRPr="007C77DE" w:rsidRDefault="006E6814" w:rsidP="0010287F">
            <w:pPr>
              <w:pStyle w:val="IJECS"/>
              <w:rPr>
                <w:noProof/>
                <w:color w:val="000000" w:themeColor="text1"/>
                <w:lang w:val="id-ID" w:eastAsia="id-ID"/>
              </w:rPr>
            </w:pPr>
          </w:p>
        </w:tc>
        <w:tc>
          <w:tcPr>
            <w:tcW w:w="3308" w:type="dxa"/>
            <w:shd w:val="clear" w:color="auto" w:fill="auto"/>
            <w:vAlign w:val="center"/>
            <w:hideMark/>
          </w:tcPr>
          <w:p w14:paraId="3FE36162" w14:textId="77777777" w:rsidR="006E6814" w:rsidRPr="007C77DE" w:rsidRDefault="006E6814" w:rsidP="0010287F">
            <w:pPr>
              <w:pStyle w:val="IJECS"/>
              <w:rPr>
                <w:i/>
                <w:iCs/>
                <w:noProof/>
                <w:color w:val="000000" w:themeColor="text1"/>
                <w:lang w:val="id-ID" w:eastAsia="id-ID"/>
              </w:rPr>
            </w:pPr>
            <w:r w:rsidRPr="007C77DE">
              <w:rPr>
                <w:i/>
                <w:iCs/>
                <w:noProof/>
                <w:color w:val="000000" w:themeColor="text1"/>
                <w:lang w:val="id-ID" w:eastAsia="id-ID"/>
              </w:rPr>
              <w:t>Minimum Fit Function Chi Square</w:t>
            </w:r>
          </w:p>
        </w:tc>
        <w:tc>
          <w:tcPr>
            <w:tcW w:w="2410" w:type="dxa"/>
            <w:shd w:val="clear" w:color="auto" w:fill="auto"/>
            <w:vAlign w:val="center"/>
            <w:hideMark/>
          </w:tcPr>
          <w:p w14:paraId="111BCF23"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1415.69</w:t>
            </w:r>
          </w:p>
        </w:tc>
        <w:tc>
          <w:tcPr>
            <w:tcW w:w="1493" w:type="dxa"/>
            <w:vMerge/>
            <w:shd w:val="clear" w:color="auto" w:fill="auto"/>
            <w:vAlign w:val="center"/>
            <w:hideMark/>
          </w:tcPr>
          <w:p w14:paraId="72E61FB8" w14:textId="77777777" w:rsidR="006E6814" w:rsidRPr="007C77DE" w:rsidRDefault="006E6814" w:rsidP="0010287F">
            <w:pPr>
              <w:pStyle w:val="IJECS"/>
              <w:rPr>
                <w:i/>
                <w:iCs/>
                <w:noProof/>
                <w:color w:val="000000" w:themeColor="text1"/>
                <w:lang w:val="id-ID" w:eastAsia="id-ID"/>
              </w:rPr>
            </w:pPr>
          </w:p>
        </w:tc>
      </w:tr>
      <w:tr w:rsidR="006E6814" w:rsidRPr="007C77DE" w14:paraId="16C4CF66" w14:textId="77777777" w:rsidTr="0010287F">
        <w:trPr>
          <w:trHeight w:hRule="exact" w:val="284"/>
        </w:trPr>
        <w:tc>
          <w:tcPr>
            <w:tcW w:w="803" w:type="dxa"/>
            <w:vMerge/>
            <w:shd w:val="clear" w:color="auto" w:fill="auto"/>
            <w:vAlign w:val="center"/>
          </w:tcPr>
          <w:p w14:paraId="3877BB67" w14:textId="77777777" w:rsidR="006E6814" w:rsidRPr="007C77DE" w:rsidRDefault="006E6814" w:rsidP="0010287F">
            <w:pPr>
              <w:pStyle w:val="IJECS"/>
              <w:rPr>
                <w:noProof/>
                <w:color w:val="000000" w:themeColor="text1"/>
                <w:lang w:val="id-ID" w:eastAsia="id-ID"/>
              </w:rPr>
            </w:pPr>
          </w:p>
        </w:tc>
        <w:tc>
          <w:tcPr>
            <w:tcW w:w="3308" w:type="dxa"/>
            <w:shd w:val="clear" w:color="auto" w:fill="auto"/>
            <w:vAlign w:val="center"/>
          </w:tcPr>
          <w:p w14:paraId="645D3EA0" w14:textId="77777777" w:rsidR="006E6814" w:rsidRPr="007C77DE" w:rsidRDefault="006E6814" w:rsidP="0010287F">
            <w:pPr>
              <w:pStyle w:val="IJECS"/>
              <w:rPr>
                <w:i/>
                <w:iCs/>
                <w:noProof/>
                <w:color w:val="000000" w:themeColor="text1"/>
                <w:lang w:val="id-ID" w:eastAsia="id-ID"/>
              </w:rPr>
            </w:pPr>
            <w:r w:rsidRPr="007C77DE">
              <w:rPr>
                <w:i/>
                <w:iCs/>
                <w:noProof/>
                <w:color w:val="000000" w:themeColor="text1"/>
                <w:lang w:val="id-ID" w:eastAsia="id-ID"/>
              </w:rPr>
              <w:t>Normal Theory WLS Chi Square</w:t>
            </w:r>
          </w:p>
        </w:tc>
        <w:tc>
          <w:tcPr>
            <w:tcW w:w="2410" w:type="dxa"/>
            <w:shd w:val="clear" w:color="auto" w:fill="auto"/>
            <w:vAlign w:val="center"/>
          </w:tcPr>
          <w:p w14:paraId="68386E1E"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1331.81</w:t>
            </w:r>
          </w:p>
        </w:tc>
        <w:tc>
          <w:tcPr>
            <w:tcW w:w="1493" w:type="dxa"/>
            <w:vMerge/>
            <w:shd w:val="clear" w:color="auto" w:fill="auto"/>
            <w:vAlign w:val="center"/>
          </w:tcPr>
          <w:p w14:paraId="57E5679D" w14:textId="77777777" w:rsidR="006E6814" w:rsidRPr="007C77DE" w:rsidRDefault="006E6814" w:rsidP="0010287F">
            <w:pPr>
              <w:pStyle w:val="IJECS"/>
              <w:rPr>
                <w:i/>
                <w:iCs/>
                <w:noProof/>
                <w:color w:val="000000" w:themeColor="text1"/>
                <w:lang w:val="id-ID" w:eastAsia="id-ID"/>
              </w:rPr>
            </w:pPr>
          </w:p>
        </w:tc>
      </w:tr>
      <w:tr w:rsidR="006E6814" w:rsidRPr="007C77DE" w14:paraId="344B7BFC" w14:textId="77777777" w:rsidTr="0010287F">
        <w:trPr>
          <w:trHeight w:hRule="exact" w:val="284"/>
        </w:trPr>
        <w:tc>
          <w:tcPr>
            <w:tcW w:w="803" w:type="dxa"/>
            <w:vMerge/>
            <w:shd w:val="clear" w:color="auto" w:fill="auto"/>
            <w:vAlign w:val="center"/>
            <w:hideMark/>
          </w:tcPr>
          <w:p w14:paraId="17553BF9" w14:textId="77777777" w:rsidR="006E6814" w:rsidRPr="007C77DE" w:rsidRDefault="006E6814" w:rsidP="0010287F">
            <w:pPr>
              <w:pStyle w:val="IJECS"/>
              <w:rPr>
                <w:noProof/>
                <w:color w:val="000000" w:themeColor="text1"/>
                <w:lang w:val="id-ID" w:eastAsia="id-ID"/>
              </w:rPr>
            </w:pPr>
          </w:p>
        </w:tc>
        <w:tc>
          <w:tcPr>
            <w:tcW w:w="3308" w:type="dxa"/>
            <w:shd w:val="clear" w:color="auto" w:fill="auto"/>
            <w:vAlign w:val="center"/>
            <w:hideMark/>
          </w:tcPr>
          <w:p w14:paraId="3BEA709C"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eastAsia="id-ID"/>
              </w:rPr>
              <w:t>NCP</w:t>
            </w:r>
          </w:p>
        </w:tc>
        <w:tc>
          <w:tcPr>
            <w:tcW w:w="2410" w:type="dxa"/>
            <w:shd w:val="clear" w:color="auto" w:fill="auto"/>
            <w:vAlign w:val="center"/>
            <w:hideMark/>
          </w:tcPr>
          <w:p w14:paraId="2BEEF082"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578.81</w:t>
            </w:r>
          </w:p>
        </w:tc>
        <w:tc>
          <w:tcPr>
            <w:tcW w:w="1493" w:type="dxa"/>
            <w:vMerge/>
            <w:shd w:val="clear" w:color="auto" w:fill="auto"/>
            <w:vAlign w:val="center"/>
            <w:hideMark/>
          </w:tcPr>
          <w:p w14:paraId="088D6AEB" w14:textId="77777777" w:rsidR="006E6814" w:rsidRPr="007C77DE" w:rsidRDefault="006E6814" w:rsidP="0010287F">
            <w:pPr>
              <w:pStyle w:val="IJECS"/>
              <w:rPr>
                <w:i/>
                <w:iCs/>
                <w:noProof/>
                <w:color w:val="000000" w:themeColor="text1"/>
                <w:lang w:val="id-ID" w:eastAsia="id-ID"/>
              </w:rPr>
            </w:pPr>
          </w:p>
        </w:tc>
      </w:tr>
      <w:tr w:rsidR="006E6814" w:rsidRPr="007C77DE" w14:paraId="604DE100" w14:textId="77777777" w:rsidTr="0010287F">
        <w:trPr>
          <w:trHeight w:hRule="exact" w:val="284"/>
        </w:trPr>
        <w:tc>
          <w:tcPr>
            <w:tcW w:w="803" w:type="dxa"/>
            <w:vMerge/>
            <w:shd w:val="clear" w:color="auto" w:fill="auto"/>
            <w:vAlign w:val="center"/>
            <w:hideMark/>
          </w:tcPr>
          <w:p w14:paraId="4EE03861" w14:textId="77777777" w:rsidR="006E6814" w:rsidRPr="007C77DE" w:rsidRDefault="006E6814" w:rsidP="0010287F">
            <w:pPr>
              <w:pStyle w:val="IJECS"/>
              <w:rPr>
                <w:noProof/>
                <w:color w:val="000000" w:themeColor="text1"/>
                <w:lang w:val="id-ID" w:eastAsia="id-ID"/>
              </w:rPr>
            </w:pPr>
          </w:p>
        </w:tc>
        <w:tc>
          <w:tcPr>
            <w:tcW w:w="3308" w:type="dxa"/>
            <w:shd w:val="clear" w:color="auto" w:fill="auto"/>
            <w:vAlign w:val="center"/>
            <w:hideMark/>
          </w:tcPr>
          <w:p w14:paraId="0ADFC62C" w14:textId="77777777" w:rsidR="006E6814" w:rsidRPr="007C77DE" w:rsidRDefault="006E6814" w:rsidP="0010287F">
            <w:pPr>
              <w:pStyle w:val="IJECS"/>
              <w:rPr>
                <w:i/>
                <w:iCs/>
                <w:noProof/>
                <w:color w:val="000000" w:themeColor="text1"/>
                <w:lang w:val="id-ID" w:eastAsia="id-ID"/>
              </w:rPr>
            </w:pPr>
            <w:r w:rsidRPr="007C77DE">
              <w:rPr>
                <w:i/>
                <w:iCs/>
                <w:noProof/>
                <w:color w:val="000000" w:themeColor="text1"/>
                <w:lang w:val="id-ID" w:eastAsia="id-ID"/>
              </w:rPr>
              <w:t>Confidence Interval</w:t>
            </w:r>
          </w:p>
        </w:tc>
        <w:tc>
          <w:tcPr>
            <w:tcW w:w="2410" w:type="dxa"/>
            <w:shd w:val="clear" w:color="auto" w:fill="auto"/>
            <w:noWrap/>
            <w:vAlign w:val="center"/>
            <w:hideMark/>
          </w:tcPr>
          <w:p w14:paraId="45C22CCC"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481.02; 684.44</w:t>
            </w:r>
          </w:p>
        </w:tc>
        <w:tc>
          <w:tcPr>
            <w:tcW w:w="1493" w:type="dxa"/>
            <w:vMerge/>
            <w:shd w:val="clear" w:color="auto" w:fill="auto"/>
            <w:vAlign w:val="center"/>
            <w:hideMark/>
          </w:tcPr>
          <w:p w14:paraId="453D6B65" w14:textId="77777777" w:rsidR="006E6814" w:rsidRPr="007C77DE" w:rsidRDefault="006E6814" w:rsidP="0010287F">
            <w:pPr>
              <w:pStyle w:val="IJECS"/>
              <w:rPr>
                <w:i/>
                <w:iCs/>
                <w:noProof/>
                <w:color w:val="000000" w:themeColor="text1"/>
                <w:lang w:val="id-ID" w:eastAsia="id-ID"/>
              </w:rPr>
            </w:pPr>
          </w:p>
        </w:tc>
      </w:tr>
      <w:tr w:rsidR="006E6814" w:rsidRPr="007C77DE" w14:paraId="5C5EC3E0" w14:textId="77777777" w:rsidTr="0010287F">
        <w:trPr>
          <w:trHeight w:hRule="exact" w:val="284"/>
        </w:trPr>
        <w:tc>
          <w:tcPr>
            <w:tcW w:w="803" w:type="dxa"/>
            <w:vMerge w:val="restart"/>
            <w:shd w:val="clear" w:color="auto" w:fill="auto"/>
            <w:vAlign w:val="center"/>
            <w:hideMark/>
          </w:tcPr>
          <w:p w14:paraId="26BD98A4"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eastAsia="id-ID"/>
              </w:rPr>
              <w:t>2</w:t>
            </w:r>
          </w:p>
        </w:tc>
        <w:tc>
          <w:tcPr>
            <w:tcW w:w="3308" w:type="dxa"/>
            <w:shd w:val="clear" w:color="auto" w:fill="auto"/>
            <w:noWrap/>
            <w:vAlign w:val="center"/>
            <w:hideMark/>
          </w:tcPr>
          <w:p w14:paraId="529584AC"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eastAsia="id-ID"/>
              </w:rPr>
              <w:t>RMSEA</w:t>
            </w:r>
          </w:p>
        </w:tc>
        <w:tc>
          <w:tcPr>
            <w:tcW w:w="2410" w:type="dxa"/>
            <w:shd w:val="clear" w:color="auto" w:fill="auto"/>
            <w:noWrap/>
            <w:vAlign w:val="center"/>
            <w:hideMark/>
          </w:tcPr>
          <w:p w14:paraId="4D0FA40F"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0.041</w:t>
            </w:r>
          </w:p>
        </w:tc>
        <w:tc>
          <w:tcPr>
            <w:tcW w:w="1493" w:type="dxa"/>
            <w:vMerge w:val="restart"/>
            <w:shd w:val="clear" w:color="auto" w:fill="auto"/>
            <w:vAlign w:val="center"/>
            <w:hideMark/>
          </w:tcPr>
          <w:p w14:paraId="6C15AAAA" w14:textId="77777777" w:rsidR="006E6814" w:rsidRPr="007C77DE" w:rsidRDefault="006E6814" w:rsidP="0010287F">
            <w:pPr>
              <w:pStyle w:val="IJECS"/>
              <w:rPr>
                <w:i/>
                <w:iCs/>
                <w:noProof/>
                <w:color w:val="000000" w:themeColor="text1"/>
                <w:lang w:val="id-ID" w:eastAsia="id-ID"/>
              </w:rPr>
            </w:pPr>
            <w:r w:rsidRPr="007C77DE">
              <w:rPr>
                <w:i/>
                <w:iCs/>
                <w:noProof/>
                <w:color w:val="000000" w:themeColor="text1"/>
                <w:lang w:val="id-ID"/>
              </w:rPr>
              <w:t>Marginal fit</w:t>
            </w:r>
          </w:p>
          <w:p w14:paraId="16412615" w14:textId="77777777" w:rsidR="006E6814" w:rsidRPr="007C77DE" w:rsidRDefault="006E6814" w:rsidP="0010287F">
            <w:pPr>
              <w:pStyle w:val="IJECS"/>
              <w:rPr>
                <w:i/>
                <w:iCs/>
                <w:noProof/>
                <w:color w:val="000000" w:themeColor="text1"/>
                <w:lang w:val="id-ID" w:eastAsia="id-ID"/>
              </w:rPr>
            </w:pPr>
          </w:p>
        </w:tc>
      </w:tr>
      <w:tr w:rsidR="006E6814" w:rsidRPr="007C77DE" w14:paraId="6C72D912" w14:textId="77777777" w:rsidTr="0010287F">
        <w:trPr>
          <w:trHeight w:hRule="exact" w:val="284"/>
        </w:trPr>
        <w:tc>
          <w:tcPr>
            <w:tcW w:w="803" w:type="dxa"/>
            <w:vMerge/>
            <w:shd w:val="clear" w:color="auto" w:fill="auto"/>
            <w:vAlign w:val="center"/>
            <w:hideMark/>
          </w:tcPr>
          <w:p w14:paraId="3A8D56D2" w14:textId="77777777" w:rsidR="006E6814" w:rsidRPr="007C77DE" w:rsidRDefault="006E6814" w:rsidP="0010287F">
            <w:pPr>
              <w:pStyle w:val="IJECS"/>
              <w:rPr>
                <w:noProof/>
                <w:color w:val="000000" w:themeColor="text1"/>
                <w:lang w:val="id-ID" w:eastAsia="id-ID"/>
              </w:rPr>
            </w:pPr>
          </w:p>
        </w:tc>
        <w:tc>
          <w:tcPr>
            <w:tcW w:w="3308" w:type="dxa"/>
            <w:shd w:val="clear" w:color="auto" w:fill="auto"/>
            <w:noWrap/>
            <w:vAlign w:val="center"/>
            <w:hideMark/>
          </w:tcPr>
          <w:p w14:paraId="5B488616" w14:textId="77777777" w:rsidR="006E6814" w:rsidRPr="007C77DE" w:rsidRDefault="006E6814" w:rsidP="0010287F">
            <w:pPr>
              <w:pStyle w:val="IJECS"/>
              <w:rPr>
                <w:i/>
                <w:iCs/>
                <w:noProof/>
                <w:color w:val="000000" w:themeColor="text1"/>
                <w:lang w:val="id-ID" w:eastAsia="id-ID"/>
              </w:rPr>
            </w:pPr>
            <w:r w:rsidRPr="007C77DE">
              <w:rPr>
                <w:i/>
                <w:iCs/>
                <w:noProof/>
                <w:color w:val="000000" w:themeColor="text1"/>
                <w:lang w:val="id-ID" w:eastAsia="id-ID"/>
              </w:rPr>
              <w:t>Confidence Interval</w:t>
            </w:r>
          </w:p>
        </w:tc>
        <w:tc>
          <w:tcPr>
            <w:tcW w:w="2410" w:type="dxa"/>
            <w:shd w:val="clear" w:color="auto" w:fill="auto"/>
            <w:noWrap/>
            <w:vAlign w:val="center"/>
            <w:hideMark/>
          </w:tcPr>
          <w:p w14:paraId="084CE4FE"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0.038; 0.045</w:t>
            </w:r>
          </w:p>
        </w:tc>
        <w:tc>
          <w:tcPr>
            <w:tcW w:w="1493" w:type="dxa"/>
            <w:vMerge/>
            <w:shd w:val="clear" w:color="auto" w:fill="auto"/>
            <w:vAlign w:val="center"/>
            <w:hideMark/>
          </w:tcPr>
          <w:p w14:paraId="08F9A670" w14:textId="77777777" w:rsidR="006E6814" w:rsidRPr="007C77DE" w:rsidRDefault="006E6814" w:rsidP="0010287F">
            <w:pPr>
              <w:pStyle w:val="IJECS"/>
              <w:rPr>
                <w:i/>
                <w:iCs/>
                <w:noProof/>
                <w:color w:val="000000" w:themeColor="text1"/>
                <w:lang w:val="id-ID" w:eastAsia="id-ID"/>
              </w:rPr>
            </w:pPr>
          </w:p>
        </w:tc>
      </w:tr>
      <w:tr w:rsidR="006E6814" w:rsidRPr="007C77DE" w14:paraId="6D6E4878" w14:textId="77777777" w:rsidTr="0010287F">
        <w:trPr>
          <w:trHeight w:hRule="exact" w:val="284"/>
        </w:trPr>
        <w:tc>
          <w:tcPr>
            <w:tcW w:w="803" w:type="dxa"/>
            <w:vMerge/>
            <w:shd w:val="clear" w:color="auto" w:fill="auto"/>
            <w:vAlign w:val="center"/>
            <w:hideMark/>
          </w:tcPr>
          <w:p w14:paraId="0CFE8532" w14:textId="77777777" w:rsidR="006E6814" w:rsidRPr="007C77DE" w:rsidRDefault="006E6814" w:rsidP="0010287F">
            <w:pPr>
              <w:pStyle w:val="IJECS"/>
              <w:rPr>
                <w:noProof/>
                <w:color w:val="000000" w:themeColor="text1"/>
                <w:lang w:val="id-ID" w:eastAsia="id-ID"/>
              </w:rPr>
            </w:pPr>
          </w:p>
        </w:tc>
        <w:tc>
          <w:tcPr>
            <w:tcW w:w="3308" w:type="dxa"/>
            <w:shd w:val="clear" w:color="auto" w:fill="auto"/>
            <w:noWrap/>
            <w:vAlign w:val="center"/>
            <w:hideMark/>
          </w:tcPr>
          <w:p w14:paraId="1B489A2B" w14:textId="77777777" w:rsidR="006E6814" w:rsidRPr="007C77DE" w:rsidRDefault="006E6814" w:rsidP="0010287F">
            <w:pPr>
              <w:pStyle w:val="IJECS"/>
              <w:rPr>
                <w:i/>
                <w:iCs/>
                <w:noProof/>
                <w:color w:val="000000" w:themeColor="text1"/>
                <w:lang w:val="id-ID" w:eastAsia="id-ID"/>
              </w:rPr>
            </w:pPr>
            <w:r w:rsidRPr="007C77DE">
              <w:rPr>
                <w:i/>
                <w:iCs/>
                <w:noProof/>
                <w:color w:val="000000" w:themeColor="text1"/>
                <w:lang w:val="id-ID" w:eastAsia="id-ID"/>
              </w:rPr>
              <w:t>P Value</w:t>
            </w:r>
          </w:p>
        </w:tc>
        <w:tc>
          <w:tcPr>
            <w:tcW w:w="2410" w:type="dxa"/>
            <w:shd w:val="clear" w:color="auto" w:fill="auto"/>
            <w:noWrap/>
            <w:vAlign w:val="center"/>
            <w:hideMark/>
          </w:tcPr>
          <w:p w14:paraId="4B4F36A4"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1,00</w:t>
            </w:r>
          </w:p>
        </w:tc>
        <w:tc>
          <w:tcPr>
            <w:tcW w:w="1493" w:type="dxa"/>
            <w:vMerge/>
            <w:shd w:val="clear" w:color="auto" w:fill="auto"/>
            <w:vAlign w:val="center"/>
            <w:hideMark/>
          </w:tcPr>
          <w:p w14:paraId="38F0154F" w14:textId="77777777" w:rsidR="006E6814" w:rsidRPr="007C77DE" w:rsidRDefault="006E6814" w:rsidP="0010287F">
            <w:pPr>
              <w:pStyle w:val="IJECS"/>
              <w:rPr>
                <w:i/>
                <w:iCs/>
                <w:noProof/>
                <w:color w:val="000000" w:themeColor="text1"/>
                <w:lang w:val="id-ID" w:eastAsia="id-ID"/>
              </w:rPr>
            </w:pPr>
          </w:p>
        </w:tc>
      </w:tr>
      <w:tr w:rsidR="006E6814" w:rsidRPr="007C77DE" w14:paraId="2C5D2367" w14:textId="77777777" w:rsidTr="0010287F">
        <w:trPr>
          <w:trHeight w:hRule="exact" w:val="284"/>
        </w:trPr>
        <w:tc>
          <w:tcPr>
            <w:tcW w:w="803" w:type="dxa"/>
            <w:vMerge w:val="restart"/>
            <w:shd w:val="clear" w:color="auto" w:fill="auto"/>
            <w:noWrap/>
            <w:vAlign w:val="center"/>
            <w:hideMark/>
          </w:tcPr>
          <w:p w14:paraId="3ADF1C74"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eastAsia="id-ID"/>
              </w:rPr>
              <w:t>3</w:t>
            </w:r>
          </w:p>
        </w:tc>
        <w:tc>
          <w:tcPr>
            <w:tcW w:w="3308" w:type="dxa"/>
            <w:shd w:val="clear" w:color="auto" w:fill="auto"/>
            <w:noWrap/>
            <w:vAlign w:val="center"/>
            <w:hideMark/>
          </w:tcPr>
          <w:p w14:paraId="1C536788"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eastAsia="id-ID"/>
              </w:rPr>
              <w:t xml:space="preserve">ECVI </w:t>
            </w:r>
            <w:r w:rsidRPr="007C77DE">
              <w:rPr>
                <w:i/>
                <w:iCs/>
                <w:noProof/>
                <w:color w:val="000000" w:themeColor="text1"/>
                <w:lang w:val="id-ID" w:eastAsia="id-ID"/>
              </w:rPr>
              <w:t>Model</w:t>
            </w:r>
          </w:p>
        </w:tc>
        <w:tc>
          <w:tcPr>
            <w:tcW w:w="2410" w:type="dxa"/>
            <w:shd w:val="clear" w:color="auto" w:fill="auto"/>
            <w:noWrap/>
            <w:vAlign w:val="center"/>
            <w:hideMark/>
          </w:tcPr>
          <w:p w14:paraId="46B79AA2"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3.83</w:t>
            </w:r>
          </w:p>
        </w:tc>
        <w:tc>
          <w:tcPr>
            <w:tcW w:w="1493" w:type="dxa"/>
            <w:vMerge w:val="restart"/>
            <w:shd w:val="clear" w:color="auto" w:fill="auto"/>
            <w:vAlign w:val="center"/>
            <w:hideMark/>
          </w:tcPr>
          <w:p w14:paraId="0CB4049C" w14:textId="77777777" w:rsidR="006E6814" w:rsidRPr="007C77DE" w:rsidRDefault="006E6814" w:rsidP="0010287F">
            <w:pPr>
              <w:pStyle w:val="IJECS"/>
              <w:rPr>
                <w:i/>
                <w:iCs/>
                <w:noProof/>
                <w:color w:val="000000" w:themeColor="text1"/>
                <w:lang w:val="id-ID" w:eastAsia="id-ID"/>
              </w:rPr>
            </w:pPr>
            <w:r w:rsidRPr="007C77DE">
              <w:rPr>
                <w:i/>
                <w:iCs/>
                <w:noProof/>
                <w:color w:val="000000" w:themeColor="text1"/>
                <w:lang w:val="id-ID"/>
              </w:rPr>
              <w:t>Good fit</w:t>
            </w:r>
          </w:p>
          <w:p w14:paraId="71217A49" w14:textId="77777777" w:rsidR="006E6814" w:rsidRPr="007C77DE" w:rsidRDefault="006E6814" w:rsidP="0010287F">
            <w:pPr>
              <w:pStyle w:val="IJECS"/>
              <w:rPr>
                <w:i/>
                <w:iCs/>
                <w:noProof/>
                <w:color w:val="000000" w:themeColor="text1"/>
                <w:lang w:val="id-ID" w:eastAsia="id-ID"/>
              </w:rPr>
            </w:pPr>
          </w:p>
        </w:tc>
      </w:tr>
      <w:tr w:rsidR="006E6814" w:rsidRPr="007C77DE" w14:paraId="0F182EC1" w14:textId="77777777" w:rsidTr="0010287F">
        <w:trPr>
          <w:trHeight w:hRule="exact" w:val="284"/>
        </w:trPr>
        <w:tc>
          <w:tcPr>
            <w:tcW w:w="803" w:type="dxa"/>
            <w:vMerge/>
            <w:shd w:val="clear" w:color="auto" w:fill="auto"/>
            <w:vAlign w:val="center"/>
            <w:hideMark/>
          </w:tcPr>
          <w:p w14:paraId="0C23FB04" w14:textId="77777777" w:rsidR="006E6814" w:rsidRPr="007C77DE" w:rsidRDefault="006E6814" w:rsidP="0010287F">
            <w:pPr>
              <w:pStyle w:val="IJECS"/>
              <w:rPr>
                <w:noProof/>
                <w:color w:val="000000" w:themeColor="text1"/>
                <w:lang w:val="id-ID" w:eastAsia="id-ID"/>
              </w:rPr>
            </w:pPr>
          </w:p>
        </w:tc>
        <w:tc>
          <w:tcPr>
            <w:tcW w:w="3308" w:type="dxa"/>
            <w:shd w:val="clear" w:color="auto" w:fill="auto"/>
            <w:noWrap/>
            <w:vAlign w:val="center"/>
            <w:hideMark/>
          </w:tcPr>
          <w:p w14:paraId="5B617EB3"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eastAsia="id-ID"/>
              </w:rPr>
              <w:t>ECVI</w:t>
            </w:r>
            <w:r w:rsidRPr="007C77DE">
              <w:rPr>
                <w:i/>
                <w:iCs/>
                <w:noProof/>
                <w:color w:val="000000" w:themeColor="text1"/>
                <w:lang w:val="id-ID" w:eastAsia="id-ID"/>
              </w:rPr>
              <w:t xml:space="preserve"> Saturated</w:t>
            </w:r>
          </w:p>
        </w:tc>
        <w:tc>
          <w:tcPr>
            <w:tcW w:w="2410" w:type="dxa"/>
            <w:shd w:val="clear" w:color="auto" w:fill="auto"/>
            <w:noWrap/>
            <w:vAlign w:val="center"/>
            <w:hideMark/>
          </w:tcPr>
          <w:p w14:paraId="46468659"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4.21</w:t>
            </w:r>
          </w:p>
        </w:tc>
        <w:tc>
          <w:tcPr>
            <w:tcW w:w="1493" w:type="dxa"/>
            <w:vMerge/>
            <w:shd w:val="clear" w:color="auto" w:fill="auto"/>
            <w:vAlign w:val="center"/>
            <w:hideMark/>
          </w:tcPr>
          <w:p w14:paraId="1A9CDEB3" w14:textId="77777777" w:rsidR="006E6814" w:rsidRPr="007C77DE" w:rsidRDefault="006E6814" w:rsidP="0010287F">
            <w:pPr>
              <w:pStyle w:val="IJECS"/>
              <w:rPr>
                <w:i/>
                <w:iCs/>
                <w:noProof/>
                <w:color w:val="000000" w:themeColor="text1"/>
                <w:lang w:val="id-ID" w:eastAsia="id-ID"/>
              </w:rPr>
            </w:pPr>
          </w:p>
        </w:tc>
      </w:tr>
      <w:tr w:rsidR="006E6814" w:rsidRPr="007C77DE" w14:paraId="1415BBA0" w14:textId="77777777" w:rsidTr="0010287F">
        <w:trPr>
          <w:trHeight w:hRule="exact" w:val="284"/>
        </w:trPr>
        <w:tc>
          <w:tcPr>
            <w:tcW w:w="803" w:type="dxa"/>
            <w:vMerge/>
            <w:shd w:val="clear" w:color="auto" w:fill="auto"/>
            <w:vAlign w:val="center"/>
            <w:hideMark/>
          </w:tcPr>
          <w:p w14:paraId="2DC65EA8" w14:textId="77777777" w:rsidR="006E6814" w:rsidRPr="007C77DE" w:rsidRDefault="006E6814" w:rsidP="0010287F">
            <w:pPr>
              <w:pStyle w:val="IJECS"/>
              <w:rPr>
                <w:noProof/>
                <w:color w:val="000000" w:themeColor="text1"/>
                <w:lang w:val="id-ID" w:eastAsia="id-ID"/>
              </w:rPr>
            </w:pPr>
          </w:p>
        </w:tc>
        <w:tc>
          <w:tcPr>
            <w:tcW w:w="3308" w:type="dxa"/>
            <w:shd w:val="clear" w:color="auto" w:fill="auto"/>
            <w:noWrap/>
            <w:vAlign w:val="center"/>
            <w:hideMark/>
          </w:tcPr>
          <w:p w14:paraId="2E2A23E1"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eastAsia="id-ID"/>
              </w:rPr>
              <w:t xml:space="preserve">ECVI </w:t>
            </w:r>
            <w:r w:rsidRPr="007C77DE">
              <w:rPr>
                <w:i/>
                <w:iCs/>
                <w:noProof/>
                <w:color w:val="000000" w:themeColor="text1"/>
                <w:lang w:val="id-ID" w:eastAsia="id-ID"/>
              </w:rPr>
              <w:t>Independence</w:t>
            </w:r>
          </w:p>
        </w:tc>
        <w:tc>
          <w:tcPr>
            <w:tcW w:w="2410" w:type="dxa"/>
            <w:shd w:val="clear" w:color="auto" w:fill="auto"/>
            <w:noWrap/>
            <w:vAlign w:val="center"/>
            <w:hideMark/>
          </w:tcPr>
          <w:p w14:paraId="21AF4834"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392.59</w:t>
            </w:r>
          </w:p>
        </w:tc>
        <w:tc>
          <w:tcPr>
            <w:tcW w:w="1493" w:type="dxa"/>
            <w:vMerge/>
            <w:shd w:val="clear" w:color="auto" w:fill="auto"/>
            <w:vAlign w:val="center"/>
            <w:hideMark/>
          </w:tcPr>
          <w:p w14:paraId="5C71C815" w14:textId="77777777" w:rsidR="006E6814" w:rsidRPr="007C77DE" w:rsidRDefault="006E6814" w:rsidP="0010287F">
            <w:pPr>
              <w:pStyle w:val="IJECS"/>
              <w:rPr>
                <w:i/>
                <w:iCs/>
                <w:noProof/>
                <w:color w:val="000000" w:themeColor="text1"/>
                <w:lang w:val="id-ID" w:eastAsia="id-ID"/>
              </w:rPr>
            </w:pPr>
          </w:p>
        </w:tc>
      </w:tr>
      <w:tr w:rsidR="006E6814" w:rsidRPr="007C77DE" w14:paraId="3027CC84" w14:textId="77777777" w:rsidTr="0010287F">
        <w:trPr>
          <w:trHeight w:hRule="exact" w:val="284"/>
        </w:trPr>
        <w:tc>
          <w:tcPr>
            <w:tcW w:w="803" w:type="dxa"/>
            <w:vMerge w:val="restart"/>
            <w:shd w:val="clear" w:color="auto" w:fill="auto"/>
            <w:vAlign w:val="center"/>
          </w:tcPr>
          <w:p w14:paraId="20CBB57B"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eastAsia="id-ID"/>
              </w:rPr>
              <w:t>4</w:t>
            </w:r>
          </w:p>
        </w:tc>
        <w:tc>
          <w:tcPr>
            <w:tcW w:w="3308" w:type="dxa"/>
            <w:shd w:val="clear" w:color="auto" w:fill="auto"/>
            <w:noWrap/>
            <w:vAlign w:val="center"/>
          </w:tcPr>
          <w:p w14:paraId="41FDE6AE" w14:textId="77777777" w:rsidR="006E6814" w:rsidRPr="007C77DE" w:rsidRDefault="006E6814" w:rsidP="0010287F">
            <w:pPr>
              <w:pStyle w:val="IJECS"/>
              <w:rPr>
                <w:noProof/>
                <w:color w:val="000000" w:themeColor="text1"/>
                <w:lang w:val="id-ID"/>
              </w:rPr>
            </w:pPr>
            <w:r w:rsidRPr="007C77DE">
              <w:rPr>
                <w:noProof/>
                <w:color w:val="000000" w:themeColor="text1"/>
                <w:lang w:val="id-ID"/>
              </w:rPr>
              <w:t xml:space="preserve">AIC </w:t>
            </w:r>
            <w:r w:rsidRPr="007C77DE">
              <w:rPr>
                <w:i/>
                <w:iCs/>
                <w:noProof/>
                <w:color w:val="000000" w:themeColor="text1"/>
                <w:lang w:val="id-ID"/>
              </w:rPr>
              <w:t>Model</w:t>
            </w:r>
          </w:p>
        </w:tc>
        <w:tc>
          <w:tcPr>
            <w:tcW w:w="2410" w:type="dxa"/>
            <w:shd w:val="clear" w:color="auto" w:fill="auto"/>
            <w:noWrap/>
            <w:vAlign w:val="center"/>
          </w:tcPr>
          <w:p w14:paraId="4487877D"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1717.81</w:t>
            </w:r>
          </w:p>
        </w:tc>
        <w:tc>
          <w:tcPr>
            <w:tcW w:w="1493" w:type="dxa"/>
            <w:vMerge w:val="restart"/>
            <w:shd w:val="clear" w:color="auto" w:fill="auto"/>
            <w:vAlign w:val="center"/>
          </w:tcPr>
          <w:p w14:paraId="1E659DEE" w14:textId="77777777" w:rsidR="006E6814" w:rsidRPr="007C77DE" w:rsidRDefault="006E6814" w:rsidP="0010287F">
            <w:pPr>
              <w:pStyle w:val="IJECS"/>
              <w:rPr>
                <w:i/>
                <w:iCs/>
                <w:noProof/>
                <w:color w:val="000000" w:themeColor="text1"/>
                <w:lang w:val="id-ID" w:eastAsia="id-ID"/>
              </w:rPr>
            </w:pPr>
            <w:r w:rsidRPr="007C77DE">
              <w:rPr>
                <w:i/>
                <w:iCs/>
                <w:noProof/>
                <w:color w:val="000000" w:themeColor="text1"/>
                <w:lang w:val="id-ID"/>
              </w:rPr>
              <w:t>Good fit</w:t>
            </w:r>
          </w:p>
          <w:p w14:paraId="3B686CEE" w14:textId="77777777" w:rsidR="006E6814" w:rsidRPr="007C77DE" w:rsidRDefault="006E6814" w:rsidP="0010287F">
            <w:pPr>
              <w:pStyle w:val="IJECS"/>
              <w:rPr>
                <w:i/>
                <w:iCs/>
                <w:noProof/>
                <w:color w:val="000000" w:themeColor="text1"/>
                <w:lang w:val="id-ID" w:eastAsia="id-ID"/>
              </w:rPr>
            </w:pPr>
          </w:p>
        </w:tc>
      </w:tr>
      <w:tr w:rsidR="006E6814" w:rsidRPr="007C77DE" w14:paraId="01469A57" w14:textId="77777777" w:rsidTr="0010287F">
        <w:trPr>
          <w:trHeight w:hRule="exact" w:val="284"/>
        </w:trPr>
        <w:tc>
          <w:tcPr>
            <w:tcW w:w="803" w:type="dxa"/>
            <w:vMerge/>
            <w:shd w:val="clear" w:color="auto" w:fill="auto"/>
            <w:vAlign w:val="center"/>
          </w:tcPr>
          <w:p w14:paraId="01DDA692" w14:textId="77777777" w:rsidR="006E6814" w:rsidRPr="007C77DE" w:rsidRDefault="006E6814" w:rsidP="0010287F">
            <w:pPr>
              <w:pStyle w:val="IJECS"/>
              <w:rPr>
                <w:noProof/>
                <w:color w:val="000000" w:themeColor="text1"/>
                <w:lang w:val="id-ID" w:eastAsia="id-ID"/>
              </w:rPr>
            </w:pPr>
          </w:p>
        </w:tc>
        <w:tc>
          <w:tcPr>
            <w:tcW w:w="3308" w:type="dxa"/>
            <w:shd w:val="clear" w:color="auto" w:fill="auto"/>
            <w:noWrap/>
            <w:vAlign w:val="center"/>
          </w:tcPr>
          <w:p w14:paraId="2F4BCE83" w14:textId="77777777" w:rsidR="006E6814" w:rsidRPr="007C77DE" w:rsidRDefault="006E6814" w:rsidP="0010287F">
            <w:pPr>
              <w:pStyle w:val="IJECS"/>
              <w:rPr>
                <w:noProof/>
                <w:color w:val="000000" w:themeColor="text1"/>
                <w:lang w:val="id-ID"/>
              </w:rPr>
            </w:pPr>
            <w:r w:rsidRPr="007C77DE">
              <w:rPr>
                <w:noProof/>
                <w:color w:val="000000" w:themeColor="text1"/>
                <w:lang w:val="id-ID"/>
              </w:rPr>
              <w:t xml:space="preserve">AIC </w:t>
            </w:r>
            <w:r w:rsidRPr="007C77DE">
              <w:rPr>
                <w:i/>
                <w:iCs/>
                <w:noProof/>
                <w:color w:val="000000" w:themeColor="text1"/>
                <w:lang w:val="id-ID"/>
              </w:rPr>
              <w:t>Saturated</w:t>
            </w:r>
          </w:p>
        </w:tc>
        <w:tc>
          <w:tcPr>
            <w:tcW w:w="2410" w:type="dxa"/>
            <w:shd w:val="clear" w:color="auto" w:fill="auto"/>
            <w:noWrap/>
            <w:vAlign w:val="center"/>
          </w:tcPr>
          <w:p w14:paraId="0A3E3629"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1892.00</w:t>
            </w:r>
          </w:p>
        </w:tc>
        <w:tc>
          <w:tcPr>
            <w:tcW w:w="1493" w:type="dxa"/>
            <w:vMerge/>
            <w:shd w:val="clear" w:color="auto" w:fill="auto"/>
            <w:vAlign w:val="center"/>
          </w:tcPr>
          <w:p w14:paraId="0FB080B7" w14:textId="77777777" w:rsidR="006E6814" w:rsidRPr="007C77DE" w:rsidRDefault="006E6814" w:rsidP="0010287F">
            <w:pPr>
              <w:pStyle w:val="IJECS"/>
              <w:rPr>
                <w:i/>
                <w:iCs/>
                <w:noProof/>
                <w:color w:val="000000" w:themeColor="text1"/>
                <w:lang w:val="id-ID" w:eastAsia="id-ID"/>
              </w:rPr>
            </w:pPr>
          </w:p>
        </w:tc>
      </w:tr>
      <w:tr w:rsidR="006E6814" w:rsidRPr="007C77DE" w14:paraId="40004AFE" w14:textId="77777777" w:rsidTr="0010287F">
        <w:trPr>
          <w:trHeight w:hRule="exact" w:val="284"/>
        </w:trPr>
        <w:tc>
          <w:tcPr>
            <w:tcW w:w="803" w:type="dxa"/>
            <w:vMerge/>
            <w:shd w:val="clear" w:color="auto" w:fill="auto"/>
            <w:vAlign w:val="center"/>
          </w:tcPr>
          <w:p w14:paraId="0C9BB561" w14:textId="77777777" w:rsidR="006E6814" w:rsidRPr="007C77DE" w:rsidRDefault="006E6814" w:rsidP="0010287F">
            <w:pPr>
              <w:pStyle w:val="IJECS"/>
              <w:rPr>
                <w:noProof/>
                <w:color w:val="000000" w:themeColor="text1"/>
                <w:lang w:val="id-ID" w:eastAsia="id-ID"/>
              </w:rPr>
            </w:pPr>
          </w:p>
        </w:tc>
        <w:tc>
          <w:tcPr>
            <w:tcW w:w="3308" w:type="dxa"/>
            <w:shd w:val="clear" w:color="auto" w:fill="auto"/>
            <w:noWrap/>
            <w:vAlign w:val="center"/>
          </w:tcPr>
          <w:p w14:paraId="4C89FF70" w14:textId="77777777" w:rsidR="006E6814" w:rsidRPr="007C77DE" w:rsidRDefault="006E6814" w:rsidP="0010287F">
            <w:pPr>
              <w:pStyle w:val="IJECS"/>
              <w:rPr>
                <w:noProof/>
                <w:color w:val="000000" w:themeColor="text1"/>
                <w:lang w:val="id-ID"/>
              </w:rPr>
            </w:pPr>
            <w:r w:rsidRPr="007C77DE">
              <w:rPr>
                <w:noProof/>
                <w:color w:val="000000" w:themeColor="text1"/>
                <w:lang w:val="id-ID"/>
              </w:rPr>
              <w:t xml:space="preserve">AIC </w:t>
            </w:r>
            <w:r w:rsidRPr="007C77DE">
              <w:rPr>
                <w:i/>
                <w:iCs/>
                <w:noProof/>
                <w:color w:val="000000" w:themeColor="text1"/>
                <w:lang w:val="id-ID"/>
              </w:rPr>
              <w:t>Independence</w:t>
            </w:r>
          </w:p>
        </w:tc>
        <w:tc>
          <w:tcPr>
            <w:tcW w:w="2410" w:type="dxa"/>
            <w:shd w:val="clear" w:color="auto" w:fill="auto"/>
            <w:noWrap/>
            <w:vAlign w:val="center"/>
          </w:tcPr>
          <w:p w14:paraId="65194FAD"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176271.21</w:t>
            </w:r>
          </w:p>
        </w:tc>
        <w:tc>
          <w:tcPr>
            <w:tcW w:w="1493" w:type="dxa"/>
            <w:vMerge/>
            <w:shd w:val="clear" w:color="auto" w:fill="auto"/>
            <w:vAlign w:val="center"/>
          </w:tcPr>
          <w:p w14:paraId="17129C3B" w14:textId="77777777" w:rsidR="006E6814" w:rsidRPr="007C77DE" w:rsidRDefault="006E6814" w:rsidP="0010287F">
            <w:pPr>
              <w:pStyle w:val="IJECS"/>
              <w:rPr>
                <w:i/>
                <w:iCs/>
                <w:noProof/>
                <w:color w:val="000000" w:themeColor="text1"/>
                <w:lang w:val="id-ID" w:eastAsia="id-ID"/>
              </w:rPr>
            </w:pPr>
          </w:p>
        </w:tc>
      </w:tr>
      <w:tr w:rsidR="006E6814" w:rsidRPr="007C77DE" w14:paraId="0C4DF1A4" w14:textId="77777777" w:rsidTr="0010287F">
        <w:trPr>
          <w:trHeight w:hRule="exact" w:val="284"/>
        </w:trPr>
        <w:tc>
          <w:tcPr>
            <w:tcW w:w="803" w:type="dxa"/>
            <w:vMerge/>
            <w:shd w:val="clear" w:color="auto" w:fill="auto"/>
            <w:vAlign w:val="center"/>
          </w:tcPr>
          <w:p w14:paraId="6649B7A8" w14:textId="77777777" w:rsidR="006E6814" w:rsidRPr="007C77DE" w:rsidRDefault="006E6814" w:rsidP="0010287F">
            <w:pPr>
              <w:pStyle w:val="IJECS"/>
              <w:rPr>
                <w:noProof/>
                <w:color w:val="000000" w:themeColor="text1"/>
                <w:lang w:val="id-ID" w:eastAsia="id-ID"/>
              </w:rPr>
            </w:pPr>
          </w:p>
        </w:tc>
        <w:tc>
          <w:tcPr>
            <w:tcW w:w="3308" w:type="dxa"/>
            <w:shd w:val="clear" w:color="auto" w:fill="auto"/>
            <w:noWrap/>
            <w:vAlign w:val="center"/>
          </w:tcPr>
          <w:p w14:paraId="35178984" w14:textId="77777777" w:rsidR="006E6814" w:rsidRPr="007C77DE" w:rsidRDefault="006E6814" w:rsidP="0010287F">
            <w:pPr>
              <w:pStyle w:val="IJECS"/>
              <w:rPr>
                <w:noProof/>
                <w:color w:val="000000" w:themeColor="text1"/>
                <w:lang w:val="id-ID"/>
              </w:rPr>
            </w:pPr>
            <w:r w:rsidRPr="007C77DE">
              <w:rPr>
                <w:noProof/>
                <w:color w:val="000000" w:themeColor="text1"/>
                <w:lang w:val="id-ID"/>
              </w:rPr>
              <w:t xml:space="preserve">CAIC </w:t>
            </w:r>
            <w:r w:rsidRPr="007C77DE">
              <w:rPr>
                <w:i/>
                <w:iCs/>
                <w:noProof/>
                <w:color w:val="000000" w:themeColor="text1"/>
                <w:lang w:val="id-ID"/>
              </w:rPr>
              <w:t>Model</w:t>
            </w:r>
          </w:p>
        </w:tc>
        <w:tc>
          <w:tcPr>
            <w:tcW w:w="2410" w:type="dxa"/>
            <w:shd w:val="clear" w:color="auto" w:fill="auto"/>
            <w:noWrap/>
            <w:vAlign w:val="center"/>
          </w:tcPr>
          <w:p w14:paraId="63034C7E"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2703.90</w:t>
            </w:r>
          </w:p>
        </w:tc>
        <w:tc>
          <w:tcPr>
            <w:tcW w:w="1493" w:type="dxa"/>
            <w:vMerge/>
            <w:shd w:val="clear" w:color="auto" w:fill="auto"/>
            <w:vAlign w:val="center"/>
          </w:tcPr>
          <w:p w14:paraId="109A58D1" w14:textId="77777777" w:rsidR="006E6814" w:rsidRPr="007C77DE" w:rsidRDefault="006E6814" w:rsidP="0010287F">
            <w:pPr>
              <w:pStyle w:val="IJECS"/>
              <w:rPr>
                <w:i/>
                <w:iCs/>
                <w:noProof/>
                <w:color w:val="000000" w:themeColor="text1"/>
                <w:lang w:val="id-ID" w:eastAsia="id-ID"/>
              </w:rPr>
            </w:pPr>
          </w:p>
        </w:tc>
      </w:tr>
      <w:tr w:rsidR="006E6814" w:rsidRPr="007C77DE" w14:paraId="03F2290E" w14:textId="77777777" w:rsidTr="0010287F">
        <w:trPr>
          <w:trHeight w:hRule="exact" w:val="284"/>
        </w:trPr>
        <w:tc>
          <w:tcPr>
            <w:tcW w:w="803" w:type="dxa"/>
            <w:vMerge/>
            <w:shd w:val="clear" w:color="auto" w:fill="auto"/>
            <w:vAlign w:val="center"/>
          </w:tcPr>
          <w:p w14:paraId="253BDE65" w14:textId="77777777" w:rsidR="006E6814" w:rsidRPr="007C77DE" w:rsidRDefault="006E6814" w:rsidP="0010287F">
            <w:pPr>
              <w:pStyle w:val="IJECS"/>
              <w:rPr>
                <w:noProof/>
                <w:color w:val="000000" w:themeColor="text1"/>
                <w:lang w:val="id-ID" w:eastAsia="id-ID"/>
              </w:rPr>
            </w:pPr>
          </w:p>
        </w:tc>
        <w:tc>
          <w:tcPr>
            <w:tcW w:w="3308" w:type="dxa"/>
            <w:shd w:val="clear" w:color="auto" w:fill="auto"/>
            <w:noWrap/>
            <w:vAlign w:val="center"/>
          </w:tcPr>
          <w:p w14:paraId="04CF9CEA" w14:textId="77777777" w:rsidR="006E6814" w:rsidRPr="007C77DE" w:rsidRDefault="006E6814" w:rsidP="0010287F">
            <w:pPr>
              <w:pStyle w:val="IJECS"/>
              <w:rPr>
                <w:noProof/>
                <w:color w:val="000000" w:themeColor="text1"/>
                <w:lang w:val="id-ID"/>
              </w:rPr>
            </w:pPr>
            <w:r w:rsidRPr="007C77DE">
              <w:rPr>
                <w:noProof/>
                <w:color w:val="000000" w:themeColor="text1"/>
                <w:lang w:val="id-ID"/>
              </w:rPr>
              <w:t xml:space="preserve">CAIC </w:t>
            </w:r>
            <w:r w:rsidRPr="007C77DE">
              <w:rPr>
                <w:i/>
                <w:iCs/>
                <w:noProof/>
                <w:color w:val="000000" w:themeColor="text1"/>
                <w:lang w:val="id-ID"/>
              </w:rPr>
              <w:t>Saturated</w:t>
            </w:r>
          </w:p>
        </w:tc>
        <w:tc>
          <w:tcPr>
            <w:tcW w:w="2410" w:type="dxa"/>
            <w:shd w:val="clear" w:color="auto" w:fill="auto"/>
            <w:noWrap/>
            <w:vAlign w:val="center"/>
          </w:tcPr>
          <w:p w14:paraId="2BC376C7"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6725.35</w:t>
            </w:r>
          </w:p>
        </w:tc>
        <w:tc>
          <w:tcPr>
            <w:tcW w:w="1493" w:type="dxa"/>
            <w:vMerge/>
            <w:shd w:val="clear" w:color="auto" w:fill="auto"/>
            <w:vAlign w:val="center"/>
          </w:tcPr>
          <w:p w14:paraId="04B08BDC" w14:textId="77777777" w:rsidR="006E6814" w:rsidRPr="007C77DE" w:rsidRDefault="006E6814" w:rsidP="0010287F">
            <w:pPr>
              <w:pStyle w:val="IJECS"/>
              <w:rPr>
                <w:i/>
                <w:iCs/>
                <w:noProof/>
                <w:color w:val="000000" w:themeColor="text1"/>
                <w:lang w:val="id-ID" w:eastAsia="id-ID"/>
              </w:rPr>
            </w:pPr>
          </w:p>
        </w:tc>
      </w:tr>
      <w:tr w:rsidR="006E6814" w:rsidRPr="007C77DE" w14:paraId="6A19D302" w14:textId="77777777" w:rsidTr="0010287F">
        <w:trPr>
          <w:trHeight w:hRule="exact" w:val="284"/>
        </w:trPr>
        <w:tc>
          <w:tcPr>
            <w:tcW w:w="803" w:type="dxa"/>
            <w:vMerge/>
            <w:shd w:val="clear" w:color="auto" w:fill="auto"/>
            <w:vAlign w:val="center"/>
          </w:tcPr>
          <w:p w14:paraId="7C1D9F0D" w14:textId="77777777" w:rsidR="006E6814" w:rsidRPr="007C77DE" w:rsidRDefault="006E6814" w:rsidP="0010287F">
            <w:pPr>
              <w:pStyle w:val="IJECS"/>
              <w:rPr>
                <w:noProof/>
                <w:color w:val="000000" w:themeColor="text1"/>
                <w:lang w:val="id-ID" w:eastAsia="id-ID"/>
              </w:rPr>
            </w:pPr>
          </w:p>
        </w:tc>
        <w:tc>
          <w:tcPr>
            <w:tcW w:w="3308" w:type="dxa"/>
            <w:shd w:val="clear" w:color="auto" w:fill="auto"/>
            <w:noWrap/>
            <w:vAlign w:val="center"/>
          </w:tcPr>
          <w:p w14:paraId="176BB2EE" w14:textId="77777777" w:rsidR="006E6814" w:rsidRPr="007C77DE" w:rsidRDefault="006E6814" w:rsidP="0010287F">
            <w:pPr>
              <w:pStyle w:val="IJECS"/>
              <w:rPr>
                <w:noProof/>
                <w:color w:val="000000" w:themeColor="text1"/>
                <w:lang w:val="id-ID"/>
              </w:rPr>
            </w:pPr>
            <w:r w:rsidRPr="007C77DE">
              <w:rPr>
                <w:noProof/>
                <w:color w:val="000000" w:themeColor="text1"/>
                <w:lang w:val="id-ID"/>
              </w:rPr>
              <w:t>CAIC</w:t>
            </w:r>
            <w:r w:rsidRPr="007C77DE">
              <w:rPr>
                <w:i/>
                <w:iCs/>
                <w:noProof/>
                <w:color w:val="000000" w:themeColor="text1"/>
                <w:lang w:val="id-ID"/>
              </w:rPr>
              <w:t xml:space="preserve"> Independence</w:t>
            </w:r>
          </w:p>
        </w:tc>
        <w:tc>
          <w:tcPr>
            <w:tcW w:w="2410" w:type="dxa"/>
            <w:shd w:val="clear" w:color="auto" w:fill="auto"/>
            <w:noWrap/>
            <w:vAlign w:val="center"/>
          </w:tcPr>
          <w:p w14:paraId="19BC1C05"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176490.90</w:t>
            </w:r>
          </w:p>
        </w:tc>
        <w:tc>
          <w:tcPr>
            <w:tcW w:w="1493" w:type="dxa"/>
            <w:vMerge/>
            <w:shd w:val="clear" w:color="auto" w:fill="auto"/>
            <w:vAlign w:val="center"/>
          </w:tcPr>
          <w:p w14:paraId="608BB133" w14:textId="77777777" w:rsidR="006E6814" w:rsidRPr="007C77DE" w:rsidRDefault="006E6814" w:rsidP="0010287F">
            <w:pPr>
              <w:pStyle w:val="IJECS"/>
              <w:rPr>
                <w:i/>
                <w:iCs/>
                <w:noProof/>
                <w:color w:val="000000" w:themeColor="text1"/>
                <w:lang w:val="id-ID" w:eastAsia="id-ID"/>
              </w:rPr>
            </w:pPr>
          </w:p>
        </w:tc>
      </w:tr>
      <w:tr w:rsidR="006E6814" w:rsidRPr="007C77DE" w14:paraId="1AFB2463" w14:textId="77777777" w:rsidTr="0010287F">
        <w:trPr>
          <w:trHeight w:hRule="exact" w:val="284"/>
        </w:trPr>
        <w:tc>
          <w:tcPr>
            <w:tcW w:w="803" w:type="dxa"/>
            <w:vMerge w:val="restart"/>
            <w:shd w:val="clear" w:color="auto" w:fill="auto"/>
            <w:vAlign w:val="center"/>
          </w:tcPr>
          <w:p w14:paraId="7BC0D9A0"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eastAsia="id-ID"/>
              </w:rPr>
              <w:t>5</w:t>
            </w:r>
          </w:p>
        </w:tc>
        <w:tc>
          <w:tcPr>
            <w:tcW w:w="3308" w:type="dxa"/>
            <w:shd w:val="clear" w:color="auto" w:fill="auto"/>
            <w:noWrap/>
            <w:vAlign w:val="center"/>
          </w:tcPr>
          <w:p w14:paraId="3069D087" w14:textId="77777777" w:rsidR="006E6814" w:rsidRPr="007C77DE" w:rsidRDefault="006E6814" w:rsidP="0010287F">
            <w:pPr>
              <w:pStyle w:val="IJECS"/>
              <w:rPr>
                <w:noProof/>
                <w:color w:val="000000" w:themeColor="text1"/>
                <w:lang w:val="id-ID"/>
              </w:rPr>
            </w:pPr>
            <w:r w:rsidRPr="007C77DE">
              <w:rPr>
                <w:noProof/>
                <w:color w:val="000000" w:themeColor="text1"/>
                <w:lang w:val="id-ID"/>
              </w:rPr>
              <w:t>NFI</w:t>
            </w:r>
          </w:p>
        </w:tc>
        <w:tc>
          <w:tcPr>
            <w:tcW w:w="2410" w:type="dxa"/>
            <w:shd w:val="clear" w:color="auto" w:fill="auto"/>
            <w:noWrap/>
            <w:vAlign w:val="center"/>
          </w:tcPr>
          <w:p w14:paraId="66719931"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0.99</w:t>
            </w:r>
          </w:p>
        </w:tc>
        <w:tc>
          <w:tcPr>
            <w:tcW w:w="1493" w:type="dxa"/>
            <w:vMerge w:val="restart"/>
            <w:shd w:val="clear" w:color="auto" w:fill="auto"/>
            <w:vAlign w:val="center"/>
          </w:tcPr>
          <w:p w14:paraId="2F0ED7F3" w14:textId="77777777" w:rsidR="006E6814" w:rsidRPr="007C77DE" w:rsidRDefault="006E6814" w:rsidP="0010287F">
            <w:pPr>
              <w:pStyle w:val="IJECS"/>
              <w:rPr>
                <w:i/>
                <w:iCs/>
                <w:noProof/>
                <w:color w:val="000000" w:themeColor="text1"/>
                <w:lang w:val="id-ID" w:eastAsia="id-ID"/>
              </w:rPr>
            </w:pPr>
            <w:r w:rsidRPr="007C77DE">
              <w:rPr>
                <w:i/>
                <w:iCs/>
                <w:noProof/>
                <w:color w:val="000000" w:themeColor="text1"/>
                <w:lang w:val="id-ID"/>
              </w:rPr>
              <w:t>Good fit</w:t>
            </w:r>
          </w:p>
          <w:p w14:paraId="677F5560" w14:textId="77777777" w:rsidR="006E6814" w:rsidRPr="007C77DE" w:rsidRDefault="006E6814" w:rsidP="0010287F">
            <w:pPr>
              <w:pStyle w:val="IJECS"/>
              <w:rPr>
                <w:i/>
                <w:iCs/>
                <w:noProof/>
                <w:color w:val="000000" w:themeColor="text1"/>
                <w:lang w:val="id-ID" w:eastAsia="id-ID"/>
              </w:rPr>
            </w:pPr>
          </w:p>
        </w:tc>
      </w:tr>
      <w:tr w:rsidR="006E6814" w:rsidRPr="007C77DE" w14:paraId="169AFDF8" w14:textId="77777777" w:rsidTr="0010287F">
        <w:trPr>
          <w:trHeight w:hRule="exact" w:val="284"/>
        </w:trPr>
        <w:tc>
          <w:tcPr>
            <w:tcW w:w="803" w:type="dxa"/>
            <w:vMerge/>
            <w:shd w:val="clear" w:color="auto" w:fill="auto"/>
            <w:vAlign w:val="center"/>
          </w:tcPr>
          <w:p w14:paraId="2FAF9BA5" w14:textId="77777777" w:rsidR="006E6814" w:rsidRPr="007C77DE" w:rsidRDefault="006E6814" w:rsidP="0010287F">
            <w:pPr>
              <w:pStyle w:val="IJECS"/>
              <w:rPr>
                <w:noProof/>
                <w:color w:val="000000" w:themeColor="text1"/>
                <w:lang w:val="id-ID" w:eastAsia="id-ID"/>
              </w:rPr>
            </w:pPr>
          </w:p>
        </w:tc>
        <w:tc>
          <w:tcPr>
            <w:tcW w:w="3308" w:type="dxa"/>
            <w:shd w:val="clear" w:color="auto" w:fill="auto"/>
            <w:noWrap/>
            <w:vAlign w:val="center"/>
          </w:tcPr>
          <w:p w14:paraId="7EF2CCD3" w14:textId="77777777" w:rsidR="006E6814" w:rsidRPr="007C77DE" w:rsidRDefault="006E6814" w:rsidP="0010287F">
            <w:pPr>
              <w:pStyle w:val="IJECS"/>
              <w:rPr>
                <w:noProof/>
                <w:color w:val="000000" w:themeColor="text1"/>
                <w:lang w:val="id-ID"/>
              </w:rPr>
            </w:pPr>
            <w:r w:rsidRPr="007C77DE">
              <w:rPr>
                <w:noProof/>
                <w:color w:val="000000" w:themeColor="text1"/>
                <w:lang w:val="id-ID"/>
              </w:rPr>
              <w:t>NNFI</w:t>
            </w:r>
          </w:p>
        </w:tc>
        <w:tc>
          <w:tcPr>
            <w:tcW w:w="2410" w:type="dxa"/>
            <w:shd w:val="clear" w:color="auto" w:fill="auto"/>
            <w:noWrap/>
            <w:vAlign w:val="center"/>
          </w:tcPr>
          <w:p w14:paraId="43A8AA38" w14:textId="77777777" w:rsidR="006E6814" w:rsidRPr="007C77DE" w:rsidRDefault="006E6814" w:rsidP="0010287F">
            <w:pPr>
              <w:pStyle w:val="IJECS"/>
              <w:rPr>
                <w:noProof/>
                <w:color w:val="000000" w:themeColor="text1"/>
                <w:lang w:val="en-GB" w:eastAsia="id-ID"/>
              </w:rPr>
            </w:pPr>
            <w:r w:rsidRPr="007C77DE">
              <w:rPr>
                <w:noProof/>
                <w:color w:val="000000" w:themeColor="text1"/>
                <w:lang w:val="id-ID"/>
              </w:rPr>
              <w:t>1.</w:t>
            </w:r>
            <w:r w:rsidRPr="007C77DE">
              <w:rPr>
                <w:noProof/>
                <w:color w:val="000000" w:themeColor="text1"/>
                <w:lang w:val="en-GB"/>
              </w:rPr>
              <w:t>00</w:t>
            </w:r>
          </w:p>
        </w:tc>
        <w:tc>
          <w:tcPr>
            <w:tcW w:w="1493" w:type="dxa"/>
            <w:vMerge/>
            <w:shd w:val="clear" w:color="auto" w:fill="auto"/>
            <w:vAlign w:val="center"/>
          </w:tcPr>
          <w:p w14:paraId="38971204" w14:textId="77777777" w:rsidR="006E6814" w:rsidRPr="007C77DE" w:rsidRDefault="006E6814" w:rsidP="0010287F">
            <w:pPr>
              <w:pStyle w:val="IJECS"/>
              <w:rPr>
                <w:i/>
                <w:iCs/>
                <w:noProof/>
                <w:color w:val="000000" w:themeColor="text1"/>
                <w:lang w:val="id-ID" w:eastAsia="id-ID"/>
              </w:rPr>
            </w:pPr>
          </w:p>
        </w:tc>
      </w:tr>
      <w:tr w:rsidR="006E6814" w:rsidRPr="007C77DE" w14:paraId="5C6DE198" w14:textId="77777777" w:rsidTr="0010287F">
        <w:trPr>
          <w:trHeight w:hRule="exact" w:val="284"/>
        </w:trPr>
        <w:tc>
          <w:tcPr>
            <w:tcW w:w="803" w:type="dxa"/>
            <w:vMerge/>
            <w:shd w:val="clear" w:color="auto" w:fill="auto"/>
            <w:vAlign w:val="center"/>
          </w:tcPr>
          <w:p w14:paraId="530DD6C1" w14:textId="77777777" w:rsidR="006E6814" w:rsidRPr="007C77DE" w:rsidRDefault="006E6814" w:rsidP="0010287F">
            <w:pPr>
              <w:pStyle w:val="IJECS"/>
              <w:rPr>
                <w:noProof/>
                <w:color w:val="000000" w:themeColor="text1"/>
                <w:lang w:val="id-ID" w:eastAsia="id-ID"/>
              </w:rPr>
            </w:pPr>
          </w:p>
        </w:tc>
        <w:tc>
          <w:tcPr>
            <w:tcW w:w="3308" w:type="dxa"/>
            <w:shd w:val="clear" w:color="auto" w:fill="auto"/>
            <w:noWrap/>
            <w:vAlign w:val="center"/>
          </w:tcPr>
          <w:p w14:paraId="54F484C7" w14:textId="77777777" w:rsidR="006E6814" w:rsidRPr="007C77DE" w:rsidRDefault="006E6814" w:rsidP="0010287F">
            <w:pPr>
              <w:pStyle w:val="IJECS"/>
              <w:rPr>
                <w:noProof/>
                <w:color w:val="000000" w:themeColor="text1"/>
                <w:lang w:val="id-ID"/>
              </w:rPr>
            </w:pPr>
            <w:r w:rsidRPr="007C77DE">
              <w:rPr>
                <w:noProof/>
                <w:color w:val="000000" w:themeColor="text1"/>
                <w:lang w:val="id-ID"/>
              </w:rPr>
              <w:t>PNFI</w:t>
            </w:r>
          </w:p>
        </w:tc>
        <w:tc>
          <w:tcPr>
            <w:tcW w:w="2410" w:type="dxa"/>
            <w:shd w:val="clear" w:color="auto" w:fill="auto"/>
            <w:noWrap/>
            <w:vAlign w:val="center"/>
          </w:tcPr>
          <w:p w14:paraId="439697E4" w14:textId="77777777" w:rsidR="006E6814" w:rsidRPr="007C77DE" w:rsidRDefault="006E6814" w:rsidP="0010287F">
            <w:pPr>
              <w:pStyle w:val="IJECS"/>
              <w:rPr>
                <w:noProof/>
                <w:color w:val="000000" w:themeColor="text1"/>
                <w:lang w:val="en-GB" w:eastAsia="id-ID"/>
              </w:rPr>
            </w:pPr>
            <w:r w:rsidRPr="007C77DE">
              <w:rPr>
                <w:noProof/>
                <w:color w:val="000000" w:themeColor="text1"/>
                <w:lang w:val="id-ID"/>
              </w:rPr>
              <w:t>0.8</w:t>
            </w:r>
            <w:r w:rsidRPr="007C77DE">
              <w:rPr>
                <w:noProof/>
                <w:color w:val="000000" w:themeColor="text1"/>
                <w:lang w:val="en-GB"/>
              </w:rPr>
              <w:t>3</w:t>
            </w:r>
          </w:p>
        </w:tc>
        <w:tc>
          <w:tcPr>
            <w:tcW w:w="1493" w:type="dxa"/>
            <w:vMerge/>
            <w:shd w:val="clear" w:color="auto" w:fill="auto"/>
            <w:vAlign w:val="center"/>
          </w:tcPr>
          <w:p w14:paraId="034DD841" w14:textId="77777777" w:rsidR="006E6814" w:rsidRPr="007C77DE" w:rsidRDefault="006E6814" w:rsidP="0010287F">
            <w:pPr>
              <w:pStyle w:val="IJECS"/>
              <w:rPr>
                <w:i/>
                <w:iCs/>
                <w:noProof/>
                <w:color w:val="000000" w:themeColor="text1"/>
                <w:lang w:val="id-ID" w:eastAsia="id-ID"/>
              </w:rPr>
            </w:pPr>
          </w:p>
        </w:tc>
      </w:tr>
      <w:tr w:rsidR="006E6814" w:rsidRPr="007C77DE" w14:paraId="177DAF0E" w14:textId="77777777" w:rsidTr="0010287F">
        <w:trPr>
          <w:trHeight w:hRule="exact" w:val="284"/>
        </w:trPr>
        <w:tc>
          <w:tcPr>
            <w:tcW w:w="803" w:type="dxa"/>
            <w:vMerge/>
            <w:shd w:val="clear" w:color="auto" w:fill="auto"/>
            <w:vAlign w:val="center"/>
          </w:tcPr>
          <w:p w14:paraId="7E7475F5" w14:textId="77777777" w:rsidR="006E6814" w:rsidRPr="007C77DE" w:rsidRDefault="006E6814" w:rsidP="0010287F">
            <w:pPr>
              <w:pStyle w:val="IJECS"/>
              <w:rPr>
                <w:noProof/>
                <w:color w:val="000000" w:themeColor="text1"/>
                <w:lang w:val="id-ID" w:eastAsia="id-ID"/>
              </w:rPr>
            </w:pPr>
          </w:p>
        </w:tc>
        <w:tc>
          <w:tcPr>
            <w:tcW w:w="3308" w:type="dxa"/>
            <w:shd w:val="clear" w:color="auto" w:fill="auto"/>
            <w:noWrap/>
            <w:vAlign w:val="center"/>
          </w:tcPr>
          <w:p w14:paraId="54DE44DE" w14:textId="77777777" w:rsidR="006E6814" w:rsidRPr="007C77DE" w:rsidRDefault="006E6814" w:rsidP="0010287F">
            <w:pPr>
              <w:pStyle w:val="IJECS"/>
              <w:rPr>
                <w:noProof/>
                <w:color w:val="000000" w:themeColor="text1"/>
                <w:lang w:val="id-ID"/>
              </w:rPr>
            </w:pPr>
            <w:r w:rsidRPr="007C77DE">
              <w:rPr>
                <w:noProof/>
                <w:color w:val="000000" w:themeColor="text1"/>
                <w:lang w:val="id-ID"/>
              </w:rPr>
              <w:t>CFI</w:t>
            </w:r>
          </w:p>
        </w:tc>
        <w:tc>
          <w:tcPr>
            <w:tcW w:w="2410" w:type="dxa"/>
            <w:shd w:val="clear" w:color="auto" w:fill="auto"/>
            <w:noWrap/>
            <w:vAlign w:val="center"/>
          </w:tcPr>
          <w:p w14:paraId="6E04E511"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1.00</w:t>
            </w:r>
          </w:p>
        </w:tc>
        <w:tc>
          <w:tcPr>
            <w:tcW w:w="1493" w:type="dxa"/>
            <w:vMerge/>
            <w:shd w:val="clear" w:color="auto" w:fill="auto"/>
            <w:vAlign w:val="center"/>
          </w:tcPr>
          <w:p w14:paraId="4CD4B702" w14:textId="77777777" w:rsidR="006E6814" w:rsidRPr="007C77DE" w:rsidRDefault="006E6814" w:rsidP="0010287F">
            <w:pPr>
              <w:pStyle w:val="IJECS"/>
              <w:rPr>
                <w:i/>
                <w:iCs/>
                <w:noProof/>
                <w:color w:val="000000" w:themeColor="text1"/>
                <w:lang w:val="id-ID" w:eastAsia="id-ID"/>
              </w:rPr>
            </w:pPr>
          </w:p>
        </w:tc>
      </w:tr>
      <w:tr w:rsidR="006E6814" w:rsidRPr="007C77DE" w14:paraId="68C60F66" w14:textId="77777777" w:rsidTr="0010287F">
        <w:trPr>
          <w:trHeight w:hRule="exact" w:val="284"/>
        </w:trPr>
        <w:tc>
          <w:tcPr>
            <w:tcW w:w="803" w:type="dxa"/>
            <w:vMerge/>
            <w:shd w:val="clear" w:color="auto" w:fill="auto"/>
            <w:vAlign w:val="center"/>
          </w:tcPr>
          <w:p w14:paraId="4BB17212" w14:textId="77777777" w:rsidR="006E6814" w:rsidRPr="007C77DE" w:rsidRDefault="006E6814" w:rsidP="0010287F">
            <w:pPr>
              <w:pStyle w:val="IJECS"/>
              <w:rPr>
                <w:noProof/>
                <w:color w:val="000000" w:themeColor="text1"/>
                <w:lang w:val="id-ID" w:eastAsia="id-ID"/>
              </w:rPr>
            </w:pPr>
          </w:p>
        </w:tc>
        <w:tc>
          <w:tcPr>
            <w:tcW w:w="3308" w:type="dxa"/>
            <w:shd w:val="clear" w:color="auto" w:fill="auto"/>
            <w:noWrap/>
            <w:vAlign w:val="center"/>
          </w:tcPr>
          <w:p w14:paraId="7171E90A" w14:textId="77777777" w:rsidR="006E6814" w:rsidRPr="007C77DE" w:rsidRDefault="006E6814" w:rsidP="0010287F">
            <w:pPr>
              <w:pStyle w:val="IJECS"/>
              <w:rPr>
                <w:noProof/>
                <w:color w:val="000000" w:themeColor="text1"/>
                <w:lang w:val="id-ID"/>
              </w:rPr>
            </w:pPr>
            <w:r w:rsidRPr="007C77DE">
              <w:rPr>
                <w:noProof/>
                <w:color w:val="000000" w:themeColor="text1"/>
                <w:lang w:val="id-ID"/>
              </w:rPr>
              <w:t>IFI</w:t>
            </w:r>
          </w:p>
        </w:tc>
        <w:tc>
          <w:tcPr>
            <w:tcW w:w="2410" w:type="dxa"/>
            <w:shd w:val="clear" w:color="auto" w:fill="auto"/>
            <w:noWrap/>
            <w:vAlign w:val="center"/>
          </w:tcPr>
          <w:p w14:paraId="3A060FEE" w14:textId="77777777" w:rsidR="006E6814" w:rsidRPr="007C77DE" w:rsidRDefault="006E6814" w:rsidP="0010287F">
            <w:pPr>
              <w:pStyle w:val="IJECS"/>
              <w:rPr>
                <w:noProof/>
                <w:color w:val="000000" w:themeColor="text1"/>
                <w:lang w:val="en-GB" w:eastAsia="id-ID"/>
              </w:rPr>
            </w:pPr>
            <w:r w:rsidRPr="007C77DE">
              <w:rPr>
                <w:noProof/>
                <w:color w:val="000000" w:themeColor="text1"/>
                <w:lang w:val="id-ID"/>
              </w:rPr>
              <w:t>1.</w:t>
            </w:r>
            <w:r w:rsidRPr="007C77DE">
              <w:rPr>
                <w:noProof/>
                <w:color w:val="000000" w:themeColor="text1"/>
                <w:lang w:val="en-GB"/>
              </w:rPr>
              <w:t>00</w:t>
            </w:r>
          </w:p>
        </w:tc>
        <w:tc>
          <w:tcPr>
            <w:tcW w:w="1493" w:type="dxa"/>
            <w:vMerge/>
            <w:shd w:val="clear" w:color="auto" w:fill="auto"/>
            <w:vAlign w:val="center"/>
          </w:tcPr>
          <w:p w14:paraId="159DFB80" w14:textId="77777777" w:rsidR="006E6814" w:rsidRPr="007C77DE" w:rsidRDefault="006E6814" w:rsidP="0010287F">
            <w:pPr>
              <w:pStyle w:val="IJECS"/>
              <w:rPr>
                <w:i/>
                <w:iCs/>
                <w:noProof/>
                <w:color w:val="000000" w:themeColor="text1"/>
                <w:lang w:val="id-ID" w:eastAsia="id-ID"/>
              </w:rPr>
            </w:pPr>
          </w:p>
        </w:tc>
      </w:tr>
      <w:tr w:rsidR="006E6814" w:rsidRPr="007C77DE" w14:paraId="64B9C76A" w14:textId="77777777" w:rsidTr="0010287F">
        <w:trPr>
          <w:trHeight w:hRule="exact" w:val="284"/>
        </w:trPr>
        <w:tc>
          <w:tcPr>
            <w:tcW w:w="803" w:type="dxa"/>
            <w:vMerge/>
            <w:shd w:val="clear" w:color="auto" w:fill="auto"/>
            <w:vAlign w:val="center"/>
          </w:tcPr>
          <w:p w14:paraId="1149BB36" w14:textId="77777777" w:rsidR="006E6814" w:rsidRPr="007C77DE" w:rsidRDefault="006E6814" w:rsidP="0010287F">
            <w:pPr>
              <w:pStyle w:val="IJECS"/>
              <w:rPr>
                <w:noProof/>
                <w:color w:val="000000" w:themeColor="text1"/>
                <w:lang w:val="id-ID" w:eastAsia="id-ID"/>
              </w:rPr>
            </w:pPr>
          </w:p>
        </w:tc>
        <w:tc>
          <w:tcPr>
            <w:tcW w:w="3308" w:type="dxa"/>
            <w:shd w:val="clear" w:color="auto" w:fill="auto"/>
            <w:noWrap/>
            <w:vAlign w:val="center"/>
          </w:tcPr>
          <w:p w14:paraId="549FC375" w14:textId="77777777" w:rsidR="006E6814" w:rsidRPr="007C77DE" w:rsidRDefault="006E6814" w:rsidP="0010287F">
            <w:pPr>
              <w:pStyle w:val="IJECS"/>
              <w:rPr>
                <w:noProof/>
                <w:color w:val="000000" w:themeColor="text1"/>
                <w:lang w:val="id-ID"/>
              </w:rPr>
            </w:pPr>
            <w:r w:rsidRPr="007C77DE">
              <w:rPr>
                <w:noProof/>
                <w:color w:val="000000" w:themeColor="text1"/>
                <w:lang w:val="id-ID"/>
              </w:rPr>
              <w:t>RFI</w:t>
            </w:r>
          </w:p>
        </w:tc>
        <w:tc>
          <w:tcPr>
            <w:tcW w:w="2410" w:type="dxa"/>
            <w:shd w:val="clear" w:color="auto" w:fill="auto"/>
            <w:noWrap/>
            <w:vAlign w:val="center"/>
          </w:tcPr>
          <w:p w14:paraId="101A4C3A"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0.99</w:t>
            </w:r>
          </w:p>
        </w:tc>
        <w:tc>
          <w:tcPr>
            <w:tcW w:w="1493" w:type="dxa"/>
            <w:vMerge/>
            <w:shd w:val="clear" w:color="auto" w:fill="auto"/>
            <w:vAlign w:val="center"/>
          </w:tcPr>
          <w:p w14:paraId="5BEB160D" w14:textId="77777777" w:rsidR="006E6814" w:rsidRPr="007C77DE" w:rsidRDefault="006E6814" w:rsidP="0010287F">
            <w:pPr>
              <w:pStyle w:val="IJECS"/>
              <w:rPr>
                <w:i/>
                <w:iCs/>
                <w:noProof/>
                <w:color w:val="000000" w:themeColor="text1"/>
                <w:lang w:val="id-ID" w:eastAsia="id-ID"/>
              </w:rPr>
            </w:pPr>
          </w:p>
        </w:tc>
      </w:tr>
      <w:tr w:rsidR="006E6814" w:rsidRPr="007C77DE" w14:paraId="6B3D01FC" w14:textId="77777777" w:rsidTr="0010287F">
        <w:trPr>
          <w:trHeight w:hRule="exact" w:val="284"/>
        </w:trPr>
        <w:tc>
          <w:tcPr>
            <w:tcW w:w="803" w:type="dxa"/>
            <w:tcBorders>
              <w:bottom w:val="single" w:sz="4" w:space="0" w:color="auto"/>
            </w:tcBorders>
            <w:shd w:val="clear" w:color="auto" w:fill="auto"/>
            <w:vAlign w:val="center"/>
          </w:tcPr>
          <w:p w14:paraId="46240D6A"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eastAsia="id-ID"/>
              </w:rPr>
              <w:t>6</w:t>
            </w:r>
          </w:p>
        </w:tc>
        <w:tc>
          <w:tcPr>
            <w:tcW w:w="3308" w:type="dxa"/>
            <w:tcBorders>
              <w:bottom w:val="single" w:sz="4" w:space="0" w:color="auto"/>
            </w:tcBorders>
            <w:shd w:val="clear" w:color="auto" w:fill="auto"/>
            <w:noWrap/>
            <w:vAlign w:val="center"/>
          </w:tcPr>
          <w:p w14:paraId="70238887" w14:textId="77777777" w:rsidR="006E6814" w:rsidRPr="007C77DE" w:rsidRDefault="006E6814" w:rsidP="0010287F">
            <w:pPr>
              <w:pStyle w:val="IJECS"/>
              <w:rPr>
                <w:i/>
                <w:noProof/>
                <w:color w:val="000000" w:themeColor="text1"/>
                <w:lang w:val="id-ID"/>
              </w:rPr>
            </w:pPr>
            <w:r w:rsidRPr="007C77DE">
              <w:rPr>
                <w:i/>
                <w:noProof/>
                <w:color w:val="000000" w:themeColor="text1"/>
                <w:lang w:val="id-ID"/>
              </w:rPr>
              <w:t>Critical N</w:t>
            </w:r>
          </w:p>
        </w:tc>
        <w:tc>
          <w:tcPr>
            <w:tcW w:w="2410" w:type="dxa"/>
            <w:tcBorders>
              <w:bottom w:val="single" w:sz="4" w:space="0" w:color="auto"/>
            </w:tcBorders>
            <w:shd w:val="clear" w:color="auto" w:fill="auto"/>
            <w:noWrap/>
            <w:vAlign w:val="center"/>
          </w:tcPr>
          <w:p w14:paraId="1E3987E6"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269.39</w:t>
            </w:r>
          </w:p>
        </w:tc>
        <w:tc>
          <w:tcPr>
            <w:tcW w:w="1493" w:type="dxa"/>
            <w:tcBorders>
              <w:bottom w:val="single" w:sz="4" w:space="0" w:color="auto"/>
            </w:tcBorders>
            <w:shd w:val="clear" w:color="auto" w:fill="auto"/>
            <w:vAlign w:val="center"/>
          </w:tcPr>
          <w:p w14:paraId="201F48EA" w14:textId="77777777" w:rsidR="006E6814" w:rsidRPr="007C77DE" w:rsidRDefault="006E6814" w:rsidP="0010287F">
            <w:pPr>
              <w:pStyle w:val="IJECS"/>
              <w:rPr>
                <w:i/>
                <w:iCs/>
                <w:noProof/>
                <w:color w:val="000000" w:themeColor="text1"/>
                <w:lang w:val="id-ID" w:eastAsia="id-ID"/>
              </w:rPr>
            </w:pPr>
            <w:r w:rsidRPr="007C77DE">
              <w:rPr>
                <w:i/>
                <w:iCs/>
                <w:noProof/>
                <w:color w:val="000000" w:themeColor="text1"/>
                <w:lang w:val="id-ID"/>
              </w:rPr>
              <w:t>Good fit</w:t>
            </w:r>
          </w:p>
        </w:tc>
      </w:tr>
      <w:tr w:rsidR="006E6814" w:rsidRPr="007C77DE" w14:paraId="55F8B015" w14:textId="77777777" w:rsidTr="0010287F">
        <w:trPr>
          <w:trHeight w:hRule="exact" w:val="284"/>
        </w:trPr>
        <w:tc>
          <w:tcPr>
            <w:tcW w:w="803" w:type="dxa"/>
            <w:vMerge w:val="restart"/>
            <w:tcBorders>
              <w:top w:val="single" w:sz="4" w:space="0" w:color="auto"/>
              <w:bottom w:val="single" w:sz="4" w:space="0" w:color="auto"/>
            </w:tcBorders>
            <w:shd w:val="clear" w:color="auto" w:fill="auto"/>
            <w:vAlign w:val="center"/>
          </w:tcPr>
          <w:p w14:paraId="1E821D9B"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eastAsia="id-ID"/>
              </w:rPr>
              <w:t>7</w:t>
            </w:r>
          </w:p>
        </w:tc>
        <w:tc>
          <w:tcPr>
            <w:tcW w:w="3308" w:type="dxa"/>
            <w:tcBorders>
              <w:top w:val="single" w:sz="4" w:space="0" w:color="auto"/>
              <w:bottom w:val="single" w:sz="4" w:space="0" w:color="auto"/>
            </w:tcBorders>
            <w:shd w:val="clear" w:color="auto" w:fill="auto"/>
            <w:noWrap/>
            <w:vAlign w:val="center"/>
          </w:tcPr>
          <w:p w14:paraId="00B67CEF" w14:textId="77777777" w:rsidR="006E6814" w:rsidRPr="007C77DE" w:rsidRDefault="006E6814" w:rsidP="0010287F">
            <w:pPr>
              <w:pStyle w:val="IJECS"/>
              <w:rPr>
                <w:noProof/>
                <w:color w:val="000000" w:themeColor="text1"/>
                <w:lang w:val="id-ID"/>
              </w:rPr>
            </w:pPr>
            <w:r w:rsidRPr="007C77DE">
              <w:rPr>
                <w:noProof/>
                <w:color w:val="000000" w:themeColor="text1"/>
                <w:lang w:val="id-ID"/>
              </w:rPr>
              <w:t>RMR</w:t>
            </w:r>
          </w:p>
        </w:tc>
        <w:tc>
          <w:tcPr>
            <w:tcW w:w="2410" w:type="dxa"/>
            <w:tcBorders>
              <w:top w:val="single" w:sz="4" w:space="0" w:color="auto"/>
              <w:bottom w:val="single" w:sz="4" w:space="0" w:color="auto"/>
            </w:tcBorders>
            <w:shd w:val="clear" w:color="auto" w:fill="auto"/>
            <w:noWrap/>
            <w:vAlign w:val="center"/>
          </w:tcPr>
          <w:p w14:paraId="73E38415"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0.081</w:t>
            </w:r>
          </w:p>
        </w:tc>
        <w:tc>
          <w:tcPr>
            <w:tcW w:w="1493" w:type="dxa"/>
            <w:vMerge w:val="restart"/>
            <w:tcBorders>
              <w:top w:val="single" w:sz="4" w:space="0" w:color="auto"/>
              <w:bottom w:val="single" w:sz="4" w:space="0" w:color="auto"/>
            </w:tcBorders>
            <w:shd w:val="clear" w:color="auto" w:fill="auto"/>
            <w:vAlign w:val="center"/>
          </w:tcPr>
          <w:p w14:paraId="7A4F20B9" w14:textId="77777777" w:rsidR="006E6814" w:rsidRPr="007C77DE" w:rsidRDefault="006E6814" w:rsidP="0010287F">
            <w:pPr>
              <w:pStyle w:val="IJECS"/>
              <w:rPr>
                <w:i/>
                <w:iCs/>
                <w:noProof/>
                <w:color w:val="000000" w:themeColor="text1"/>
                <w:lang w:val="id-ID" w:eastAsia="id-ID"/>
              </w:rPr>
            </w:pPr>
            <w:r w:rsidRPr="007C77DE">
              <w:rPr>
                <w:i/>
                <w:iCs/>
                <w:noProof/>
                <w:color w:val="000000" w:themeColor="text1"/>
                <w:lang w:val="id-ID"/>
              </w:rPr>
              <w:t>Marginal fit</w:t>
            </w:r>
          </w:p>
          <w:p w14:paraId="48A751C4" w14:textId="77777777" w:rsidR="006E6814" w:rsidRPr="007C77DE" w:rsidRDefault="006E6814" w:rsidP="0010287F">
            <w:pPr>
              <w:pStyle w:val="IJECS"/>
              <w:rPr>
                <w:i/>
                <w:iCs/>
                <w:noProof/>
                <w:color w:val="000000" w:themeColor="text1"/>
                <w:lang w:val="id-ID" w:eastAsia="id-ID"/>
              </w:rPr>
            </w:pPr>
          </w:p>
        </w:tc>
      </w:tr>
      <w:tr w:rsidR="006E6814" w:rsidRPr="007C77DE" w14:paraId="1A7EC6A7" w14:textId="77777777" w:rsidTr="0010287F">
        <w:trPr>
          <w:trHeight w:hRule="exact" w:val="284"/>
        </w:trPr>
        <w:tc>
          <w:tcPr>
            <w:tcW w:w="803" w:type="dxa"/>
            <w:vMerge/>
            <w:tcBorders>
              <w:top w:val="single" w:sz="4" w:space="0" w:color="auto"/>
              <w:bottom w:val="single" w:sz="4" w:space="0" w:color="auto"/>
            </w:tcBorders>
            <w:shd w:val="clear" w:color="auto" w:fill="auto"/>
            <w:vAlign w:val="center"/>
          </w:tcPr>
          <w:p w14:paraId="4087F457" w14:textId="77777777" w:rsidR="006E6814" w:rsidRPr="007C77DE" w:rsidRDefault="006E6814" w:rsidP="0010287F">
            <w:pPr>
              <w:pStyle w:val="IJECS"/>
              <w:rPr>
                <w:noProof/>
                <w:color w:val="000000" w:themeColor="text1"/>
                <w:lang w:val="id-ID" w:eastAsia="id-ID"/>
              </w:rPr>
            </w:pPr>
          </w:p>
        </w:tc>
        <w:tc>
          <w:tcPr>
            <w:tcW w:w="3308" w:type="dxa"/>
            <w:tcBorders>
              <w:top w:val="single" w:sz="4" w:space="0" w:color="auto"/>
              <w:bottom w:val="single" w:sz="4" w:space="0" w:color="auto"/>
            </w:tcBorders>
            <w:shd w:val="clear" w:color="auto" w:fill="auto"/>
            <w:noWrap/>
            <w:vAlign w:val="center"/>
          </w:tcPr>
          <w:p w14:paraId="3AB577DC" w14:textId="77777777" w:rsidR="006E6814" w:rsidRPr="007C77DE" w:rsidRDefault="006E6814" w:rsidP="0010287F">
            <w:pPr>
              <w:pStyle w:val="IJECS"/>
              <w:rPr>
                <w:noProof/>
                <w:color w:val="000000" w:themeColor="text1"/>
                <w:lang w:val="id-ID"/>
              </w:rPr>
            </w:pPr>
            <w:r w:rsidRPr="007C77DE">
              <w:rPr>
                <w:noProof/>
                <w:color w:val="000000" w:themeColor="text1"/>
                <w:lang w:val="id-ID"/>
              </w:rPr>
              <w:t>SRMR</w:t>
            </w:r>
          </w:p>
        </w:tc>
        <w:tc>
          <w:tcPr>
            <w:tcW w:w="2410" w:type="dxa"/>
            <w:tcBorders>
              <w:top w:val="single" w:sz="4" w:space="0" w:color="auto"/>
              <w:bottom w:val="single" w:sz="4" w:space="0" w:color="auto"/>
            </w:tcBorders>
            <w:shd w:val="clear" w:color="auto" w:fill="auto"/>
            <w:noWrap/>
            <w:vAlign w:val="center"/>
          </w:tcPr>
          <w:p w14:paraId="5EC40CFC"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0.027</w:t>
            </w:r>
          </w:p>
        </w:tc>
        <w:tc>
          <w:tcPr>
            <w:tcW w:w="1493" w:type="dxa"/>
            <w:vMerge/>
            <w:tcBorders>
              <w:top w:val="single" w:sz="4" w:space="0" w:color="auto"/>
              <w:bottom w:val="single" w:sz="4" w:space="0" w:color="auto"/>
            </w:tcBorders>
            <w:shd w:val="clear" w:color="auto" w:fill="auto"/>
            <w:vAlign w:val="center"/>
          </w:tcPr>
          <w:p w14:paraId="22330620" w14:textId="77777777" w:rsidR="006E6814" w:rsidRPr="007C77DE" w:rsidRDefault="006E6814" w:rsidP="0010287F">
            <w:pPr>
              <w:pStyle w:val="IJECS"/>
              <w:rPr>
                <w:i/>
                <w:iCs/>
                <w:noProof/>
                <w:color w:val="000000" w:themeColor="text1"/>
                <w:lang w:val="id-ID" w:eastAsia="id-ID"/>
              </w:rPr>
            </w:pPr>
          </w:p>
        </w:tc>
      </w:tr>
      <w:tr w:rsidR="006E6814" w:rsidRPr="007C77DE" w14:paraId="1DA46D2C" w14:textId="77777777" w:rsidTr="0010287F">
        <w:trPr>
          <w:trHeight w:hRule="exact" w:val="284"/>
        </w:trPr>
        <w:tc>
          <w:tcPr>
            <w:tcW w:w="803" w:type="dxa"/>
            <w:vMerge/>
            <w:tcBorders>
              <w:top w:val="single" w:sz="4" w:space="0" w:color="auto"/>
              <w:bottom w:val="single" w:sz="4" w:space="0" w:color="auto"/>
            </w:tcBorders>
            <w:shd w:val="clear" w:color="auto" w:fill="auto"/>
            <w:vAlign w:val="center"/>
          </w:tcPr>
          <w:p w14:paraId="0C97C405" w14:textId="77777777" w:rsidR="006E6814" w:rsidRPr="007C77DE" w:rsidRDefault="006E6814" w:rsidP="0010287F">
            <w:pPr>
              <w:pStyle w:val="IJECS"/>
              <w:rPr>
                <w:noProof/>
                <w:color w:val="000000" w:themeColor="text1"/>
                <w:lang w:val="id-ID" w:eastAsia="id-ID"/>
              </w:rPr>
            </w:pPr>
          </w:p>
        </w:tc>
        <w:tc>
          <w:tcPr>
            <w:tcW w:w="3308" w:type="dxa"/>
            <w:tcBorders>
              <w:top w:val="single" w:sz="4" w:space="0" w:color="auto"/>
              <w:bottom w:val="single" w:sz="4" w:space="0" w:color="auto"/>
            </w:tcBorders>
            <w:shd w:val="clear" w:color="auto" w:fill="auto"/>
            <w:noWrap/>
            <w:vAlign w:val="center"/>
          </w:tcPr>
          <w:p w14:paraId="3547B501" w14:textId="77777777" w:rsidR="006E6814" w:rsidRPr="007C77DE" w:rsidRDefault="006E6814" w:rsidP="0010287F">
            <w:pPr>
              <w:pStyle w:val="IJECS"/>
              <w:rPr>
                <w:noProof/>
                <w:color w:val="000000" w:themeColor="text1"/>
                <w:lang w:val="id-ID"/>
              </w:rPr>
            </w:pPr>
            <w:r w:rsidRPr="007C77DE">
              <w:rPr>
                <w:noProof/>
                <w:color w:val="000000" w:themeColor="text1"/>
                <w:lang w:val="id-ID"/>
              </w:rPr>
              <w:t>GFI</w:t>
            </w:r>
          </w:p>
        </w:tc>
        <w:tc>
          <w:tcPr>
            <w:tcW w:w="2410" w:type="dxa"/>
            <w:tcBorders>
              <w:top w:val="single" w:sz="4" w:space="0" w:color="auto"/>
              <w:bottom w:val="single" w:sz="4" w:space="0" w:color="auto"/>
            </w:tcBorders>
            <w:shd w:val="clear" w:color="auto" w:fill="auto"/>
            <w:noWrap/>
            <w:vAlign w:val="center"/>
          </w:tcPr>
          <w:p w14:paraId="1AF7C241"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0.88</w:t>
            </w:r>
          </w:p>
        </w:tc>
        <w:tc>
          <w:tcPr>
            <w:tcW w:w="1493" w:type="dxa"/>
            <w:vMerge/>
            <w:tcBorders>
              <w:top w:val="single" w:sz="4" w:space="0" w:color="auto"/>
              <w:bottom w:val="single" w:sz="4" w:space="0" w:color="auto"/>
            </w:tcBorders>
            <w:shd w:val="clear" w:color="auto" w:fill="auto"/>
            <w:vAlign w:val="center"/>
          </w:tcPr>
          <w:p w14:paraId="2DE3F7C1" w14:textId="77777777" w:rsidR="006E6814" w:rsidRPr="007C77DE" w:rsidRDefault="006E6814" w:rsidP="0010287F">
            <w:pPr>
              <w:pStyle w:val="IJECS"/>
              <w:rPr>
                <w:i/>
                <w:iCs/>
                <w:noProof/>
                <w:color w:val="000000" w:themeColor="text1"/>
                <w:lang w:val="id-ID" w:eastAsia="id-ID"/>
              </w:rPr>
            </w:pPr>
          </w:p>
        </w:tc>
      </w:tr>
      <w:tr w:rsidR="006E6814" w:rsidRPr="007C77DE" w14:paraId="0DBD8799" w14:textId="77777777" w:rsidTr="0010287F">
        <w:trPr>
          <w:trHeight w:hRule="exact" w:val="284"/>
        </w:trPr>
        <w:tc>
          <w:tcPr>
            <w:tcW w:w="803" w:type="dxa"/>
            <w:vMerge/>
            <w:tcBorders>
              <w:top w:val="single" w:sz="4" w:space="0" w:color="auto"/>
              <w:bottom w:val="single" w:sz="4" w:space="0" w:color="auto"/>
            </w:tcBorders>
            <w:shd w:val="clear" w:color="auto" w:fill="auto"/>
            <w:vAlign w:val="center"/>
          </w:tcPr>
          <w:p w14:paraId="47FD0474" w14:textId="77777777" w:rsidR="006E6814" w:rsidRPr="007C77DE" w:rsidRDefault="006E6814" w:rsidP="0010287F">
            <w:pPr>
              <w:pStyle w:val="IJECS"/>
              <w:rPr>
                <w:noProof/>
                <w:color w:val="000000" w:themeColor="text1"/>
                <w:lang w:val="id-ID" w:eastAsia="id-ID"/>
              </w:rPr>
            </w:pPr>
          </w:p>
        </w:tc>
        <w:tc>
          <w:tcPr>
            <w:tcW w:w="3308" w:type="dxa"/>
            <w:tcBorders>
              <w:top w:val="single" w:sz="4" w:space="0" w:color="auto"/>
              <w:bottom w:val="single" w:sz="4" w:space="0" w:color="auto"/>
            </w:tcBorders>
            <w:shd w:val="clear" w:color="auto" w:fill="auto"/>
            <w:noWrap/>
            <w:vAlign w:val="center"/>
          </w:tcPr>
          <w:p w14:paraId="50A0BD51" w14:textId="77777777" w:rsidR="006E6814" w:rsidRPr="007C77DE" w:rsidRDefault="006E6814" w:rsidP="0010287F">
            <w:pPr>
              <w:pStyle w:val="IJECS"/>
              <w:rPr>
                <w:noProof/>
                <w:color w:val="000000" w:themeColor="text1"/>
                <w:lang w:val="id-ID"/>
              </w:rPr>
            </w:pPr>
            <w:r w:rsidRPr="007C77DE">
              <w:rPr>
                <w:noProof/>
                <w:color w:val="000000" w:themeColor="text1"/>
                <w:lang w:val="id-ID"/>
              </w:rPr>
              <w:t>AGFI</w:t>
            </w:r>
          </w:p>
        </w:tc>
        <w:tc>
          <w:tcPr>
            <w:tcW w:w="2410" w:type="dxa"/>
            <w:tcBorders>
              <w:top w:val="single" w:sz="4" w:space="0" w:color="auto"/>
              <w:bottom w:val="single" w:sz="4" w:space="0" w:color="auto"/>
            </w:tcBorders>
            <w:shd w:val="clear" w:color="auto" w:fill="auto"/>
            <w:noWrap/>
            <w:vAlign w:val="center"/>
          </w:tcPr>
          <w:p w14:paraId="418BAAD6"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0.85</w:t>
            </w:r>
          </w:p>
        </w:tc>
        <w:tc>
          <w:tcPr>
            <w:tcW w:w="1493" w:type="dxa"/>
            <w:vMerge/>
            <w:tcBorders>
              <w:top w:val="single" w:sz="4" w:space="0" w:color="auto"/>
              <w:bottom w:val="single" w:sz="4" w:space="0" w:color="auto"/>
            </w:tcBorders>
            <w:shd w:val="clear" w:color="auto" w:fill="auto"/>
            <w:vAlign w:val="center"/>
          </w:tcPr>
          <w:p w14:paraId="2625A87D" w14:textId="77777777" w:rsidR="006E6814" w:rsidRPr="007C77DE" w:rsidRDefault="006E6814" w:rsidP="0010287F">
            <w:pPr>
              <w:pStyle w:val="IJECS"/>
              <w:rPr>
                <w:i/>
                <w:iCs/>
                <w:noProof/>
                <w:color w:val="000000" w:themeColor="text1"/>
                <w:lang w:val="id-ID" w:eastAsia="id-ID"/>
              </w:rPr>
            </w:pPr>
          </w:p>
        </w:tc>
      </w:tr>
      <w:tr w:rsidR="006E6814" w:rsidRPr="007C77DE" w14:paraId="3B70014B" w14:textId="77777777" w:rsidTr="0010287F">
        <w:trPr>
          <w:trHeight w:hRule="exact" w:val="284"/>
        </w:trPr>
        <w:tc>
          <w:tcPr>
            <w:tcW w:w="803" w:type="dxa"/>
            <w:vMerge/>
            <w:tcBorders>
              <w:top w:val="single" w:sz="4" w:space="0" w:color="auto"/>
              <w:bottom w:val="single" w:sz="4" w:space="0" w:color="auto"/>
            </w:tcBorders>
            <w:shd w:val="clear" w:color="auto" w:fill="auto"/>
            <w:vAlign w:val="center"/>
          </w:tcPr>
          <w:p w14:paraId="3B07B74C" w14:textId="77777777" w:rsidR="006E6814" w:rsidRPr="007C77DE" w:rsidRDefault="006E6814" w:rsidP="0010287F">
            <w:pPr>
              <w:pStyle w:val="IJECS"/>
              <w:rPr>
                <w:noProof/>
                <w:color w:val="000000" w:themeColor="text1"/>
                <w:lang w:val="id-ID" w:eastAsia="id-ID"/>
              </w:rPr>
            </w:pPr>
          </w:p>
        </w:tc>
        <w:tc>
          <w:tcPr>
            <w:tcW w:w="3308" w:type="dxa"/>
            <w:tcBorders>
              <w:top w:val="single" w:sz="4" w:space="0" w:color="auto"/>
              <w:bottom w:val="single" w:sz="4" w:space="0" w:color="auto"/>
            </w:tcBorders>
            <w:shd w:val="clear" w:color="auto" w:fill="auto"/>
            <w:noWrap/>
            <w:vAlign w:val="center"/>
          </w:tcPr>
          <w:p w14:paraId="320FB9B9" w14:textId="77777777" w:rsidR="006E6814" w:rsidRPr="007C77DE" w:rsidRDefault="006E6814" w:rsidP="0010287F">
            <w:pPr>
              <w:pStyle w:val="IJECS"/>
              <w:rPr>
                <w:noProof/>
                <w:color w:val="000000" w:themeColor="text1"/>
                <w:lang w:val="id-ID"/>
              </w:rPr>
            </w:pPr>
            <w:r w:rsidRPr="007C77DE">
              <w:rPr>
                <w:noProof/>
                <w:color w:val="000000" w:themeColor="text1"/>
                <w:lang w:val="id-ID"/>
              </w:rPr>
              <w:t>PGFI</w:t>
            </w:r>
          </w:p>
        </w:tc>
        <w:tc>
          <w:tcPr>
            <w:tcW w:w="2410" w:type="dxa"/>
            <w:tcBorders>
              <w:top w:val="single" w:sz="4" w:space="0" w:color="auto"/>
              <w:bottom w:val="single" w:sz="4" w:space="0" w:color="auto"/>
            </w:tcBorders>
            <w:shd w:val="clear" w:color="auto" w:fill="auto"/>
            <w:noWrap/>
            <w:vAlign w:val="center"/>
          </w:tcPr>
          <w:p w14:paraId="2054C341" w14:textId="77777777" w:rsidR="006E6814" w:rsidRPr="007C77DE" w:rsidRDefault="006E6814" w:rsidP="0010287F">
            <w:pPr>
              <w:pStyle w:val="IJECS"/>
              <w:rPr>
                <w:noProof/>
                <w:color w:val="000000" w:themeColor="text1"/>
                <w:lang w:val="id-ID" w:eastAsia="id-ID"/>
              </w:rPr>
            </w:pPr>
            <w:r w:rsidRPr="007C77DE">
              <w:rPr>
                <w:noProof/>
                <w:color w:val="000000" w:themeColor="text1"/>
                <w:lang w:val="id-ID"/>
              </w:rPr>
              <w:t>0.70</w:t>
            </w:r>
          </w:p>
        </w:tc>
        <w:tc>
          <w:tcPr>
            <w:tcW w:w="1493" w:type="dxa"/>
            <w:vMerge/>
            <w:tcBorders>
              <w:top w:val="single" w:sz="4" w:space="0" w:color="auto"/>
              <w:bottom w:val="single" w:sz="4" w:space="0" w:color="auto"/>
            </w:tcBorders>
            <w:shd w:val="clear" w:color="auto" w:fill="auto"/>
            <w:vAlign w:val="center"/>
          </w:tcPr>
          <w:p w14:paraId="6ED34E4E" w14:textId="77777777" w:rsidR="006E6814" w:rsidRPr="007C77DE" w:rsidRDefault="006E6814" w:rsidP="0010287F">
            <w:pPr>
              <w:pStyle w:val="IJECS"/>
              <w:rPr>
                <w:i/>
                <w:iCs/>
                <w:noProof/>
                <w:color w:val="000000" w:themeColor="text1"/>
                <w:lang w:val="id-ID" w:eastAsia="id-ID"/>
              </w:rPr>
            </w:pPr>
          </w:p>
        </w:tc>
      </w:tr>
    </w:tbl>
    <w:p w14:paraId="52EE76EE" w14:textId="19F5493A" w:rsidR="001A178E" w:rsidRDefault="001A178E" w:rsidP="006E6814">
      <w:pPr>
        <w:pStyle w:val="NormalWeb"/>
        <w:snapToGrid w:val="0"/>
        <w:spacing w:before="0" w:beforeAutospacing="0" w:after="0" w:afterAutospacing="0" w:line="276" w:lineRule="auto"/>
        <w:jc w:val="both"/>
        <w:textAlignment w:val="top"/>
        <w:rPr>
          <w:rFonts w:ascii="Times New Roman" w:hAnsi="Times New Roman" w:cs="Times New Roman"/>
          <w:color w:val="000000" w:themeColor="text1"/>
        </w:rPr>
      </w:pPr>
    </w:p>
    <w:p w14:paraId="7206E4E6" w14:textId="77777777" w:rsidR="001A178E" w:rsidRDefault="001A178E">
      <w:pPr>
        <w:widowControl/>
        <w:rPr>
          <w:rFonts w:eastAsia="Arial Unicode MS"/>
          <w:color w:val="000000" w:themeColor="text1"/>
          <w:kern w:val="0"/>
        </w:rPr>
      </w:pPr>
      <w:r>
        <w:rPr>
          <w:color w:val="000000" w:themeColor="text1"/>
        </w:rPr>
        <w:br w:type="page"/>
      </w:r>
    </w:p>
    <w:p w14:paraId="21557CC0" w14:textId="77777777" w:rsidR="006E6814" w:rsidRDefault="006E6814" w:rsidP="006E6814">
      <w:pPr>
        <w:pStyle w:val="NormalWeb"/>
        <w:snapToGrid w:val="0"/>
        <w:spacing w:before="0" w:beforeAutospacing="0" w:after="0" w:afterAutospacing="0" w:line="276" w:lineRule="auto"/>
        <w:jc w:val="both"/>
        <w:textAlignment w:val="top"/>
        <w:rPr>
          <w:rFonts w:ascii="Times New Roman" w:hAnsi="Times New Roman"/>
          <w:color w:val="000000" w:themeColor="text1"/>
        </w:rPr>
      </w:pPr>
      <w:r w:rsidRPr="00850C63">
        <w:rPr>
          <w:rFonts w:ascii="Times New Roman" w:hAnsi="Times New Roman"/>
          <w:color w:val="000000" w:themeColor="text1"/>
        </w:rPr>
        <w:lastRenderedPageBreak/>
        <w:t>The following is an illustration of the T-Value diagram showing the results of this study:</w:t>
      </w:r>
      <w:r w:rsidRPr="00481123">
        <w:rPr>
          <w:noProof/>
          <w:lang w:val="en-GB" w:eastAsia="en-GB"/>
        </w:rPr>
        <w:t xml:space="preserve"> </w:t>
      </w:r>
    </w:p>
    <w:p w14:paraId="679FA7FE" w14:textId="77777777" w:rsidR="006E6814" w:rsidRDefault="006E6814" w:rsidP="006E6814">
      <w:pPr>
        <w:pStyle w:val="NormalWeb"/>
        <w:snapToGrid w:val="0"/>
        <w:spacing w:before="0" w:beforeAutospacing="0" w:after="0" w:afterAutospacing="0" w:line="276" w:lineRule="auto"/>
        <w:jc w:val="both"/>
        <w:textAlignment w:val="top"/>
        <w:rPr>
          <w:rFonts w:ascii="Times New Roman" w:hAnsi="Times New Roman"/>
          <w:color w:val="000000" w:themeColor="text1"/>
        </w:rPr>
      </w:pPr>
      <w:r>
        <w:rPr>
          <w:noProof/>
          <w:lang w:val="en-GB" w:eastAsia="en-GB"/>
        </w:rPr>
        <w:drawing>
          <wp:inline distT="0" distB="0" distL="0" distR="0" wp14:anchorId="4C3F106C" wp14:editId="2C7A657F">
            <wp:extent cx="5345302" cy="6172200"/>
            <wp:effectExtent l="0" t="0" r="8255" b="0"/>
            <wp:docPr id="3" name="Picture 3" descr="C:\Users\User\Desktop\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Untitled.jpg"/>
                    <pic:cNvPicPr>
                      <a:picLocks noChangeAspect="1" noChangeArrowheads="1"/>
                    </pic:cNvPicPr>
                  </pic:nvPicPr>
                  <pic:blipFill>
                    <a:blip r:embed="rId8">
                      <a:grayscl/>
                    </a:blip>
                    <a:srcRect/>
                    <a:stretch>
                      <a:fillRect/>
                    </a:stretch>
                  </pic:blipFill>
                  <pic:spPr bwMode="auto">
                    <a:xfrm>
                      <a:off x="0" y="0"/>
                      <a:ext cx="5349912" cy="6177524"/>
                    </a:xfrm>
                    <a:prstGeom prst="rect">
                      <a:avLst/>
                    </a:prstGeom>
                    <a:noFill/>
                    <a:ln w="9525">
                      <a:noFill/>
                      <a:miter lim="800000"/>
                      <a:headEnd/>
                      <a:tailEnd/>
                    </a:ln>
                  </pic:spPr>
                </pic:pic>
              </a:graphicData>
            </a:graphic>
          </wp:inline>
        </w:drawing>
      </w:r>
    </w:p>
    <w:p w14:paraId="72FC97BB" w14:textId="77777777" w:rsidR="00E1171C" w:rsidRDefault="006E6814" w:rsidP="001A178E">
      <w:pPr>
        <w:spacing w:afterLines="50" w:after="180"/>
        <w:jc w:val="center"/>
        <w:rPr>
          <w:noProof/>
          <w:color w:val="000000" w:themeColor="text1"/>
        </w:rPr>
      </w:pPr>
      <w:r w:rsidRPr="00E4255D">
        <w:rPr>
          <w:b/>
          <w:color w:val="000000" w:themeColor="text1"/>
        </w:rPr>
        <w:t>Figure 2</w:t>
      </w:r>
      <w:r w:rsidRPr="000824A4">
        <w:rPr>
          <w:color w:val="000000" w:themeColor="text1"/>
        </w:rPr>
        <w:t xml:space="preserve">. </w:t>
      </w:r>
      <w:r w:rsidRPr="000824A4">
        <w:rPr>
          <w:i/>
          <w:color w:val="000000" w:themeColor="text1"/>
        </w:rPr>
        <w:t>Path Diagram T- Value</w:t>
      </w:r>
    </w:p>
    <w:p w14:paraId="3E14A293" w14:textId="77777777" w:rsidR="001A178E" w:rsidRDefault="001A178E">
      <w:pPr>
        <w:widowControl/>
        <w:rPr>
          <w:rFonts w:eastAsia="Arial Unicode MS" w:cs="Arial Unicode MS"/>
          <w:color w:val="000000" w:themeColor="text1"/>
          <w:kern w:val="0"/>
        </w:rPr>
      </w:pPr>
      <w:r>
        <w:rPr>
          <w:color w:val="000000" w:themeColor="text1"/>
        </w:rPr>
        <w:br w:type="page"/>
      </w:r>
    </w:p>
    <w:p w14:paraId="5F55E6AE" w14:textId="0D88398E" w:rsidR="006E6814" w:rsidRDefault="006E6814" w:rsidP="006E6814">
      <w:pPr>
        <w:pStyle w:val="NormalWeb"/>
        <w:snapToGrid w:val="0"/>
        <w:spacing w:before="0" w:beforeAutospacing="0" w:after="0" w:afterAutospacing="0" w:line="276" w:lineRule="auto"/>
        <w:jc w:val="both"/>
        <w:textAlignment w:val="top"/>
        <w:rPr>
          <w:rFonts w:ascii="Times New Roman" w:hAnsi="Times New Roman" w:cs="Times New Roman"/>
          <w:color w:val="000000" w:themeColor="text1"/>
        </w:rPr>
      </w:pPr>
      <w:r w:rsidRPr="00850C63">
        <w:rPr>
          <w:rFonts w:ascii="Times New Roman" w:hAnsi="Times New Roman"/>
          <w:color w:val="000000" w:themeColor="text1"/>
        </w:rPr>
        <w:lastRenderedPageBreak/>
        <w:t>Based on the T-Value Path Diagram</w:t>
      </w:r>
      <w:r>
        <w:rPr>
          <w:rFonts w:ascii="Times New Roman" w:hAnsi="Times New Roman"/>
          <w:color w:val="000000" w:themeColor="text1"/>
        </w:rPr>
        <w:t>,</w:t>
      </w:r>
      <w:r w:rsidRPr="00850C63">
        <w:rPr>
          <w:rFonts w:ascii="Times New Roman" w:hAnsi="Times New Roman"/>
          <w:color w:val="000000" w:themeColor="text1"/>
        </w:rPr>
        <w:t xml:space="preserve"> as shown in Figure 2 above, the hypothesis testing of the research model can be presented as follows:</w:t>
      </w:r>
      <w:r w:rsidRPr="000C248C">
        <w:rPr>
          <w:noProof/>
          <w:lang w:val="en-GB" w:eastAsia="en-GB"/>
        </w:rPr>
        <w:t xml:space="preserve"> </w:t>
      </w:r>
    </w:p>
    <w:p w14:paraId="7D7F83E3" w14:textId="77777777" w:rsidR="006E6814" w:rsidRDefault="006E6814" w:rsidP="00E1171C">
      <w:pPr>
        <w:spacing w:before="240"/>
        <w:ind w:left="425" w:right="425"/>
        <w:jc w:val="center"/>
        <w:rPr>
          <w:color w:val="000000" w:themeColor="text1"/>
        </w:rPr>
      </w:pPr>
      <w:r w:rsidRPr="00A61C79">
        <w:rPr>
          <w:b/>
          <w:color w:val="000000" w:themeColor="text1"/>
        </w:rPr>
        <w:t xml:space="preserve">Table </w:t>
      </w:r>
      <w:r>
        <w:rPr>
          <w:b/>
          <w:color w:val="000000" w:themeColor="text1"/>
        </w:rPr>
        <w:t>6</w:t>
      </w:r>
      <w:r w:rsidRPr="00520EFC">
        <w:rPr>
          <w:color w:val="000000" w:themeColor="text1"/>
        </w:rPr>
        <w:t>: Research Model Hypothesis Test</w:t>
      </w:r>
    </w:p>
    <w:tbl>
      <w:tblPr>
        <w:tblStyle w:val="PlainTable2"/>
        <w:tblW w:w="5042" w:type="pct"/>
        <w:tblLayout w:type="fixed"/>
        <w:tblLook w:val="04A0" w:firstRow="1" w:lastRow="0" w:firstColumn="1" w:lastColumn="0" w:noHBand="0" w:noVBand="1"/>
      </w:tblPr>
      <w:tblGrid>
        <w:gridCol w:w="1415"/>
        <w:gridCol w:w="3689"/>
        <w:gridCol w:w="1278"/>
        <w:gridCol w:w="2193"/>
      </w:tblGrid>
      <w:tr w:rsidR="006E6814" w:rsidRPr="00534DB7" w14:paraId="79B74312" w14:textId="77777777" w:rsidTr="001028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5" w:type="pct"/>
          </w:tcPr>
          <w:p w14:paraId="1FF3A423" w14:textId="77777777" w:rsidR="006E6814" w:rsidRPr="007F5F22" w:rsidRDefault="006E6814" w:rsidP="0010287F">
            <w:pPr>
              <w:pStyle w:val="IJECS"/>
              <w:jc w:val="center"/>
              <w:rPr>
                <w:bCs w:val="0"/>
                <w:noProof/>
                <w:color w:val="000000" w:themeColor="text1"/>
                <w:lang w:val="id-ID"/>
              </w:rPr>
            </w:pPr>
            <w:r w:rsidRPr="007F5F22">
              <w:rPr>
                <w:bCs w:val="0"/>
                <w:noProof/>
                <w:color w:val="000000" w:themeColor="text1"/>
                <w:lang w:val="id-ID"/>
              </w:rPr>
              <w:t>Hypothesis</w:t>
            </w:r>
          </w:p>
        </w:tc>
        <w:tc>
          <w:tcPr>
            <w:tcW w:w="2151" w:type="pct"/>
          </w:tcPr>
          <w:p w14:paraId="60EC922D" w14:textId="77777777" w:rsidR="006E6814" w:rsidRPr="007F5F22" w:rsidRDefault="006E6814" w:rsidP="0010287F">
            <w:pPr>
              <w:pStyle w:val="IJECS"/>
              <w:jc w:val="left"/>
              <w:cnfStyle w:val="100000000000" w:firstRow="1" w:lastRow="0" w:firstColumn="0" w:lastColumn="0" w:oddVBand="0" w:evenVBand="0" w:oddHBand="0" w:evenHBand="0" w:firstRowFirstColumn="0" w:firstRowLastColumn="0" w:lastRowFirstColumn="0" w:lastRowLastColumn="0"/>
              <w:rPr>
                <w:bCs w:val="0"/>
                <w:noProof/>
                <w:color w:val="000000" w:themeColor="text1"/>
                <w:lang w:val="id-ID"/>
              </w:rPr>
            </w:pPr>
            <w:r w:rsidRPr="007F5F22">
              <w:rPr>
                <w:bCs w:val="0"/>
                <w:noProof/>
                <w:color w:val="000000" w:themeColor="text1"/>
                <w:lang w:val="id-ID"/>
              </w:rPr>
              <w:t>Hypothesis Statement</w:t>
            </w:r>
          </w:p>
        </w:tc>
        <w:tc>
          <w:tcPr>
            <w:tcW w:w="745" w:type="pct"/>
          </w:tcPr>
          <w:p w14:paraId="6EB0C2C7" w14:textId="77777777" w:rsidR="006E6814" w:rsidRPr="007F5F22" w:rsidRDefault="006E6814" w:rsidP="0010287F">
            <w:pPr>
              <w:pStyle w:val="IJECS"/>
              <w:jc w:val="center"/>
              <w:cnfStyle w:val="100000000000" w:firstRow="1" w:lastRow="0" w:firstColumn="0" w:lastColumn="0" w:oddVBand="0" w:evenVBand="0" w:oddHBand="0" w:evenHBand="0" w:firstRowFirstColumn="0" w:firstRowLastColumn="0" w:lastRowFirstColumn="0" w:lastRowLastColumn="0"/>
              <w:rPr>
                <w:bCs w:val="0"/>
                <w:noProof/>
                <w:color w:val="000000" w:themeColor="text1"/>
                <w:lang w:val="id-ID"/>
              </w:rPr>
            </w:pPr>
            <w:r w:rsidRPr="007F5F22">
              <w:rPr>
                <w:bCs w:val="0"/>
                <w:noProof/>
                <w:color w:val="000000" w:themeColor="text1"/>
                <w:lang w:val="id-ID"/>
              </w:rPr>
              <w:t>T-Value</w:t>
            </w:r>
          </w:p>
        </w:tc>
        <w:tc>
          <w:tcPr>
            <w:tcW w:w="1279" w:type="pct"/>
          </w:tcPr>
          <w:p w14:paraId="0E2D44DB" w14:textId="77777777" w:rsidR="006E6814" w:rsidRPr="007F5F22" w:rsidRDefault="006E6814" w:rsidP="0010287F">
            <w:pPr>
              <w:pStyle w:val="IJECS"/>
              <w:jc w:val="left"/>
              <w:cnfStyle w:val="100000000000" w:firstRow="1" w:lastRow="0" w:firstColumn="0" w:lastColumn="0" w:oddVBand="0" w:evenVBand="0" w:oddHBand="0" w:evenHBand="0" w:firstRowFirstColumn="0" w:firstRowLastColumn="0" w:lastRowFirstColumn="0" w:lastRowLastColumn="0"/>
              <w:rPr>
                <w:bCs w:val="0"/>
                <w:noProof/>
                <w:color w:val="000000" w:themeColor="text1"/>
                <w:lang w:val="id-ID"/>
              </w:rPr>
            </w:pPr>
            <w:r w:rsidRPr="007F5F22">
              <w:rPr>
                <w:bCs w:val="0"/>
                <w:noProof/>
                <w:color w:val="000000" w:themeColor="text1"/>
                <w:lang w:val="id-ID"/>
              </w:rPr>
              <w:t>Description</w:t>
            </w:r>
          </w:p>
        </w:tc>
      </w:tr>
      <w:tr w:rsidR="006E6814" w:rsidRPr="00534DB7" w14:paraId="0C8363CE"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5" w:type="pct"/>
          </w:tcPr>
          <w:p w14:paraId="06950E9E" w14:textId="77777777" w:rsidR="006E6814" w:rsidRPr="00534DB7" w:rsidRDefault="006E6814" w:rsidP="0010287F">
            <w:pPr>
              <w:pStyle w:val="IJECS"/>
              <w:jc w:val="center"/>
              <w:rPr>
                <w:b w:val="0"/>
                <w:bCs w:val="0"/>
                <w:noProof/>
                <w:color w:val="000000" w:themeColor="text1"/>
                <w:lang w:val="id-ID"/>
              </w:rPr>
            </w:pPr>
            <w:r w:rsidRPr="00534DB7">
              <w:rPr>
                <w:b w:val="0"/>
                <w:bCs w:val="0"/>
                <w:noProof/>
                <w:color w:val="000000" w:themeColor="text1"/>
                <w:lang w:val="id-ID"/>
              </w:rPr>
              <w:t>H1</w:t>
            </w:r>
          </w:p>
        </w:tc>
        <w:tc>
          <w:tcPr>
            <w:tcW w:w="2151" w:type="pct"/>
          </w:tcPr>
          <w:p w14:paraId="1F5E674B" w14:textId="77777777" w:rsidR="006E6814" w:rsidRPr="00534DB7" w:rsidRDefault="006E6814" w:rsidP="0010287F">
            <w:pPr>
              <w:pStyle w:val="IJECS"/>
              <w:ind w:left="0" w:firstLine="0"/>
              <w:jc w:val="left"/>
              <w:cnfStyle w:val="000000100000" w:firstRow="0" w:lastRow="0" w:firstColumn="0" w:lastColumn="0" w:oddVBand="0" w:evenVBand="0" w:oddHBand="1" w:evenHBand="0" w:firstRowFirstColumn="0" w:firstRowLastColumn="0" w:lastRowFirstColumn="0" w:lastRowLastColumn="0"/>
              <w:rPr>
                <w:iCs/>
                <w:noProof/>
                <w:color w:val="000000" w:themeColor="text1"/>
                <w:lang w:val="en-GB"/>
              </w:rPr>
            </w:pPr>
            <w:r w:rsidRPr="007708C5">
              <w:rPr>
                <w:rFonts w:eastAsia="Calibri"/>
                <w:i/>
                <w:lang w:val="en-GB"/>
              </w:rPr>
              <w:t>E-Service Quality</w:t>
            </w:r>
            <w:r w:rsidRPr="00534DB7">
              <w:rPr>
                <w:rFonts w:eastAsia="Calibri"/>
                <w:lang w:val="en-GB"/>
              </w:rPr>
              <w:t xml:space="preserve"> </w:t>
            </w:r>
            <w:r>
              <w:rPr>
                <w:rFonts w:eastAsia="Calibri"/>
                <w:lang w:val="en-GB"/>
              </w:rPr>
              <w:t xml:space="preserve">(ESQ) </w:t>
            </w:r>
            <w:r w:rsidRPr="00534DB7">
              <w:rPr>
                <w:rFonts w:eastAsia="Calibri"/>
                <w:lang w:val="en-GB"/>
              </w:rPr>
              <w:t xml:space="preserve">has a positive effect on </w:t>
            </w:r>
            <w:r w:rsidRPr="007708C5">
              <w:rPr>
                <w:rFonts w:eastAsia="Calibri"/>
                <w:i/>
                <w:lang w:val="en-GB"/>
              </w:rPr>
              <w:t xml:space="preserve">Satisfaction </w:t>
            </w:r>
            <w:r w:rsidRPr="00534DB7">
              <w:rPr>
                <w:rFonts w:eastAsia="Calibri"/>
                <w:lang w:val="en-GB"/>
              </w:rPr>
              <w:t>(S)</w:t>
            </w:r>
          </w:p>
        </w:tc>
        <w:tc>
          <w:tcPr>
            <w:tcW w:w="745" w:type="pct"/>
          </w:tcPr>
          <w:p w14:paraId="03AD5BF3" w14:textId="77777777" w:rsidR="006E6814" w:rsidRPr="00534DB7" w:rsidRDefault="006E6814" w:rsidP="0010287F">
            <w:pPr>
              <w:pStyle w:val="IJECS"/>
              <w:ind w:left="0" w:firstLine="0"/>
              <w:jc w:val="center"/>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534DB7">
              <w:rPr>
                <w:noProof/>
                <w:color w:val="000000" w:themeColor="text1"/>
                <w:lang w:val="id-ID"/>
              </w:rPr>
              <w:t>21,97</w:t>
            </w:r>
          </w:p>
        </w:tc>
        <w:tc>
          <w:tcPr>
            <w:tcW w:w="1279" w:type="pct"/>
          </w:tcPr>
          <w:p w14:paraId="2CAD397E" w14:textId="77777777" w:rsidR="006E6814" w:rsidRPr="00534DB7" w:rsidRDefault="006E6814" w:rsidP="0010287F">
            <w:pPr>
              <w:pStyle w:val="IJECS"/>
              <w:ind w:left="0" w:firstLine="0"/>
              <w:jc w:val="left"/>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534DB7">
              <w:rPr>
                <w:noProof/>
                <w:color w:val="000000" w:themeColor="text1"/>
                <w:lang w:val="id-ID"/>
              </w:rPr>
              <w:t>Data support the hypothesis</w:t>
            </w:r>
          </w:p>
        </w:tc>
      </w:tr>
      <w:tr w:rsidR="006E6814" w:rsidRPr="00534DB7" w14:paraId="0525D15B" w14:textId="77777777" w:rsidTr="0010287F">
        <w:tc>
          <w:tcPr>
            <w:cnfStyle w:val="001000000000" w:firstRow="0" w:lastRow="0" w:firstColumn="1" w:lastColumn="0" w:oddVBand="0" w:evenVBand="0" w:oddHBand="0" w:evenHBand="0" w:firstRowFirstColumn="0" w:firstRowLastColumn="0" w:lastRowFirstColumn="0" w:lastRowLastColumn="0"/>
            <w:tcW w:w="825" w:type="pct"/>
          </w:tcPr>
          <w:p w14:paraId="27987ED3" w14:textId="77777777" w:rsidR="006E6814" w:rsidRPr="00534DB7" w:rsidRDefault="006E6814" w:rsidP="0010287F">
            <w:pPr>
              <w:pStyle w:val="IJECS"/>
              <w:jc w:val="center"/>
              <w:rPr>
                <w:b w:val="0"/>
                <w:bCs w:val="0"/>
                <w:noProof/>
                <w:color w:val="000000" w:themeColor="text1"/>
                <w:lang w:val="id-ID"/>
              </w:rPr>
            </w:pPr>
            <w:r w:rsidRPr="00534DB7">
              <w:rPr>
                <w:b w:val="0"/>
                <w:bCs w:val="0"/>
                <w:noProof/>
                <w:color w:val="000000" w:themeColor="text1"/>
                <w:lang w:val="id-ID"/>
              </w:rPr>
              <w:t>H2</w:t>
            </w:r>
          </w:p>
        </w:tc>
        <w:tc>
          <w:tcPr>
            <w:tcW w:w="2151" w:type="pct"/>
          </w:tcPr>
          <w:p w14:paraId="204625D8" w14:textId="77777777" w:rsidR="006E6814" w:rsidRPr="00534DB7" w:rsidRDefault="006E6814" w:rsidP="0010287F">
            <w:pPr>
              <w:pStyle w:val="IJECS"/>
              <w:ind w:left="0" w:firstLine="0"/>
              <w:jc w:val="left"/>
              <w:cnfStyle w:val="000000000000" w:firstRow="0" w:lastRow="0" w:firstColumn="0" w:lastColumn="0" w:oddVBand="0" w:evenVBand="0" w:oddHBand="0" w:evenHBand="0" w:firstRowFirstColumn="0" w:firstRowLastColumn="0" w:lastRowFirstColumn="0" w:lastRowLastColumn="0"/>
              <w:rPr>
                <w:iCs/>
                <w:noProof/>
                <w:color w:val="000000" w:themeColor="text1"/>
                <w:lang w:val="id-ID"/>
              </w:rPr>
            </w:pPr>
            <w:r w:rsidRPr="007708C5">
              <w:rPr>
                <w:rFonts w:eastAsia="Calibri"/>
                <w:i/>
                <w:lang w:val="en-GB"/>
              </w:rPr>
              <w:t>E-Service Quality</w:t>
            </w:r>
            <w:r w:rsidRPr="00534DB7">
              <w:rPr>
                <w:rFonts w:eastAsia="Calibri"/>
                <w:lang w:val="en-GB"/>
              </w:rPr>
              <w:t xml:space="preserve"> </w:t>
            </w:r>
            <w:r>
              <w:rPr>
                <w:rFonts w:eastAsia="Calibri"/>
                <w:lang w:val="en-GB"/>
              </w:rPr>
              <w:t xml:space="preserve">(ESQ) </w:t>
            </w:r>
            <w:r w:rsidRPr="00534DB7">
              <w:rPr>
                <w:rFonts w:eastAsia="Calibri"/>
                <w:lang w:val="en-GB"/>
              </w:rPr>
              <w:t>has a positive effect</w:t>
            </w:r>
            <w:r>
              <w:rPr>
                <w:rFonts w:eastAsia="Calibri"/>
                <w:lang w:val="en-GB"/>
              </w:rPr>
              <w:t xml:space="preserve"> on</w:t>
            </w:r>
            <w:r w:rsidRPr="00534DB7">
              <w:rPr>
                <w:rFonts w:eastAsia="Calibri"/>
                <w:lang w:val="en-GB"/>
              </w:rPr>
              <w:t xml:space="preserve"> </w:t>
            </w:r>
            <w:r w:rsidRPr="007708C5">
              <w:rPr>
                <w:rFonts w:eastAsia="Calibri"/>
                <w:i/>
                <w:lang w:val="en-GB"/>
              </w:rPr>
              <w:t>Trust</w:t>
            </w:r>
            <w:r>
              <w:rPr>
                <w:rFonts w:eastAsia="Calibri"/>
                <w:lang w:val="en-GB"/>
              </w:rPr>
              <w:t xml:space="preserve"> (T</w:t>
            </w:r>
            <w:r w:rsidRPr="00534DB7">
              <w:rPr>
                <w:rFonts w:eastAsia="Calibri"/>
                <w:lang w:val="en-GB"/>
              </w:rPr>
              <w:t>)</w:t>
            </w:r>
          </w:p>
        </w:tc>
        <w:tc>
          <w:tcPr>
            <w:tcW w:w="745" w:type="pct"/>
          </w:tcPr>
          <w:p w14:paraId="3E2683FE" w14:textId="77777777" w:rsidR="006E6814" w:rsidRPr="00534DB7" w:rsidRDefault="006E6814" w:rsidP="0010287F">
            <w:pPr>
              <w:pStyle w:val="IJECS"/>
              <w:ind w:left="0" w:firstLine="0"/>
              <w:jc w:val="center"/>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534DB7">
              <w:rPr>
                <w:noProof/>
                <w:color w:val="000000" w:themeColor="text1"/>
                <w:lang w:val="id-ID"/>
              </w:rPr>
              <w:t>1,49</w:t>
            </w:r>
          </w:p>
        </w:tc>
        <w:tc>
          <w:tcPr>
            <w:tcW w:w="1279" w:type="pct"/>
          </w:tcPr>
          <w:p w14:paraId="66A28DC6" w14:textId="77777777" w:rsidR="006E6814" w:rsidRPr="00534DB7" w:rsidRDefault="006E6814" w:rsidP="0010287F">
            <w:pPr>
              <w:pStyle w:val="IJECS"/>
              <w:ind w:left="0" w:firstLine="0"/>
              <w:jc w:val="left"/>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534DB7">
              <w:rPr>
                <w:noProof/>
                <w:color w:val="000000" w:themeColor="text1"/>
                <w:lang w:val="id-ID"/>
              </w:rPr>
              <w:t xml:space="preserve">Data </w:t>
            </w:r>
            <w:r w:rsidRPr="00534DB7">
              <w:rPr>
                <w:noProof/>
                <w:color w:val="000000" w:themeColor="text1"/>
                <w:lang w:val="en-GB"/>
              </w:rPr>
              <w:t xml:space="preserve">do not </w:t>
            </w:r>
            <w:r w:rsidRPr="00534DB7">
              <w:rPr>
                <w:noProof/>
                <w:color w:val="000000" w:themeColor="text1"/>
                <w:lang w:val="id-ID"/>
              </w:rPr>
              <w:t>support the hypothesis</w:t>
            </w:r>
          </w:p>
        </w:tc>
      </w:tr>
      <w:tr w:rsidR="006E6814" w:rsidRPr="00534DB7" w14:paraId="2B5D0E2F"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5" w:type="pct"/>
          </w:tcPr>
          <w:p w14:paraId="16DD3D2B" w14:textId="77777777" w:rsidR="006E6814" w:rsidRPr="00534DB7" w:rsidRDefault="006E6814" w:rsidP="0010287F">
            <w:pPr>
              <w:pStyle w:val="IJECS"/>
              <w:jc w:val="center"/>
              <w:rPr>
                <w:b w:val="0"/>
                <w:bCs w:val="0"/>
                <w:noProof/>
                <w:color w:val="000000" w:themeColor="text1"/>
                <w:lang w:val="en-GB"/>
              </w:rPr>
            </w:pPr>
            <w:r w:rsidRPr="00534DB7">
              <w:rPr>
                <w:b w:val="0"/>
                <w:bCs w:val="0"/>
                <w:noProof/>
                <w:color w:val="000000" w:themeColor="text1"/>
                <w:lang w:val="id-ID"/>
              </w:rPr>
              <w:t>H3</w:t>
            </w:r>
            <w:r w:rsidRPr="00534DB7">
              <w:rPr>
                <w:b w:val="0"/>
                <w:bCs w:val="0"/>
                <w:noProof/>
                <w:color w:val="000000" w:themeColor="text1"/>
                <w:lang w:val="en-GB"/>
              </w:rPr>
              <w:t>a</w:t>
            </w:r>
          </w:p>
        </w:tc>
        <w:tc>
          <w:tcPr>
            <w:tcW w:w="2151" w:type="pct"/>
          </w:tcPr>
          <w:p w14:paraId="40805B6F" w14:textId="77777777" w:rsidR="006E6814" w:rsidRPr="00534DB7" w:rsidRDefault="006E6814" w:rsidP="0010287F">
            <w:pPr>
              <w:pStyle w:val="IJECS"/>
              <w:ind w:left="0" w:firstLine="0"/>
              <w:jc w:val="left"/>
              <w:cnfStyle w:val="000000100000" w:firstRow="0" w:lastRow="0" w:firstColumn="0" w:lastColumn="0" w:oddVBand="0" w:evenVBand="0" w:oddHBand="1" w:evenHBand="0" w:firstRowFirstColumn="0" w:firstRowLastColumn="0" w:lastRowFirstColumn="0" w:lastRowLastColumn="0"/>
              <w:rPr>
                <w:iCs/>
                <w:noProof/>
                <w:color w:val="000000" w:themeColor="text1"/>
                <w:lang w:val="id-ID"/>
              </w:rPr>
            </w:pPr>
            <w:r w:rsidRPr="007708C5">
              <w:rPr>
                <w:rFonts w:eastAsia="Calibri"/>
                <w:i/>
                <w:lang w:val="en-GB"/>
              </w:rPr>
              <w:t>Product Brand Perception</w:t>
            </w:r>
            <w:r w:rsidRPr="00534DB7">
              <w:rPr>
                <w:rFonts w:eastAsia="Calibri"/>
                <w:lang w:val="en-GB"/>
              </w:rPr>
              <w:t xml:space="preserve"> (PBP) has a positive effect on </w:t>
            </w:r>
            <w:r w:rsidRPr="007708C5">
              <w:rPr>
                <w:rFonts w:eastAsia="Calibri"/>
                <w:i/>
                <w:lang w:val="en-GB"/>
              </w:rPr>
              <w:t>Trust</w:t>
            </w:r>
            <w:r>
              <w:rPr>
                <w:rFonts w:eastAsia="Calibri"/>
                <w:lang w:val="en-GB"/>
              </w:rPr>
              <w:t xml:space="preserve"> </w:t>
            </w:r>
            <w:r w:rsidRPr="00534DB7">
              <w:rPr>
                <w:rFonts w:eastAsia="Calibri"/>
                <w:lang w:val="en-GB"/>
              </w:rPr>
              <w:t>(T)</w:t>
            </w:r>
          </w:p>
        </w:tc>
        <w:tc>
          <w:tcPr>
            <w:tcW w:w="745" w:type="pct"/>
          </w:tcPr>
          <w:p w14:paraId="17408FBD" w14:textId="77777777" w:rsidR="006E6814" w:rsidRPr="00534DB7" w:rsidRDefault="006E6814" w:rsidP="0010287F">
            <w:pPr>
              <w:pStyle w:val="IJECS"/>
              <w:ind w:left="0" w:firstLine="0"/>
              <w:jc w:val="center"/>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534DB7">
              <w:rPr>
                <w:noProof/>
                <w:color w:val="000000" w:themeColor="text1"/>
                <w:lang w:val="id-ID"/>
              </w:rPr>
              <w:t>2,00</w:t>
            </w:r>
          </w:p>
        </w:tc>
        <w:tc>
          <w:tcPr>
            <w:tcW w:w="1279" w:type="pct"/>
          </w:tcPr>
          <w:p w14:paraId="22D6F40B" w14:textId="77777777" w:rsidR="006E6814" w:rsidRPr="00534DB7" w:rsidRDefault="006E6814" w:rsidP="0010287F">
            <w:pPr>
              <w:pStyle w:val="IJECS"/>
              <w:ind w:left="0" w:firstLine="0"/>
              <w:jc w:val="left"/>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534DB7">
              <w:rPr>
                <w:noProof/>
                <w:color w:val="000000" w:themeColor="text1"/>
                <w:lang w:val="id-ID"/>
              </w:rPr>
              <w:t>Data support the hypothesis</w:t>
            </w:r>
          </w:p>
        </w:tc>
      </w:tr>
      <w:tr w:rsidR="006E6814" w:rsidRPr="00534DB7" w14:paraId="48CA7B95" w14:textId="77777777" w:rsidTr="0010287F">
        <w:tc>
          <w:tcPr>
            <w:cnfStyle w:val="001000000000" w:firstRow="0" w:lastRow="0" w:firstColumn="1" w:lastColumn="0" w:oddVBand="0" w:evenVBand="0" w:oddHBand="0" w:evenHBand="0" w:firstRowFirstColumn="0" w:firstRowLastColumn="0" w:lastRowFirstColumn="0" w:lastRowLastColumn="0"/>
            <w:tcW w:w="825" w:type="pct"/>
          </w:tcPr>
          <w:p w14:paraId="2BF5DFCA" w14:textId="77777777" w:rsidR="006E6814" w:rsidRPr="00534DB7" w:rsidRDefault="006E6814" w:rsidP="0010287F">
            <w:pPr>
              <w:pStyle w:val="IJECS"/>
              <w:jc w:val="center"/>
              <w:rPr>
                <w:b w:val="0"/>
                <w:bCs w:val="0"/>
                <w:noProof/>
                <w:color w:val="000000" w:themeColor="text1"/>
                <w:lang w:val="id-ID"/>
              </w:rPr>
            </w:pPr>
            <w:r w:rsidRPr="00534DB7">
              <w:rPr>
                <w:b w:val="0"/>
                <w:bCs w:val="0"/>
                <w:noProof/>
                <w:color w:val="000000" w:themeColor="text1"/>
                <w:lang w:val="id-ID"/>
              </w:rPr>
              <w:t>H3b</w:t>
            </w:r>
          </w:p>
        </w:tc>
        <w:tc>
          <w:tcPr>
            <w:tcW w:w="2151" w:type="pct"/>
          </w:tcPr>
          <w:p w14:paraId="12972380" w14:textId="77777777" w:rsidR="006E6814" w:rsidRPr="00534DB7" w:rsidRDefault="006E6814" w:rsidP="0010287F">
            <w:pPr>
              <w:pStyle w:val="IJECS"/>
              <w:ind w:left="0" w:firstLine="0"/>
              <w:jc w:val="left"/>
              <w:cnfStyle w:val="000000000000" w:firstRow="0" w:lastRow="0" w:firstColumn="0" w:lastColumn="0" w:oddVBand="0" w:evenVBand="0" w:oddHBand="0" w:evenHBand="0" w:firstRowFirstColumn="0" w:firstRowLastColumn="0" w:lastRowFirstColumn="0" w:lastRowLastColumn="0"/>
              <w:rPr>
                <w:iCs/>
                <w:noProof/>
                <w:color w:val="000000" w:themeColor="text1"/>
                <w:lang w:val="id-ID"/>
              </w:rPr>
            </w:pPr>
            <w:r w:rsidRPr="007708C5">
              <w:rPr>
                <w:rFonts w:eastAsia="Calibri"/>
                <w:i/>
                <w:lang w:val="en-GB"/>
              </w:rPr>
              <w:t>Product Brand Perception</w:t>
            </w:r>
            <w:r w:rsidRPr="00534DB7">
              <w:rPr>
                <w:rFonts w:eastAsia="Calibri"/>
                <w:lang w:val="en-GB"/>
              </w:rPr>
              <w:t xml:space="preserve"> (PBP) has a positive effect on </w:t>
            </w:r>
            <w:r w:rsidRPr="007708C5">
              <w:rPr>
                <w:rFonts w:eastAsia="Calibri"/>
                <w:i/>
                <w:lang w:val="en-GB"/>
              </w:rPr>
              <w:t xml:space="preserve">Behavioral Intentions </w:t>
            </w:r>
            <w:r w:rsidRPr="00534DB7">
              <w:rPr>
                <w:rFonts w:eastAsia="Calibri"/>
                <w:lang w:val="en-GB"/>
              </w:rPr>
              <w:t>(BI)</w:t>
            </w:r>
          </w:p>
        </w:tc>
        <w:tc>
          <w:tcPr>
            <w:tcW w:w="745" w:type="pct"/>
          </w:tcPr>
          <w:p w14:paraId="4B39942E" w14:textId="77777777" w:rsidR="006E6814" w:rsidRPr="00534DB7" w:rsidRDefault="006E6814" w:rsidP="0010287F">
            <w:pPr>
              <w:pStyle w:val="IJECS"/>
              <w:ind w:left="0" w:firstLine="0"/>
              <w:jc w:val="center"/>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534DB7">
              <w:rPr>
                <w:noProof/>
                <w:color w:val="000000" w:themeColor="text1"/>
                <w:lang w:val="id-ID"/>
              </w:rPr>
              <w:t>1,50</w:t>
            </w:r>
          </w:p>
          <w:p w14:paraId="7AF688C4" w14:textId="77777777" w:rsidR="006E6814" w:rsidRPr="00534DB7" w:rsidRDefault="006E6814" w:rsidP="0010287F">
            <w:pPr>
              <w:pStyle w:val="IJECS"/>
              <w:ind w:left="0" w:firstLine="0"/>
              <w:jc w:val="center"/>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p>
        </w:tc>
        <w:tc>
          <w:tcPr>
            <w:tcW w:w="1279" w:type="pct"/>
          </w:tcPr>
          <w:p w14:paraId="5EE9C229" w14:textId="77777777" w:rsidR="006E6814" w:rsidRPr="00534DB7" w:rsidRDefault="006E6814" w:rsidP="0010287F">
            <w:pPr>
              <w:pStyle w:val="IJECS"/>
              <w:ind w:left="0" w:firstLine="0"/>
              <w:jc w:val="left"/>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534DB7">
              <w:rPr>
                <w:noProof/>
                <w:color w:val="000000" w:themeColor="text1"/>
                <w:lang w:val="id-ID"/>
              </w:rPr>
              <w:t xml:space="preserve">Data </w:t>
            </w:r>
            <w:r w:rsidRPr="00534DB7">
              <w:rPr>
                <w:noProof/>
                <w:color w:val="000000" w:themeColor="text1"/>
                <w:lang w:val="en-GB"/>
              </w:rPr>
              <w:t xml:space="preserve">do not </w:t>
            </w:r>
            <w:r w:rsidRPr="00534DB7">
              <w:rPr>
                <w:noProof/>
                <w:color w:val="000000" w:themeColor="text1"/>
                <w:lang w:val="id-ID"/>
              </w:rPr>
              <w:t>support the hypothesis</w:t>
            </w:r>
          </w:p>
        </w:tc>
      </w:tr>
      <w:tr w:rsidR="006E6814" w:rsidRPr="00534DB7" w14:paraId="7C6DB97E"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5" w:type="pct"/>
          </w:tcPr>
          <w:p w14:paraId="1AF3D10F" w14:textId="77777777" w:rsidR="006E6814" w:rsidRPr="00534DB7" w:rsidRDefault="006E6814" w:rsidP="0010287F">
            <w:pPr>
              <w:pStyle w:val="IJECS"/>
              <w:jc w:val="center"/>
              <w:rPr>
                <w:b w:val="0"/>
                <w:bCs w:val="0"/>
                <w:noProof/>
                <w:color w:val="000000" w:themeColor="text1"/>
                <w:lang w:val="id-ID"/>
              </w:rPr>
            </w:pPr>
            <w:r w:rsidRPr="00534DB7">
              <w:rPr>
                <w:b w:val="0"/>
                <w:bCs w:val="0"/>
                <w:noProof/>
                <w:color w:val="000000" w:themeColor="text1"/>
                <w:lang w:val="id-ID"/>
              </w:rPr>
              <w:t>H4a</w:t>
            </w:r>
          </w:p>
        </w:tc>
        <w:tc>
          <w:tcPr>
            <w:tcW w:w="2151" w:type="pct"/>
          </w:tcPr>
          <w:p w14:paraId="16A7DC55" w14:textId="77777777" w:rsidR="006E6814" w:rsidRPr="00534DB7" w:rsidRDefault="006E6814" w:rsidP="0010287F">
            <w:pPr>
              <w:pStyle w:val="IJECS"/>
              <w:ind w:left="0" w:firstLine="0"/>
              <w:jc w:val="left"/>
              <w:cnfStyle w:val="000000100000" w:firstRow="0" w:lastRow="0" w:firstColumn="0" w:lastColumn="0" w:oddVBand="0" w:evenVBand="0" w:oddHBand="1" w:evenHBand="0" w:firstRowFirstColumn="0" w:firstRowLastColumn="0" w:lastRowFirstColumn="0" w:lastRowLastColumn="0"/>
              <w:rPr>
                <w:iCs/>
                <w:noProof/>
                <w:color w:val="000000" w:themeColor="text1"/>
                <w:lang w:val="id-ID"/>
              </w:rPr>
            </w:pPr>
            <w:r w:rsidRPr="007708C5">
              <w:rPr>
                <w:rFonts w:eastAsia="Calibri"/>
                <w:i/>
                <w:lang w:val="en-GB"/>
              </w:rPr>
              <w:t>Social Support</w:t>
            </w:r>
            <w:r w:rsidRPr="00534DB7">
              <w:rPr>
                <w:rFonts w:eastAsia="Calibri"/>
                <w:lang w:val="en-GB"/>
              </w:rPr>
              <w:t xml:space="preserve"> (SS) has a positive effect on </w:t>
            </w:r>
            <w:r w:rsidRPr="007708C5">
              <w:rPr>
                <w:rFonts w:eastAsia="Calibri"/>
                <w:i/>
                <w:lang w:val="en-GB"/>
              </w:rPr>
              <w:t xml:space="preserve">Trust </w:t>
            </w:r>
            <w:r w:rsidRPr="00534DB7">
              <w:rPr>
                <w:rFonts w:eastAsia="Calibri"/>
                <w:lang w:val="en-GB"/>
              </w:rPr>
              <w:t>(T)</w:t>
            </w:r>
          </w:p>
        </w:tc>
        <w:tc>
          <w:tcPr>
            <w:tcW w:w="745" w:type="pct"/>
          </w:tcPr>
          <w:p w14:paraId="40BC5EFA" w14:textId="77777777" w:rsidR="006E6814" w:rsidRPr="00534DB7" w:rsidRDefault="006E6814" w:rsidP="0010287F">
            <w:pPr>
              <w:pStyle w:val="IJECS"/>
              <w:ind w:left="0" w:firstLine="0"/>
              <w:jc w:val="center"/>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534DB7">
              <w:rPr>
                <w:noProof/>
                <w:color w:val="000000" w:themeColor="text1"/>
                <w:lang w:val="id-ID"/>
              </w:rPr>
              <w:t>2,21</w:t>
            </w:r>
          </w:p>
        </w:tc>
        <w:tc>
          <w:tcPr>
            <w:tcW w:w="1279" w:type="pct"/>
          </w:tcPr>
          <w:p w14:paraId="15947C35" w14:textId="77777777" w:rsidR="006E6814" w:rsidRPr="00534DB7" w:rsidRDefault="006E6814" w:rsidP="0010287F">
            <w:pPr>
              <w:pStyle w:val="IJECS"/>
              <w:ind w:left="0" w:firstLine="0"/>
              <w:jc w:val="left"/>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534DB7">
              <w:rPr>
                <w:noProof/>
                <w:color w:val="000000" w:themeColor="text1"/>
                <w:lang w:val="id-ID"/>
              </w:rPr>
              <w:t>Data support the hypothesis</w:t>
            </w:r>
          </w:p>
        </w:tc>
      </w:tr>
      <w:tr w:rsidR="006E6814" w:rsidRPr="00534DB7" w14:paraId="50DA8A1F" w14:textId="77777777" w:rsidTr="0010287F">
        <w:tc>
          <w:tcPr>
            <w:cnfStyle w:val="001000000000" w:firstRow="0" w:lastRow="0" w:firstColumn="1" w:lastColumn="0" w:oddVBand="0" w:evenVBand="0" w:oddHBand="0" w:evenHBand="0" w:firstRowFirstColumn="0" w:firstRowLastColumn="0" w:lastRowFirstColumn="0" w:lastRowLastColumn="0"/>
            <w:tcW w:w="825" w:type="pct"/>
          </w:tcPr>
          <w:p w14:paraId="1872187A" w14:textId="77777777" w:rsidR="006E6814" w:rsidRPr="00534DB7" w:rsidRDefault="006E6814" w:rsidP="0010287F">
            <w:pPr>
              <w:pStyle w:val="IJECS"/>
              <w:jc w:val="center"/>
              <w:rPr>
                <w:b w:val="0"/>
                <w:bCs w:val="0"/>
                <w:noProof/>
                <w:color w:val="000000" w:themeColor="text1"/>
                <w:lang w:val="en-GB"/>
              </w:rPr>
            </w:pPr>
            <w:r w:rsidRPr="00534DB7">
              <w:rPr>
                <w:b w:val="0"/>
                <w:bCs w:val="0"/>
                <w:noProof/>
                <w:color w:val="000000" w:themeColor="text1"/>
                <w:lang w:val="id-ID"/>
              </w:rPr>
              <w:t>H</w:t>
            </w:r>
            <w:r w:rsidRPr="00534DB7">
              <w:rPr>
                <w:b w:val="0"/>
                <w:bCs w:val="0"/>
                <w:noProof/>
                <w:color w:val="000000" w:themeColor="text1"/>
                <w:lang w:val="en-GB"/>
              </w:rPr>
              <w:t>4b</w:t>
            </w:r>
          </w:p>
        </w:tc>
        <w:tc>
          <w:tcPr>
            <w:tcW w:w="2151" w:type="pct"/>
          </w:tcPr>
          <w:p w14:paraId="6C21C3FA" w14:textId="77777777" w:rsidR="006E6814" w:rsidRPr="00534DB7" w:rsidRDefault="006E6814" w:rsidP="0010287F">
            <w:pPr>
              <w:pStyle w:val="IJECS"/>
              <w:ind w:left="0" w:firstLine="0"/>
              <w:jc w:val="left"/>
              <w:cnfStyle w:val="000000000000" w:firstRow="0" w:lastRow="0" w:firstColumn="0" w:lastColumn="0" w:oddVBand="0" w:evenVBand="0" w:oddHBand="0" w:evenHBand="0" w:firstRowFirstColumn="0" w:firstRowLastColumn="0" w:lastRowFirstColumn="0" w:lastRowLastColumn="0"/>
              <w:rPr>
                <w:iCs/>
                <w:noProof/>
                <w:color w:val="000000" w:themeColor="text1"/>
                <w:lang w:val="id-ID"/>
              </w:rPr>
            </w:pPr>
            <w:r w:rsidRPr="007708C5">
              <w:rPr>
                <w:rFonts w:eastAsia="Calibri"/>
                <w:i/>
                <w:lang w:val="en-GB"/>
              </w:rPr>
              <w:t>Social Support</w:t>
            </w:r>
            <w:r w:rsidRPr="00534DB7">
              <w:rPr>
                <w:rFonts w:eastAsia="Calibri"/>
                <w:lang w:val="en-GB"/>
              </w:rPr>
              <w:t xml:space="preserve"> (SS) has a positive effect on </w:t>
            </w:r>
            <w:r>
              <w:rPr>
                <w:rFonts w:eastAsia="Calibri"/>
                <w:i/>
                <w:lang w:val="en-GB"/>
              </w:rPr>
              <w:t>Behavioral I</w:t>
            </w:r>
            <w:r w:rsidRPr="007708C5">
              <w:rPr>
                <w:rFonts w:eastAsia="Calibri"/>
                <w:i/>
                <w:lang w:val="en-GB"/>
              </w:rPr>
              <w:t>ntention</w:t>
            </w:r>
            <w:r w:rsidRPr="00534DB7">
              <w:rPr>
                <w:rFonts w:eastAsia="Calibri"/>
                <w:lang w:val="en-GB"/>
              </w:rPr>
              <w:t xml:space="preserve"> (BI)</w:t>
            </w:r>
          </w:p>
        </w:tc>
        <w:tc>
          <w:tcPr>
            <w:tcW w:w="745" w:type="pct"/>
          </w:tcPr>
          <w:p w14:paraId="66684ED8" w14:textId="77777777" w:rsidR="006E6814" w:rsidRPr="00534DB7" w:rsidRDefault="006E6814" w:rsidP="0010287F">
            <w:pPr>
              <w:pStyle w:val="IJECS"/>
              <w:ind w:left="0" w:firstLine="0"/>
              <w:jc w:val="center"/>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534DB7">
              <w:rPr>
                <w:noProof/>
                <w:color w:val="000000" w:themeColor="text1"/>
                <w:lang w:val="id-ID"/>
              </w:rPr>
              <w:t>3,42</w:t>
            </w:r>
          </w:p>
        </w:tc>
        <w:tc>
          <w:tcPr>
            <w:tcW w:w="1279" w:type="pct"/>
          </w:tcPr>
          <w:p w14:paraId="4AA5AC94" w14:textId="77777777" w:rsidR="006E6814" w:rsidRPr="00534DB7" w:rsidRDefault="006E6814" w:rsidP="0010287F">
            <w:pPr>
              <w:pStyle w:val="IJECS"/>
              <w:ind w:left="0" w:firstLine="0"/>
              <w:jc w:val="left"/>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534DB7">
              <w:rPr>
                <w:noProof/>
                <w:color w:val="000000" w:themeColor="text1"/>
                <w:lang w:val="id-ID"/>
              </w:rPr>
              <w:t>Data support the hypothesis</w:t>
            </w:r>
          </w:p>
        </w:tc>
      </w:tr>
      <w:tr w:rsidR="006E6814" w:rsidRPr="00534DB7" w14:paraId="19685C83"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5" w:type="pct"/>
          </w:tcPr>
          <w:p w14:paraId="6AF1B7BA" w14:textId="77777777" w:rsidR="006E6814" w:rsidRPr="00534DB7" w:rsidRDefault="006E6814" w:rsidP="0010287F">
            <w:pPr>
              <w:pStyle w:val="IJECS"/>
              <w:jc w:val="center"/>
              <w:rPr>
                <w:b w:val="0"/>
                <w:bCs w:val="0"/>
                <w:noProof/>
                <w:color w:val="000000" w:themeColor="text1"/>
                <w:lang w:val="id-ID"/>
              </w:rPr>
            </w:pPr>
            <w:r w:rsidRPr="00534DB7">
              <w:rPr>
                <w:b w:val="0"/>
                <w:bCs w:val="0"/>
                <w:noProof/>
                <w:color w:val="000000" w:themeColor="text1"/>
                <w:lang w:val="id-ID"/>
              </w:rPr>
              <w:t>H5</w:t>
            </w:r>
          </w:p>
        </w:tc>
        <w:tc>
          <w:tcPr>
            <w:tcW w:w="2151" w:type="pct"/>
          </w:tcPr>
          <w:p w14:paraId="56224D0F" w14:textId="77777777" w:rsidR="006E6814" w:rsidRPr="00534DB7" w:rsidRDefault="006E6814" w:rsidP="0010287F">
            <w:pPr>
              <w:pStyle w:val="IJECS"/>
              <w:ind w:left="0" w:firstLine="0"/>
              <w:jc w:val="left"/>
              <w:cnfStyle w:val="000000100000" w:firstRow="0" w:lastRow="0" w:firstColumn="0" w:lastColumn="0" w:oddVBand="0" w:evenVBand="0" w:oddHBand="1" w:evenHBand="0" w:firstRowFirstColumn="0" w:firstRowLastColumn="0" w:lastRowFirstColumn="0" w:lastRowLastColumn="0"/>
              <w:rPr>
                <w:i/>
                <w:noProof/>
                <w:color w:val="000000" w:themeColor="text1"/>
                <w:lang w:val="id-ID"/>
              </w:rPr>
            </w:pPr>
            <w:r w:rsidRPr="007708C5">
              <w:rPr>
                <w:rFonts w:eastAsia="Calibri"/>
                <w:i/>
                <w:lang w:val="en-GB"/>
              </w:rPr>
              <w:t>Satisfaction</w:t>
            </w:r>
            <w:r w:rsidRPr="00534DB7">
              <w:rPr>
                <w:rFonts w:eastAsia="Calibri"/>
                <w:lang w:val="en-GB"/>
              </w:rPr>
              <w:t xml:space="preserve"> (S) has a positive effect on </w:t>
            </w:r>
            <w:r w:rsidRPr="007708C5">
              <w:rPr>
                <w:rFonts w:eastAsia="Calibri"/>
                <w:i/>
                <w:lang w:val="en-GB"/>
              </w:rPr>
              <w:t>Trust</w:t>
            </w:r>
            <w:r>
              <w:rPr>
                <w:rFonts w:eastAsia="Calibri"/>
                <w:lang w:val="en-GB"/>
              </w:rPr>
              <w:t xml:space="preserve"> </w:t>
            </w:r>
            <w:r w:rsidRPr="00534DB7">
              <w:rPr>
                <w:rFonts w:eastAsia="Calibri"/>
                <w:lang w:val="en-GB"/>
              </w:rPr>
              <w:t>(T)</w:t>
            </w:r>
          </w:p>
        </w:tc>
        <w:tc>
          <w:tcPr>
            <w:tcW w:w="745" w:type="pct"/>
          </w:tcPr>
          <w:p w14:paraId="7CF32744" w14:textId="77777777" w:rsidR="006E6814" w:rsidRPr="00534DB7" w:rsidRDefault="006E6814" w:rsidP="0010287F">
            <w:pPr>
              <w:pStyle w:val="IJECS"/>
              <w:ind w:left="0" w:firstLine="0"/>
              <w:jc w:val="center"/>
              <w:cnfStyle w:val="000000100000" w:firstRow="0" w:lastRow="0" w:firstColumn="0" w:lastColumn="0" w:oddVBand="0" w:evenVBand="0" w:oddHBand="1" w:evenHBand="0" w:firstRowFirstColumn="0" w:firstRowLastColumn="0" w:lastRowFirstColumn="0" w:lastRowLastColumn="0"/>
              <w:rPr>
                <w:noProof/>
                <w:color w:val="000000" w:themeColor="text1"/>
                <w:lang w:val="en-GB"/>
              </w:rPr>
            </w:pPr>
            <w:r w:rsidRPr="00534DB7">
              <w:rPr>
                <w:noProof/>
                <w:color w:val="000000" w:themeColor="text1"/>
                <w:lang w:val="en-GB"/>
              </w:rPr>
              <w:t>3,91</w:t>
            </w:r>
          </w:p>
        </w:tc>
        <w:tc>
          <w:tcPr>
            <w:tcW w:w="1279" w:type="pct"/>
          </w:tcPr>
          <w:p w14:paraId="17364E59" w14:textId="77777777" w:rsidR="006E6814" w:rsidRPr="00534DB7" w:rsidRDefault="006E6814" w:rsidP="0010287F">
            <w:pPr>
              <w:pStyle w:val="IJECS"/>
              <w:ind w:left="0" w:firstLine="0"/>
              <w:jc w:val="left"/>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534DB7">
              <w:rPr>
                <w:noProof/>
                <w:color w:val="000000" w:themeColor="text1"/>
                <w:lang w:val="id-ID"/>
              </w:rPr>
              <w:t>Data support the hypothesis</w:t>
            </w:r>
          </w:p>
        </w:tc>
      </w:tr>
      <w:tr w:rsidR="006E6814" w:rsidRPr="00534DB7" w14:paraId="45772BD5" w14:textId="77777777" w:rsidTr="0010287F">
        <w:tc>
          <w:tcPr>
            <w:cnfStyle w:val="001000000000" w:firstRow="0" w:lastRow="0" w:firstColumn="1" w:lastColumn="0" w:oddVBand="0" w:evenVBand="0" w:oddHBand="0" w:evenHBand="0" w:firstRowFirstColumn="0" w:firstRowLastColumn="0" w:lastRowFirstColumn="0" w:lastRowLastColumn="0"/>
            <w:tcW w:w="825" w:type="pct"/>
          </w:tcPr>
          <w:p w14:paraId="53B1DF8F" w14:textId="77777777" w:rsidR="006E6814" w:rsidRPr="00534DB7" w:rsidRDefault="006E6814" w:rsidP="0010287F">
            <w:pPr>
              <w:pStyle w:val="IJECS"/>
              <w:jc w:val="center"/>
              <w:rPr>
                <w:b w:val="0"/>
                <w:bCs w:val="0"/>
                <w:noProof/>
                <w:color w:val="000000" w:themeColor="text1"/>
                <w:lang w:val="id-ID"/>
              </w:rPr>
            </w:pPr>
            <w:r w:rsidRPr="00534DB7">
              <w:rPr>
                <w:b w:val="0"/>
                <w:bCs w:val="0"/>
                <w:noProof/>
                <w:color w:val="000000" w:themeColor="text1"/>
                <w:lang w:val="id-ID"/>
              </w:rPr>
              <w:t>H6</w:t>
            </w:r>
          </w:p>
        </w:tc>
        <w:tc>
          <w:tcPr>
            <w:tcW w:w="2151" w:type="pct"/>
          </w:tcPr>
          <w:p w14:paraId="69DA6636" w14:textId="77777777" w:rsidR="006E6814" w:rsidRPr="00534DB7" w:rsidRDefault="006E6814" w:rsidP="0010287F">
            <w:pPr>
              <w:pStyle w:val="IJECS"/>
              <w:ind w:left="0" w:firstLine="0"/>
              <w:jc w:val="left"/>
              <w:cnfStyle w:val="000000000000" w:firstRow="0" w:lastRow="0" w:firstColumn="0" w:lastColumn="0" w:oddVBand="0" w:evenVBand="0" w:oddHBand="0" w:evenHBand="0" w:firstRowFirstColumn="0" w:firstRowLastColumn="0" w:lastRowFirstColumn="0" w:lastRowLastColumn="0"/>
              <w:rPr>
                <w:i/>
                <w:noProof/>
                <w:color w:val="000000" w:themeColor="text1"/>
                <w:lang w:val="id-ID"/>
              </w:rPr>
            </w:pPr>
            <w:r w:rsidRPr="007708C5">
              <w:rPr>
                <w:rFonts w:eastAsia="Calibri"/>
                <w:i/>
                <w:lang w:val="en-GB"/>
              </w:rPr>
              <w:t>Satisfaction</w:t>
            </w:r>
            <w:r w:rsidRPr="00534DB7">
              <w:rPr>
                <w:rFonts w:eastAsia="Calibri"/>
                <w:lang w:val="en-GB"/>
              </w:rPr>
              <w:t xml:space="preserve"> (S) has a positive effect on </w:t>
            </w:r>
            <w:r>
              <w:rPr>
                <w:rFonts w:eastAsia="Calibri"/>
                <w:i/>
                <w:lang w:val="en-GB"/>
              </w:rPr>
              <w:t>Behavioral I</w:t>
            </w:r>
            <w:r w:rsidRPr="007708C5">
              <w:rPr>
                <w:rFonts w:eastAsia="Calibri"/>
                <w:i/>
                <w:lang w:val="en-GB"/>
              </w:rPr>
              <w:t>ntention</w:t>
            </w:r>
            <w:r w:rsidRPr="00534DB7">
              <w:rPr>
                <w:rFonts w:eastAsia="Calibri"/>
                <w:lang w:val="en-GB"/>
              </w:rPr>
              <w:t xml:space="preserve"> (BI)</w:t>
            </w:r>
          </w:p>
        </w:tc>
        <w:tc>
          <w:tcPr>
            <w:tcW w:w="745" w:type="pct"/>
          </w:tcPr>
          <w:p w14:paraId="7A9009B8" w14:textId="77777777" w:rsidR="006E6814" w:rsidRPr="00534DB7" w:rsidRDefault="006E6814" w:rsidP="0010287F">
            <w:pPr>
              <w:pStyle w:val="IJECS"/>
              <w:ind w:left="0" w:firstLine="0"/>
              <w:jc w:val="center"/>
              <w:cnfStyle w:val="000000000000" w:firstRow="0" w:lastRow="0" w:firstColumn="0" w:lastColumn="0" w:oddVBand="0" w:evenVBand="0" w:oddHBand="0" w:evenHBand="0" w:firstRowFirstColumn="0" w:firstRowLastColumn="0" w:lastRowFirstColumn="0" w:lastRowLastColumn="0"/>
              <w:rPr>
                <w:noProof/>
                <w:color w:val="000000" w:themeColor="text1"/>
                <w:lang w:val="en-GB"/>
              </w:rPr>
            </w:pPr>
            <w:r w:rsidRPr="00534DB7">
              <w:rPr>
                <w:noProof/>
                <w:color w:val="000000" w:themeColor="text1"/>
                <w:lang w:val="en-GB"/>
              </w:rPr>
              <w:t>4,99</w:t>
            </w:r>
          </w:p>
        </w:tc>
        <w:tc>
          <w:tcPr>
            <w:tcW w:w="1279" w:type="pct"/>
          </w:tcPr>
          <w:p w14:paraId="02D1CB76" w14:textId="77777777" w:rsidR="006E6814" w:rsidRPr="00534DB7" w:rsidRDefault="006E6814" w:rsidP="0010287F">
            <w:pPr>
              <w:pStyle w:val="IJECS"/>
              <w:ind w:left="0" w:firstLine="0"/>
              <w:jc w:val="left"/>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534DB7">
              <w:rPr>
                <w:noProof/>
                <w:color w:val="000000" w:themeColor="text1"/>
                <w:lang w:val="id-ID"/>
              </w:rPr>
              <w:t>Data support the hypothesis</w:t>
            </w:r>
          </w:p>
        </w:tc>
      </w:tr>
      <w:tr w:rsidR="006E6814" w:rsidRPr="00534DB7" w14:paraId="376338A0"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5" w:type="pct"/>
          </w:tcPr>
          <w:p w14:paraId="07D96C8B" w14:textId="77777777" w:rsidR="006E6814" w:rsidRPr="00534DB7" w:rsidRDefault="006E6814" w:rsidP="0010287F">
            <w:pPr>
              <w:pStyle w:val="IJECS"/>
              <w:jc w:val="center"/>
              <w:rPr>
                <w:b w:val="0"/>
                <w:bCs w:val="0"/>
                <w:noProof/>
                <w:color w:val="000000" w:themeColor="text1"/>
                <w:lang w:val="id-ID"/>
              </w:rPr>
            </w:pPr>
            <w:r w:rsidRPr="00534DB7">
              <w:rPr>
                <w:b w:val="0"/>
                <w:bCs w:val="0"/>
                <w:noProof/>
                <w:color w:val="000000" w:themeColor="text1"/>
                <w:lang w:val="id-ID"/>
              </w:rPr>
              <w:t>H7a</w:t>
            </w:r>
          </w:p>
        </w:tc>
        <w:tc>
          <w:tcPr>
            <w:tcW w:w="2151" w:type="pct"/>
          </w:tcPr>
          <w:p w14:paraId="3B25B2AA" w14:textId="77777777" w:rsidR="006E6814" w:rsidRPr="00534DB7" w:rsidRDefault="006E6814" w:rsidP="0010287F">
            <w:pPr>
              <w:pStyle w:val="IJECS"/>
              <w:ind w:left="0" w:firstLine="0"/>
              <w:jc w:val="left"/>
              <w:cnfStyle w:val="000000100000" w:firstRow="0" w:lastRow="0" w:firstColumn="0" w:lastColumn="0" w:oddVBand="0" w:evenVBand="0" w:oddHBand="1" w:evenHBand="0" w:firstRowFirstColumn="0" w:firstRowLastColumn="0" w:lastRowFirstColumn="0" w:lastRowLastColumn="0"/>
              <w:rPr>
                <w:i/>
                <w:noProof/>
                <w:color w:val="000000" w:themeColor="text1"/>
                <w:lang w:val="id-ID"/>
              </w:rPr>
            </w:pPr>
            <w:r w:rsidRPr="007708C5">
              <w:rPr>
                <w:rFonts w:eastAsia="Calibri"/>
                <w:i/>
                <w:lang w:val="en-GB"/>
              </w:rPr>
              <w:t>Trust</w:t>
            </w:r>
            <w:r w:rsidRPr="00534DB7">
              <w:rPr>
                <w:rFonts w:eastAsia="Calibri"/>
                <w:lang w:val="en-GB"/>
              </w:rPr>
              <w:t xml:space="preserve"> (T) has a positive effect on </w:t>
            </w:r>
            <w:r>
              <w:rPr>
                <w:rFonts w:eastAsia="Calibri"/>
                <w:i/>
                <w:lang w:val="en-GB"/>
              </w:rPr>
              <w:t>Behavioral I</w:t>
            </w:r>
            <w:r w:rsidRPr="007708C5">
              <w:rPr>
                <w:rFonts w:eastAsia="Calibri"/>
                <w:i/>
                <w:lang w:val="en-GB"/>
              </w:rPr>
              <w:t>ntention</w:t>
            </w:r>
            <w:r w:rsidRPr="00534DB7">
              <w:rPr>
                <w:rFonts w:eastAsia="Calibri"/>
                <w:lang w:val="en-GB"/>
              </w:rPr>
              <w:t xml:space="preserve"> (BI)</w:t>
            </w:r>
          </w:p>
        </w:tc>
        <w:tc>
          <w:tcPr>
            <w:tcW w:w="745" w:type="pct"/>
          </w:tcPr>
          <w:p w14:paraId="3043F701" w14:textId="77777777" w:rsidR="006E6814" w:rsidRPr="00534DB7" w:rsidRDefault="006E6814" w:rsidP="0010287F">
            <w:pPr>
              <w:pStyle w:val="IJECS"/>
              <w:ind w:left="0" w:firstLine="0"/>
              <w:jc w:val="center"/>
              <w:cnfStyle w:val="000000100000" w:firstRow="0" w:lastRow="0" w:firstColumn="0" w:lastColumn="0" w:oddVBand="0" w:evenVBand="0" w:oddHBand="1" w:evenHBand="0" w:firstRowFirstColumn="0" w:firstRowLastColumn="0" w:lastRowFirstColumn="0" w:lastRowLastColumn="0"/>
              <w:rPr>
                <w:noProof/>
                <w:color w:val="000000" w:themeColor="text1"/>
                <w:lang w:val="en-GB"/>
              </w:rPr>
            </w:pPr>
            <w:r w:rsidRPr="00534DB7">
              <w:rPr>
                <w:noProof/>
                <w:color w:val="000000" w:themeColor="text1"/>
                <w:lang w:val="en-GB"/>
              </w:rPr>
              <w:t>4,52</w:t>
            </w:r>
          </w:p>
        </w:tc>
        <w:tc>
          <w:tcPr>
            <w:tcW w:w="1279" w:type="pct"/>
          </w:tcPr>
          <w:p w14:paraId="3A67B3A3" w14:textId="77777777" w:rsidR="006E6814" w:rsidRPr="00534DB7" w:rsidRDefault="006E6814" w:rsidP="0010287F">
            <w:pPr>
              <w:pStyle w:val="IJECS"/>
              <w:ind w:left="0" w:firstLine="0"/>
              <w:jc w:val="left"/>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534DB7">
              <w:rPr>
                <w:noProof/>
                <w:color w:val="000000" w:themeColor="text1"/>
                <w:lang w:val="id-ID"/>
              </w:rPr>
              <w:t>Data support the hypothesis</w:t>
            </w:r>
          </w:p>
        </w:tc>
      </w:tr>
      <w:tr w:rsidR="006E6814" w:rsidRPr="00534DB7" w14:paraId="392C0A7C" w14:textId="77777777" w:rsidTr="0010287F">
        <w:tc>
          <w:tcPr>
            <w:cnfStyle w:val="001000000000" w:firstRow="0" w:lastRow="0" w:firstColumn="1" w:lastColumn="0" w:oddVBand="0" w:evenVBand="0" w:oddHBand="0" w:evenHBand="0" w:firstRowFirstColumn="0" w:firstRowLastColumn="0" w:lastRowFirstColumn="0" w:lastRowLastColumn="0"/>
            <w:tcW w:w="825" w:type="pct"/>
          </w:tcPr>
          <w:p w14:paraId="748025BE" w14:textId="77777777" w:rsidR="006E6814" w:rsidRPr="00534DB7" w:rsidRDefault="006E6814" w:rsidP="0010287F">
            <w:pPr>
              <w:pStyle w:val="IJECS"/>
              <w:jc w:val="center"/>
              <w:rPr>
                <w:b w:val="0"/>
                <w:bCs w:val="0"/>
                <w:noProof/>
                <w:color w:val="000000" w:themeColor="text1"/>
                <w:lang w:val="id-ID"/>
              </w:rPr>
            </w:pPr>
            <w:r w:rsidRPr="00534DB7">
              <w:rPr>
                <w:b w:val="0"/>
                <w:bCs w:val="0"/>
                <w:noProof/>
                <w:color w:val="000000" w:themeColor="text1"/>
                <w:lang w:val="id-ID"/>
              </w:rPr>
              <w:t>H7b</w:t>
            </w:r>
          </w:p>
        </w:tc>
        <w:tc>
          <w:tcPr>
            <w:tcW w:w="2151" w:type="pct"/>
          </w:tcPr>
          <w:p w14:paraId="7334DF22" w14:textId="77777777" w:rsidR="006E6814" w:rsidRPr="00534DB7" w:rsidRDefault="006E6814" w:rsidP="0010287F">
            <w:pPr>
              <w:pStyle w:val="IJECS"/>
              <w:ind w:left="0" w:firstLine="0"/>
              <w:jc w:val="left"/>
              <w:cnfStyle w:val="000000000000" w:firstRow="0" w:lastRow="0" w:firstColumn="0" w:lastColumn="0" w:oddVBand="0" w:evenVBand="0" w:oddHBand="0" w:evenHBand="0" w:firstRowFirstColumn="0" w:firstRowLastColumn="0" w:lastRowFirstColumn="0" w:lastRowLastColumn="0"/>
              <w:rPr>
                <w:i/>
                <w:noProof/>
                <w:color w:val="000000" w:themeColor="text1"/>
                <w:lang w:val="id-ID"/>
              </w:rPr>
            </w:pPr>
            <w:r w:rsidRPr="007708C5">
              <w:rPr>
                <w:rFonts w:eastAsia="Calibri"/>
                <w:i/>
                <w:lang w:val="en-GB"/>
              </w:rPr>
              <w:t>Trust</w:t>
            </w:r>
            <w:r w:rsidRPr="00534DB7">
              <w:rPr>
                <w:rFonts w:eastAsia="Calibri"/>
                <w:lang w:val="en-GB"/>
              </w:rPr>
              <w:t xml:space="preserve"> (T) has a positive effect on </w:t>
            </w:r>
            <w:r w:rsidRPr="007708C5">
              <w:rPr>
                <w:rFonts w:eastAsia="Calibri"/>
                <w:i/>
                <w:lang w:val="en-GB"/>
              </w:rPr>
              <w:t>Repurchase</w:t>
            </w:r>
            <w:r>
              <w:rPr>
                <w:rFonts w:eastAsia="Calibri"/>
                <w:lang w:val="en-GB"/>
              </w:rPr>
              <w:t xml:space="preserve"> </w:t>
            </w:r>
            <w:r w:rsidRPr="00534DB7">
              <w:rPr>
                <w:rFonts w:eastAsia="Calibri"/>
                <w:lang w:val="en-GB"/>
              </w:rPr>
              <w:t>(R)</w:t>
            </w:r>
          </w:p>
        </w:tc>
        <w:tc>
          <w:tcPr>
            <w:tcW w:w="745" w:type="pct"/>
          </w:tcPr>
          <w:p w14:paraId="4E6117F5" w14:textId="77777777" w:rsidR="006E6814" w:rsidRPr="00534DB7" w:rsidRDefault="006E6814" w:rsidP="0010287F">
            <w:pPr>
              <w:pStyle w:val="IJECS"/>
              <w:ind w:left="0" w:firstLine="0"/>
              <w:jc w:val="center"/>
              <w:cnfStyle w:val="000000000000" w:firstRow="0" w:lastRow="0" w:firstColumn="0" w:lastColumn="0" w:oddVBand="0" w:evenVBand="0" w:oddHBand="0" w:evenHBand="0" w:firstRowFirstColumn="0" w:firstRowLastColumn="0" w:lastRowFirstColumn="0" w:lastRowLastColumn="0"/>
              <w:rPr>
                <w:noProof/>
                <w:color w:val="000000" w:themeColor="text1"/>
                <w:lang w:val="en-GB"/>
              </w:rPr>
            </w:pPr>
            <w:r w:rsidRPr="00534DB7">
              <w:rPr>
                <w:noProof/>
                <w:color w:val="000000" w:themeColor="text1"/>
                <w:lang w:val="en-GB"/>
              </w:rPr>
              <w:t>3,94</w:t>
            </w:r>
          </w:p>
        </w:tc>
        <w:tc>
          <w:tcPr>
            <w:tcW w:w="1279" w:type="pct"/>
          </w:tcPr>
          <w:p w14:paraId="7DE0EE89" w14:textId="77777777" w:rsidR="006E6814" w:rsidRPr="00534DB7" w:rsidRDefault="006E6814" w:rsidP="0010287F">
            <w:pPr>
              <w:pStyle w:val="IJECS"/>
              <w:ind w:left="0" w:firstLine="0"/>
              <w:jc w:val="left"/>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534DB7">
              <w:rPr>
                <w:noProof/>
                <w:color w:val="000000" w:themeColor="text1"/>
                <w:lang w:val="id-ID"/>
              </w:rPr>
              <w:t>Data support the hypothesis</w:t>
            </w:r>
          </w:p>
        </w:tc>
      </w:tr>
      <w:tr w:rsidR="006E6814" w:rsidRPr="00534DB7" w14:paraId="39D12482"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5" w:type="pct"/>
          </w:tcPr>
          <w:p w14:paraId="699B15AE" w14:textId="77777777" w:rsidR="006E6814" w:rsidRPr="00534DB7" w:rsidRDefault="006E6814" w:rsidP="0010287F">
            <w:pPr>
              <w:pStyle w:val="IJECS"/>
              <w:jc w:val="center"/>
              <w:rPr>
                <w:b w:val="0"/>
                <w:bCs w:val="0"/>
                <w:noProof/>
                <w:color w:val="000000" w:themeColor="text1"/>
                <w:lang w:val="id-ID"/>
              </w:rPr>
            </w:pPr>
            <w:r w:rsidRPr="00534DB7">
              <w:rPr>
                <w:b w:val="0"/>
                <w:bCs w:val="0"/>
                <w:noProof/>
                <w:color w:val="000000" w:themeColor="text1"/>
                <w:lang w:val="id-ID"/>
              </w:rPr>
              <w:t>H8</w:t>
            </w:r>
          </w:p>
        </w:tc>
        <w:tc>
          <w:tcPr>
            <w:tcW w:w="2151" w:type="pct"/>
          </w:tcPr>
          <w:p w14:paraId="7D9B9DDB" w14:textId="77777777" w:rsidR="006E6814" w:rsidRPr="00534DB7" w:rsidRDefault="006E6814" w:rsidP="0010287F">
            <w:pPr>
              <w:pStyle w:val="IJECS"/>
              <w:ind w:left="0" w:firstLine="0"/>
              <w:jc w:val="left"/>
              <w:cnfStyle w:val="000000100000" w:firstRow="0" w:lastRow="0" w:firstColumn="0" w:lastColumn="0" w:oddVBand="0" w:evenVBand="0" w:oddHBand="1" w:evenHBand="0" w:firstRowFirstColumn="0" w:firstRowLastColumn="0" w:lastRowFirstColumn="0" w:lastRowLastColumn="0"/>
              <w:rPr>
                <w:i/>
                <w:noProof/>
                <w:color w:val="000000" w:themeColor="text1"/>
                <w:lang w:val="id-ID"/>
              </w:rPr>
            </w:pPr>
            <w:r w:rsidRPr="007708C5">
              <w:rPr>
                <w:rFonts w:eastAsia="Calibri"/>
                <w:i/>
                <w:lang w:val="en-GB"/>
              </w:rPr>
              <w:t>Behavioral Intentions</w:t>
            </w:r>
            <w:r w:rsidRPr="00534DB7">
              <w:rPr>
                <w:rFonts w:eastAsia="Calibri"/>
                <w:lang w:val="en-GB"/>
              </w:rPr>
              <w:t xml:space="preserve"> (BI) have a positive effect on </w:t>
            </w:r>
            <w:r w:rsidRPr="007708C5">
              <w:rPr>
                <w:rFonts w:eastAsia="Calibri"/>
                <w:i/>
                <w:lang w:val="en-GB"/>
              </w:rPr>
              <w:t>Repurchase</w:t>
            </w:r>
            <w:r>
              <w:rPr>
                <w:rFonts w:eastAsia="Calibri"/>
                <w:lang w:val="en-GB"/>
              </w:rPr>
              <w:t xml:space="preserve"> </w:t>
            </w:r>
            <w:r w:rsidRPr="00534DB7">
              <w:rPr>
                <w:rFonts w:eastAsia="Calibri"/>
                <w:lang w:val="en-GB"/>
              </w:rPr>
              <w:t>(R)</w:t>
            </w:r>
          </w:p>
        </w:tc>
        <w:tc>
          <w:tcPr>
            <w:tcW w:w="745" w:type="pct"/>
          </w:tcPr>
          <w:p w14:paraId="5603DF1B" w14:textId="77777777" w:rsidR="006E6814" w:rsidRPr="00534DB7" w:rsidRDefault="006E6814" w:rsidP="0010287F">
            <w:pPr>
              <w:pStyle w:val="IJECS"/>
              <w:ind w:left="0" w:firstLine="0"/>
              <w:jc w:val="center"/>
              <w:cnfStyle w:val="000000100000" w:firstRow="0" w:lastRow="0" w:firstColumn="0" w:lastColumn="0" w:oddVBand="0" w:evenVBand="0" w:oddHBand="1" w:evenHBand="0" w:firstRowFirstColumn="0" w:firstRowLastColumn="0" w:lastRowFirstColumn="0" w:lastRowLastColumn="0"/>
              <w:rPr>
                <w:noProof/>
                <w:color w:val="000000" w:themeColor="text1"/>
                <w:lang w:val="en-GB"/>
              </w:rPr>
            </w:pPr>
            <w:r w:rsidRPr="00534DB7">
              <w:rPr>
                <w:noProof/>
                <w:color w:val="000000" w:themeColor="text1"/>
                <w:lang w:val="en-GB"/>
              </w:rPr>
              <w:t>7,29</w:t>
            </w:r>
          </w:p>
        </w:tc>
        <w:tc>
          <w:tcPr>
            <w:tcW w:w="1279" w:type="pct"/>
          </w:tcPr>
          <w:p w14:paraId="6D92F515" w14:textId="77777777" w:rsidR="006E6814" w:rsidRPr="00534DB7" w:rsidRDefault="006E6814" w:rsidP="0010287F">
            <w:pPr>
              <w:pStyle w:val="IJECS"/>
              <w:ind w:left="0" w:firstLine="0"/>
              <w:jc w:val="left"/>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534DB7">
              <w:rPr>
                <w:noProof/>
                <w:color w:val="000000" w:themeColor="text1"/>
                <w:lang w:val="id-ID"/>
              </w:rPr>
              <w:t>Data support the hypothesis</w:t>
            </w:r>
          </w:p>
        </w:tc>
      </w:tr>
    </w:tbl>
    <w:p w14:paraId="74EAAF79" w14:textId="77777777" w:rsidR="006E6814" w:rsidRPr="00FB12E1" w:rsidRDefault="006E6814" w:rsidP="001A178E">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850C63">
        <w:rPr>
          <w:rFonts w:ascii="Times New Roman" w:hAnsi="Times New Roman" w:cs="Times New Roman"/>
          <w:color w:val="000000" w:themeColor="text1"/>
        </w:rPr>
        <w:t>Based on the data listed in the hypothesis test table above, it is known that the hypothesis that has a T-Value value above 1.96 is H1 to H8 except for H2 and H3b. This means that the data support all hypotheses except H2 and H3b.</w:t>
      </w:r>
    </w:p>
    <w:p w14:paraId="6A5AA13A" w14:textId="77777777" w:rsidR="006E6814" w:rsidRPr="002163FC" w:rsidRDefault="006E6814" w:rsidP="001A178E">
      <w:pPr>
        <w:pStyle w:val="ijecsL1"/>
        <w:spacing w:afterLines="100" w:after="360"/>
      </w:pPr>
      <w:r>
        <w:t xml:space="preserve">6. </w:t>
      </w:r>
      <w:r>
        <w:rPr>
          <w:rFonts w:cs="Times New Roman"/>
        </w:rPr>
        <w:t>DISCUSSION</w:t>
      </w:r>
    </w:p>
    <w:p w14:paraId="31E81A0B" w14:textId="77777777" w:rsidR="006E6814" w:rsidRDefault="006E6814" w:rsidP="001A178E">
      <w:pPr>
        <w:pStyle w:val="NormalWeb"/>
        <w:snapToGrid w:val="0"/>
        <w:spacing w:beforeLines="50" w:before="180" w:beforeAutospacing="0" w:after="0" w:afterAutospacing="0" w:line="276" w:lineRule="auto"/>
        <w:jc w:val="both"/>
        <w:textAlignment w:val="top"/>
        <w:rPr>
          <w:rStyle w:val="Emphasis"/>
          <w:rFonts w:ascii="Times New Roman" w:hAnsi="Times New Roman" w:cs="Times New Roman"/>
          <w:i w:val="0"/>
          <w:color w:val="000000" w:themeColor="text1"/>
          <w:shd w:val="clear" w:color="auto" w:fill="FFFFFF"/>
        </w:rPr>
      </w:pPr>
      <w:r w:rsidRPr="00850C63">
        <w:rPr>
          <w:rFonts w:ascii="Times New Roman" w:hAnsi="Times New Roman" w:cs="Times New Roman"/>
          <w:color w:val="000000" w:themeColor="text1"/>
        </w:rPr>
        <w:t>This research intends to explore</w:t>
      </w:r>
      <w:r w:rsidRPr="000965C9">
        <w:rPr>
          <w:rFonts w:ascii="Times New Roman" w:hAnsi="Times New Roman" w:cs="Times New Roman"/>
          <w:color w:val="000000" w:themeColor="text1"/>
        </w:rPr>
        <w:t xml:space="preserve"> </w:t>
      </w:r>
      <w:r w:rsidRPr="00850C63">
        <w:rPr>
          <w:rFonts w:ascii="Times New Roman" w:hAnsi="Times New Roman" w:cs="Times New Roman"/>
          <w:color w:val="000000" w:themeColor="text1"/>
        </w:rPr>
        <w:t>further the effect of e-service quality, product brand perception, and social support on repurchase mediated by satisfaction, trust, and behavioral intentions. According to</w:t>
      </w:r>
      <w:r w:rsidRPr="00850C63">
        <w:rPr>
          <w:rStyle w:val="Emphasis"/>
          <w:rFonts w:ascii="Times New Roman" w:hAnsi="Times New Roman" w:cs="Times New Roman"/>
          <w:i w:val="0"/>
          <w:color w:val="000000" w:themeColor="text1"/>
          <w:shd w:val="clear" w:color="auto" w:fill="FFFFFF"/>
        </w:rPr>
        <w:t xml:space="preserve"> </w:t>
      </w:r>
      <w:r w:rsidRPr="00850C63">
        <w:rPr>
          <w:rStyle w:val="Emphasis"/>
          <w:rFonts w:ascii="Times New Roman" w:hAnsi="Times New Roman" w:cs="Times New Roman"/>
          <w:i w:val="0"/>
          <w:color w:val="000000" w:themeColor="text1"/>
          <w:shd w:val="clear" w:color="auto" w:fill="FFFFFF"/>
        </w:rPr>
        <w:fldChar w:fldCharType="begin" w:fldLock="1"/>
      </w:r>
      <w:r w:rsidRPr="00850C63">
        <w:rPr>
          <w:rStyle w:val="Emphasis"/>
          <w:rFonts w:ascii="Times New Roman" w:hAnsi="Times New Roman" w:cs="Times New Roman"/>
          <w:i w:val="0"/>
          <w:color w:val="000000" w:themeColor="text1"/>
          <w:shd w:val="clear" w:color="auto" w:fill="FFFFFF"/>
        </w:rPr>
        <w:instrText>ADDIN CSL_CITATION {"citationItems":[{"id":"ITEM-1","itemData":{"DOI":"10.1177/1096348009350624","ISSN":"10963480","abstract":"This study examined the relationships between three determinants of quality dimensions (predictors: food, service, and physical environment), price (moderator), and satisfaction and behavioral intention (criterion) in quick-casual restaurants. Despite the importance of foodservice quality, academics and managers know relatively little about how the combined effects of quality (food, service, and physical environment) elicit customer satisfaction which, in turn, affects behavioral intention. Hierarchical multiple regression analysis with interactions showed that quality of food, service, and physical environment were all significant determinants of customer satisfaction. In addition, perceived price acted as a moderator in the satisfaction formation process. Finally, the results indicated that customer satisfaction is indeed a significant predictor of behavioral intention. The findings may provide restaurateurs with a guideline for enhancing customer satisfaction and behavioral intention level. © 2010 International Council on Hotel, Restaurant and Institutional Education.","author":[{"dropping-particle":"","family":"Ryu","given":"Kisang","non-dropping-particle":"","parse-names":false,"suffix":""},{"dropping-particle":"","family":"Han","given":"Heesup","non-dropping-particle":"","parse-names":false,"suffix":""}],"container-title":"Journal of Hospitality and Tourism Research","id":"ITEM-1","issue":"3","issued":{"date-parts":[["2010"]]},"page":"310-329","title":"Influence of the Quality of Food, Service, and Physical Environment on Customer Satisfaction and Behavioral Intention in Quick-Casual Restaurants: Moderating Role of Perceived Price","type":"article-journal","volume":"34"},"uris":["http://www.mendeley.com/documents/?uuid=33c23c52-b39d-4364-b0ea-c99ea26b0251"]}],"mendeley":{"formattedCitation":"(Ryu &amp; Han, 2010)","manualFormatting":"Ryu &amp; Han (2010)","plainTextFormattedCitation":"(Ryu &amp; Han, 2010)","previouslyFormattedCitation":"(Ryu &amp; Han, 2010)"},"properties":{"noteIndex":0},"schema":"https://github.com/citation-style-language/schema/raw/master/csl-citation.json"}</w:instrText>
      </w:r>
      <w:r w:rsidRPr="00850C63">
        <w:rPr>
          <w:rStyle w:val="Emphasis"/>
          <w:rFonts w:ascii="Times New Roman" w:hAnsi="Times New Roman" w:cs="Times New Roman"/>
          <w:i w:val="0"/>
          <w:color w:val="000000" w:themeColor="text1"/>
          <w:shd w:val="clear" w:color="auto" w:fill="FFFFFF"/>
        </w:rPr>
        <w:fldChar w:fldCharType="separate"/>
      </w:r>
      <w:r>
        <w:rPr>
          <w:rStyle w:val="Emphasis"/>
          <w:rFonts w:ascii="Times New Roman" w:hAnsi="Times New Roman" w:cs="Times New Roman"/>
          <w:i w:val="0"/>
          <w:noProof/>
          <w:color w:val="000000" w:themeColor="text1"/>
          <w:shd w:val="clear" w:color="auto" w:fill="FFFFFF"/>
        </w:rPr>
        <w:t>Ryu &amp; Han [85]</w:t>
      </w:r>
      <w:r w:rsidRPr="00850C63">
        <w:rPr>
          <w:rStyle w:val="Emphasis"/>
          <w:rFonts w:ascii="Times New Roman" w:hAnsi="Times New Roman" w:cs="Times New Roman"/>
          <w:i w:val="0"/>
          <w:color w:val="000000" w:themeColor="text1"/>
          <w:shd w:val="clear" w:color="auto" w:fill="FFFFFF"/>
        </w:rPr>
        <w:fldChar w:fldCharType="end"/>
      </w:r>
      <w:r w:rsidRPr="00850C63">
        <w:rPr>
          <w:rStyle w:val="Emphasis"/>
          <w:rFonts w:ascii="Times New Roman" w:hAnsi="Times New Roman" w:cs="Times New Roman"/>
          <w:i w:val="0"/>
          <w:color w:val="000000" w:themeColor="text1"/>
          <w:shd w:val="clear" w:color="auto" w:fill="FFFFFF"/>
        </w:rPr>
        <w:t xml:space="preserve">, good service quality can increase customer satisfaction. </w:t>
      </w:r>
      <w:r w:rsidRPr="00850C63">
        <w:rPr>
          <w:rStyle w:val="Emphasis"/>
          <w:rFonts w:ascii="Times New Roman" w:hAnsi="Times New Roman" w:cs="Times New Roman"/>
          <w:i w:val="0"/>
          <w:color w:val="000000" w:themeColor="text1"/>
          <w:shd w:val="clear" w:color="auto" w:fill="FFFFFF"/>
        </w:rPr>
        <w:fldChar w:fldCharType="begin" w:fldLock="1"/>
      </w:r>
      <w:r w:rsidRPr="00850C63">
        <w:rPr>
          <w:rStyle w:val="Emphasis"/>
          <w:rFonts w:ascii="Times New Roman" w:hAnsi="Times New Roman" w:cs="Times New Roman"/>
          <w:i w:val="0"/>
          <w:color w:val="000000" w:themeColor="text1"/>
          <w:shd w:val="clear" w:color="auto" w:fill="FFFFFF"/>
        </w:rPr>
        <w:instrText>ADDIN CSL_CITATION {"citationItems":[{"id":"ITEM-1","itemData":{"DOI":"10.3390/joitmc6040143","ISSN":"21998531","abstract":"data of 365 questionnaires were analyzed using the Spearman correlation to determine theOur research goal is to offer an e-service quality model based on experience and multidimensional quality and compare its applicability for e-services to find differences and similarities in consumer perceptions and behavioral intentions. Additionally, we seek to compare attributes that compose quality dimensions for hybrid and digital e-services. The study was based on an online survey conducted in July–September 2019 among citizens and foreign residents in the Russian Federation. Respondents had to answer questions concerning a specific e-service brand to capture real consumer behavior. The relationship between the model components. Customer experience is a valid outcome variable in the e-service model that strongly influences customer satisfaction and repurchase intentions. The model proved to be equally valid for hybrid and digital e-services. The key differences between digital and hybrid e-services lie within the distribution of e-service attributes between quality dimensions. Ease of use and perceived usefulness are the most essential attributes that have a direct influence on customer satisfaction. The findings show the necessity of best practices diffused between different types of e-services and present an opportunity to widely spread research findings between different e-service sectors.","author":[{"dropping-particle":"","family":"Vatolkina","given":"Natalia","non-dropping-particle":"","parse-names":false,"suffix":""},{"dropping-particle":"","family":"Gorbashko","given":"Elena","non-dropping-particle":"","parse-names":false,"suffix":""},{"dropping-particle":"","family":"Kamynina","given":"Nadezhda","non-dropping-particle":"","parse-names":false,"suffix":""},{"dropping-particle":"","family":"Fedotkina","given":"Olga","non-dropping-particle":"","parse-names":false,"suffix":""}],"container-title":"Journal of Open Innovation: Technology, Market, and Complexity","id":"ITEM-1","issue":"4","issued":{"date-parts":[["2020"]]},"page":"1-21","title":"E-service quality from attributes to outcomes: The similarity and difference between digital and hybrid services","type":"article-journal","volume":"6"},"uris":["http://www.mendeley.com/documents/?uuid=abe04631-9b09-4553-96a6-0575678406dd"]}],"mendeley":{"formattedCitation":"(Vatolkina et al., 2020)","manualFormatting":"Vatolkina et al. (2020)","plainTextFormattedCitation":"(Vatolkina et al., 2020)","previouslyFormattedCitation":"(Vatolkina et al., 2020)"},"properties":{"noteIndex":0},"schema":"https://github.com/citation-style-language/schema/raw/master/csl-citation.json"}</w:instrText>
      </w:r>
      <w:r w:rsidRPr="00850C63">
        <w:rPr>
          <w:rStyle w:val="Emphasis"/>
          <w:rFonts w:ascii="Times New Roman" w:hAnsi="Times New Roman" w:cs="Times New Roman"/>
          <w:i w:val="0"/>
          <w:color w:val="000000" w:themeColor="text1"/>
          <w:shd w:val="clear" w:color="auto" w:fill="FFFFFF"/>
        </w:rPr>
        <w:fldChar w:fldCharType="separate"/>
      </w:r>
      <w:r>
        <w:rPr>
          <w:rStyle w:val="Emphasis"/>
          <w:rFonts w:ascii="Times New Roman" w:hAnsi="Times New Roman" w:cs="Times New Roman"/>
          <w:i w:val="0"/>
          <w:noProof/>
          <w:color w:val="000000" w:themeColor="text1"/>
          <w:shd w:val="clear" w:color="auto" w:fill="FFFFFF"/>
        </w:rPr>
        <w:t>Vatolkina et al. [4]</w:t>
      </w:r>
      <w:r w:rsidRPr="00850C63">
        <w:rPr>
          <w:rStyle w:val="Emphasis"/>
          <w:rFonts w:ascii="Times New Roman" w:hAnsi="Times New Roman" w:cs="Times New Roman"/>
          <w:i w:val="0"/>
          <w:color w:val="000000" w:themeColor="text1"/>
          <w:shd w:val="clear" w:color="auto" w:fill="FFFFFF"/>
        </w:rPr>
        <w:fldChar w:fldCharType="end"/>
      </w:r>
      <w:r w:rsidRPr="00850C63">
        <w:rPr>
          <w:rStyle w:val="Emphasis"/>
          <w:rFonts w:ascii="Times New Roman" w:hAnsi="Times New Roman" w:cs="Times New Roman"/>
          <w:i w:val="0"/>
          <w:color w:val="000000" w:themeColor="text1"/>
          <w:shd w:val="clear" w:color="auto" w:fill="FFFFFF"/>
          <w:lang w:val="id-ID"/>
        </w:rPr>
        <w:t xml:space="preserve"> </w:t>
      </w:r>
      <w:r w:rsidRPr="00850C63">
        <w:rPr>
          <w:rStyle w:val="Emphasis"/>
          <w:rFonts w:ascii="Times New Roman" w:hAnsi="Times New Roman" w:cs="Times New Roman"/>
          <w:i w:val="0"/>
          <w:color w:val="000000" w:themeColor="text1"/>
          <w:shd w:val="clear" w:color="auto" w:fill="FFFFFF"/>
        </w:rPr>
        <w:t xml:space="preserve">stated that when consumers have positive experiences with e-service quality, they will get satisfaction. The hypothesis test H1 provides results that are in line with their statement and research conducted by </w:t>
      </w:r>
      <w:r w:rsidRPr="00850C63">
        <w:rPr>
          <w:rStyle w:val="Emphasis"/>
          <w:rFonts w:ascii="Times New Roman" w:hAnsi="Times New Roman" w:cs="Times New Roman"/>
          <w:i w:val="0"/>
          <w:color w:val="000000" w:themeColor="text1"/>
          <w:shd w:val="clear" w:color="auto" w:fill="FFFFFF"/>
        </w:rPr>
        <w:fldChar w:fldCharType="begin" w:fldLock="1"/>
      </w:r>
      <w:r w:rsidRPr="00850C63">
        <w:rPr>
          <w:rStyle w:val="Emphasis"/>
          <w:rFonts w:ascii="Times New Roman" w:hAnsi="Times New Roman" w:cs="Times New Roman"/>
          <w:i w:val="0"/>
          <w:color w:val="000000" w:themeColor="text1"/>
          <w:shd w:val="clear" w:color="auto" w:fill="FFFFFF"/>
        </w:rPr>
        <w:instrText>ADDIN CSL_CITATION {"citationItems":[{"id":"ITEM-1","itemData":{"DOI":"10.1016/j.jretconser.2017.07.010","ISSN":"09696989","abstract":"Evidently, the Internet has resulted in a fundamental shift in retailing practice, creating a shift in both consumer and business behavior, which has been compared to that of the Industrial Revolution. The purpose of this paper is to analyze customer satisfaction in e-commerce market. In particular, we determine the factors that affect customer e-satisfaction and the relationship between customer satisfaction and consumer spending in e-commerce retailing. We focus on how American based e-commerce firms are impacted by these developments and how marketing practices have reflected the developing e-commerce situation. The results show that customer satisfaction does have an impact on consumer spending in American based e-commerce retailers. Further, the relationship between customer satisfaction and consumer spending is positive, where higher e-satisfaction results in more spending in e-commerce. The results also show that there is a direct relationship among e-service quality, e- satisfaction and e-loyalty in terms of online spending by consumers. However, the analysis shows that e-commerce still faces challenges compared with traditional offline retailers since customers cannot feel and try the products, and may end up choosing the products that they do not want.","author":[{"dropping-particle":"","family":"Nisar","given":"Tahir M.","non-dropping-particle":"","parse-names":false,"suffix":""},{"dropping-particle":"","family":"Prabhakar","given":"Guru","non-dropping-particle":"","parse-names":false,"suffix":""}],"container-title":"Journal of Retailing and Consumer Services","id":"ITEM-1","issue":"May","issued":{"date-parts":[["2017"]]},"page":"135-144","publisher":"Elsevier Ltd","title":"What factors determine e-satisfaction and consumer spending in e-commerce retailing?","type":"article-journal","volume":"39"},"uris":["http://www.mendeley.com/documents/?uuid=966cc828-d653-4531-9231-98c6b659a225"]}],"mendeley":{"formattedCitation":"(Nisar &amp; Prabhakar, 2017)","manualFormatting":"Nisar &amp; Prabhakar (2017)","plainTextFormattedCitation":"(Nisar &amp; Prabhakar, 2017)","previouslyFormattedCitation":"(Nisar &amp; Prabhakar, 2017)"},"properties":{"noteIndex":0},"schema":"https://github.com/citation-style-language/schema/raw/master/csl-citation.json"}</w:instrText>
      </w:r>
      <w:r w:rsidRPr="00850C63">
        <w:rPr>
          <w:rStyle w:val="Emphasis"/>
          <w:rFonts w:ascii="Times New Roman" w:hAnsi="Times New Roman" w:cs="Times New Roman"/>
          <w:i w:val="0"/>
          <w:color w:val="000000" w:themeColor="text1"/>
          <w:shd w:val="clear" w:color="auto" w:fill="FFFFFF"/>
        </w:rPr>
        <w:fldChar w:fldCharType="separate"/>
      </w:r>
      <w:r>
        <w:rPr>
          <w:rStyle w:val="Emphasis"/>
          <w:rFonts w:ascii="Times New Roman" w:hAnsi="Times New Roman" w:cs="Times New Roman"/>
          <w:i w:val="0"/>
          <w:noProof/>
          <w:color w:val="000000" w:themeColor="text1"/>
          <w:shd w:val="clear" w:color="auto" w:fill="FFFFFF"/>
        </w:rPr>
        <w:t>Nisar &amp; Prabhakar [22]</w:t>
      </w:r>
      <w:r w:rsidRPr="00850C63">
        <w:rPr>
          <w:rStyle w:val="Emphasis"/>
          <w:rFonts w:ascii="Times New Roman" w:hAnsi="Times New Roman" w:cs="Times New Roman"/>
          <w:i w:val="0"/>
          <w:color w:val="000000" w:themeColor="text1"/>
          <w:shd w:val="clear" w:color="auto" w:fill="FFFFFF"/>
        </w:rPr>
        <w:fldChar w:fldCharType="end"/>
      </w:r>
      <w:r w:rsidRPr="00850C63">
        <w:rPr>
          <w:rStyle w:val="Emphasis"/>
          <w:rFonts w:ascii="Times New Roman" w:hAnsi="Times New Roman" w:cs="Times New Roman"/>
          <w:i w:val="0"/>
          <w:color w:val="000000" w:themeColor="text1"/>
          <w:shd w:val="clear" w:color="auto" w:fill="FFFFFF"/>
        </w:rPr>
        <w:t xml:space="preserve">; </w:t>
      </w:r>
      <w:r w:rsidRPr="00850C63">
        <w:rPr>
          <w:rStyle w:val="Emphasis"/>
          <w:rFonts w:ascii="Times New Roman" w:hAnsi="Times New Roman" w:cs="Times New Roman"/>
          <w:i w:val="0"/>
          <w:color w:val="000000" w:themeColor="text1"/>
          <w:shd w:val="clear" w:color="auto" w:fill="FFFFFF"/>
        </w:rPr>
        <w:fldChar w:fldCharType="begin" w:fldLock="1"/>
      </w:r>
      <w:r w:rsidRPr="00850C63">
        <w:rPr>
          <w:rStyle w:val="Emphasis"/>
          <w:rFonts w:ascii="Times New Roman" w:hAnsi="Times New Roman" w:cs="Times New Roman"/>
          <w:i w:val="0"/>
          <w:color w:val="000000" w:themeColor="text1"/>
          <w:shd w:val="clear" w:color="auto" w:fill="FFFFFF"/>
        </w:rPr>
        <w:instrText>ADDIN CSL_CITATION {"citationItems":[{"id":"ITEM-1","itemData":{"DOI":"10.1016/j.heliyon.2019.e02690","ISSN":"24058440","abstract":"The purpose of this study is to develop new knowledge to better understand the most important dimensions of e-service quality that have impact on customer satisfaction, customer trust, and customer behavior, building on existing literature on e-service quality in online shopping. This study focuses on the four-dimensions of e-service quality model that better predict customer behavior. It not only tests the impact of customer satisfaction on customer behavior such as repurchase intention, word of mouth, and site revisit, but also the impact of customer trust. The result is expected to extend the knowledge about different country culture vis-á-vis different relevance of e-service quality attributes. Data from an online survey of 355 Indonesian online consumers was used to test the research model using structural equation modelling. The analytical results showed that three dimensions of e-service quality, namely website design, security/privacy and fulfilment affect overall e-service quality. Meanwhile, customer service is not significantly related to overall e-service quality. Overall e-service quality is statistically significantly related to customer behavior. Future research should consider a variety of product segments and/or other industries to make sure that the measurement works equally well. In other industry setting, the measurement may need to be adjusted. Future research could also use different methodologies such as focus group and interviews.","author":[{"dropping-particle":"","family":"Rita","given":"Paulo","non-dropping-particle":"","parse-names":false,"suffix":""},{"dropping-particle":"","family":"Oliveira","given":"Tiago","non-dropping-particle":"","parse-names":false,"suffix":""},{"dropping-particle":"","family":"Farisa","given":"Almira","non-dropping-particle":"","parse-names":false,"suffix":""}],"container-title":"c","id":"ITEM-1","issue":"10","issued":{"date-parts":[["2019"]]},"page":"e02690","publisher":"Elsevier Ltd","title":"The impact of e-service quality and customer satisfaction on customer behavior in online shopping","type":"article-journal","volume":"5"},"uris":["http://www.mendeley.com/documents/?uuid=6099bd8e-8900-4c60-ae29-53f7c80c7f40"]}],"mendeley":{"formattedCitation":"(Rita et al., 2019)","manualFormatting":"Rita et al. (2019)","plainTextFormattedCitation":"(Rita et al., 2019)","previouslyFormattedCitation":"(Rita et al., 2019)"},"properties":{"noteIndex":0},"schema":"https://github.com/citation-style-language/schema/raw/master/csl-citation.json"}</w:instrText>
      </w:r>
      <w:r w:rsidRPr="00850C63">
        <w:rPr>
          <w:rStyle w:val="Emphasis"/>
          <w:rFonts w:ascii="Times New Roman" w:hAnsi="Times New Roman" w:cs="Times New Roman"/>
          <w:i w:val="0"/>
          <w:color w:val="000000" w:themeColor="text1"/>
          <w:shd w:val="clear" w:color="auto" w:fill="FFFFFF"/>
        </w:rPr>
        <w:fldChar w:fldCharType="separate"/>
      </w:r>
      <w:r>
        <w:rPr>
          <w:rStyle w:val="Emphasis"/>
          <w:rFonts w:ascii="Times New Roman" w:hAnsi="Times New Roman" w:cs="Times New Roman"/>
          <w:i w:val="0"/>
          <w:noProof/>
          <w:color w:val="000000" w:themeColor="text1"/>
          <w:shd w:val="clear" w:color="auto" w:fill="FFFFFF"/>
        </w:rPr>
        <w:t>Rita et al. [23]</w:t>
      </w:r>
      <w:r w:rsidRPr="00850C63">
        <w:rPr>
          <w:rStyle w:val="Emphasis"/>
          <w:rFonts w:ascii="Times New Roman" w:hAnsi="Times New Roman" w:cs="Times New Roman"/>
          <w:i w:val="0"/>
          <w:color w:val="000000" w:themeColor="text1"/>
          <w:shd w:val="clear" w:color="auto" w:fill="FFFFFF"/>
        </w:rPr>
        <w:fldChar w:fldCharType="end"/>
      </w:r>
      <w:r w:rsidRPr="00850C63">
        <w:rPr>
          <w:rStyle w:val="Emphasis"/>
          <w:rFonts w:ascii="Times New Roman" w:hAnsi="Times New Roman" w:cs="Times New Roman"/>
          <w:i w:val="0"/>
          <w:color w:val="000000" w:themeColor="text1"/>
          <w:shd w:val="clear" w:color="auto" w:fill="FFFFFF"/>
        </w:rPr>
        <w:t xml:space="preserve">; </w:t>
      </w:r>
      <w:r w:rsidRPr="00850C63">
        <w:rPr>
          <w:rStyle w:val="Emphasis"/>
          <w:rFonts w:ascii="Times New Roman" w:hAnsi="Times New Roman" w:cs="Times New Roman"/>
          <w:i w:val="0"/>
          <w:color w:val="000000" w:themeColor="text1"/>
          <w:shd w:val="clear" w:color="auto" w:fill="FFFFFF"/>
        </w:rPr>
        <w:fldChar w:fldCharType="begin" w:fldLock="1"/>
      </w:r>
      <w:r w:rsidRPr="00850C63">
        <w:rPr>
          <w:rStyle w:val="Emphasis"/>
          <w:rFonts w:ascii="Times New Roman" w:hAnsi="Times New Roman" w:cs="Times New Roman"/>
          <w:i w:val="0"/>
          <w:color w:val="000000" w:themeColor="text1"/>
          <w:shd w:val="clear" w:color="auto" w:fill="FFFFFF"/>
        </w:rPr>
        <w:instrText>ADDIN CSL_CITATION {"citationItems":[{"id":"ITEM-1","itemData":{"DOI":"10.1108/EL-10-2013-0193","ISBN":"0959055051058","ISSN":"02640473","abstract":"Purpose - The purpose of this paper is to investigate service quality of e-commerce Websites in online platform and their contribution on e-business promotion. Design/methodology/approach - The online survey was performed on a survey portal provided by Nepal Telecom in Nepal. Findings - The findings of this study suggest that information quality and online service quality were the key determinants for user satisfaction and sustainability of e-commerce technology. Research limitations/implications - Research opportunities of web services and e-commerce area are fruitful and important for both academics and practitioners. Practical implications - The findings on online service quality of e-commerce technology will be useful for current management practice such as making business policies and strategies and sharing information to managers and organization leaders. This study can be used for e-commerce Website operators wishing to enhance the competitiveness of their Websites in the highly competitive online market. Originality/value - E-commerce is considered an excellent alternative for individuals and companies to reach new customers. Service quality delivery through Internet is an essential strategy to success, more important than price and web presence. The e-commerce Website has been identified as having a significant impact on business activities in solving the geographical problem.Anumber of performance problems have been observed for e-commerce Websites, and much work has gone into characterizing the performance of web-servers and Internet applications.","author":[{"dropping-particle":"","family":"Sharma","given":"Gajendra","non-dropping-particle":"","parse-names":false,"suffix":""},{"dropping-particle":"","family":"Lijuan","given":"Wang","non-dropping-particle":"","parse-names":false,"suffix":""}],"container-title":"Electronic Library","id":"ITEM-1","issue":"3","issued":{"date-parts":[["2015"]]},"page":"468-485","title":"The effects of online service quality of e-commerce Websites on user satisfaction","type":"article-journal","volume":"33"},"uris":["http://www.mendeley.com/documents/?uuid=6ff9b53d-71d4-4d7c-a543-abcd4bdb2539"]}],"mendeley":{"formattedCitation":"(Sharma &amp; Lijuan, 2015)","manualFormatting":"Sharma &amp; Lijuan (2015)","plainTextFormattedCitation":"(Sharma &amp; Lijuan, 2015)","previouslyFormattedCitation":"(Sharma &amp; Lijuan, 2015)"},"properties":{"noteIndex":0},"schema":"https://github.com/citation-style-language/schema/raw/master/csl-citation.json"}</w:instrText>
      </w:r>
      <w:r w:rsidRPr="00850C63">
        <w:rPr>
          <w:rStyle w:val="Emphasis"/>
          <w:rFonts w:ascii="Times New Roman" w:hAnsi="Times New Roman" w:cs="Times New Roman"/>
          <w:i w:val="0"/>
          <w:color w:val="000000" w:themeColor="text1"/>
          <w:shd w:val="clear" w:color="auto" w:fill="FFFFFF"/>
        </w:rPr>
        <w:fldChar w:fldCharType="separate"/>
      </w:r>
      <w:r>
        <w:rPr>
          <w:rStyle w:val="Emphasis"/>
          <w:rFonts w:ascii="Times New Roman" w:hAnsi="Times New Roman" w:cs="Times New Roman"/>
          <w:i w:val="0"/>
          <w:noProof/>
          <w:color w:val="000000" w:themeColor="text1"/>
          <w:shd w:val="clear" w:color="auto" w:fill="FFFFFF"/>
        </w:rPr>
        <w:t>Sharma &amp; Lijuan [7]</w:t>
      </w:r>
      <w:r w:rsidRPr="00850C63">
        <w:rPr>
          <w:rStyle w:val="Emphasis"/>
          <w:rFonts w:ascii="Times New Roman" w:hAnsi="Times New Roman" w:cs="Times New Roman"/>
          <w:i w:val="0"/>
          <w:color w:val="000000" w:themeColor="text1"/>
          <w:shd w:val="clear" w:color="auto" w:fill="FFFFFF"/>
        </w:rPr>
        <w:fldChar w:fldCharType="end"/>
      </w:r>
      <w:r w:rsidRPr="00850C63">
        <w:rPr>
          <w:rStyle w:val="Emphasis"/>
          <w:rFonts w:ascii="Times New Roman" w:hAnsi="Times New Roman" w:cs="Times New Roman"/>
          <w:i w:val="0"/>
          <w:color w:val="000000" w:themeColor="text1"/>
          <w:shd w:val="clear" w:color="auto" w:fill="FFFFFF"/>
        </w:rPr>
        <w:t xml:space="preserve">; </w:t>
      </w:r>
      <w:r w:rsidRPr="00850C63">
        <w:rPr>
          <w:rStyle w:val="Emphasis"/>
          <w:rFonts w:ascii="Times New Roman" w:hAnsi="Times New Roman" w:cs="Times New Roman"/>
          <w:i w:val="0"/>
          <w:color w:val="000000" w:themeColor="text1"/>
          <w:shd w:val="clear" w:color="auto" w:fill="FFFFFF"/>
        </w:rPr>
        <w:fldChar w:fldCharType="begin" w:fldLock="1"/>
      </w:r>
      <w:r w:rsidRPr="00850C63">
        <w:rPr>
          <w:rStyle w:val="Emphasis"/>
          <w:rFonts w:ascii="Times New Roman" w:hAnsi="Times New Roman" w:cs="Times New Roman"/>
          <w:i w:val="0"/>
          <w:color w:val="000000" w:themeColor="text1"/>
          <w:shd w:val="clear" w:color="auto" w:fill="FFFFFF"/>
        </w:rPr>
        <w:instrText>ADDIN CSL_CITATION {"citationItems":[{"id":"ITEM-1","itemData":{"DOI":"10.1108/09604520810859193","ISSN":"09604529","abstract":"Purpose - The purpose of this study is to draw on expectancy disconfirmation theory (EDT) to explore e-service quality and the factors influencing an individual's loyalty intention towards online auctions. Design/methodology/approach - The authors conducted an empirical study and data were collected from a total of 619 bidders in online auctions. A structural equation modeling (SEM) is used to assess the relationships of the research model. Findings - The findings show that e-service quality dimensions including efficiency, privacy protection, contact, fulfillment, and responsiveness have statistically significant influences on buyer's disconfirmation. Besides, buyers' disconfirmation of online auctions is positively associated with their satisfaction, and their satisfaction is positively associated with loyalty intentions. Practical implications - The auctioneer should focus on purchase efficiency and protect the buyer's privacy. The seller should actively make contact with the buyer, fulfill order delivery, and respond to problems. Thus, the performances of auctioneer and seller are the true reassurance to buyers. Originality/value - This study, which aims to shed light on e-service quality in online auctions, is the first study that has applied an EDT-based model to investigate the determinants of buyer's loyalty intention in online auctions.","author":[{"dropping-particle":"","family":"Yen","given":"Chia Hui","non-dropping-particle":"","parse-names":false,"suffix":""},{"dropping-particle":"","family":"Lu","given":"Hsi Peng","non-dropping-particle":"","parse-names":false,"suffix":""}],"container-title":"Managing Service Quality","id":"ITEM-1","issue":"2","issued":{"date-parts":[["2008"]]},"page":"127-146","title":"Effects of e-service quality on loyalty intention: An empirical study in online auction","type":"article-journal","volume":"18"},"uris":["http://www.mendeley.com/documents/?uuid=c2c995fe-87e9-4842-be29-8975421b6956"]}],"mendeley":{"formattedCitation":"(Yen &amp; Lu, 2008)","manualFormatting":"Yen &amp; Lu (2008)","plainTextFormattedCitation":"(Yen &amp; Lu, 2008)","previouslyFormattedCitation":"(Yen &amp; Lu, 2008)"},"properties":{"noteIndex":0},"schema":"https://github.com/citation-style-language/schema/raw/master/csl-citation.json"}</w:instrText>
      </w:r>
      <w:r w:rsidRPr="00850C63">
        <w:rPr>
          <w:rStyle w:val="Emphasis"/>
          <w:rFonts w:ascii="Times New Roman" w:hAnsi="Times New Roman" w:cs="Times New Roman"/>
          <w:i w:val="0"/>
          <w:color w:val="000000" w:themeColor="text1"/>
          <w:shd w:val="clear" w:color="auto" w:fill="FFFFFF"/>
        </w:rPr>
        <w:fldChar w:fldCharType="separate"/>
      </w:r>
      <w:r>
        <w:rPr>
          <w:rStyle w:val="Emphasis"/>
          <w:rFonts w:ascii="Times New Roman" w:hAnsi="Times New Roman" w:cs="Times New Roman"/>
          <w:i w:val="0"/>
          <w:noProof/>
          <w:color w:val="000000" w:themeColor="text1"/>
          <w:shd w:val="clear" w:color="auto" w:fill="FFFFFF"/>
        </w:rPr>
        <w:t>Yen &amp; Lu [29]</w:t>
      </w:r>
      <w:r w:rsidRPr="00850C63">
        <w:rPr>
          <w:rStyle w:val="Emphasis"/>
          <w:rFonts w:ascii="Times New Roman" w:hAnsi="Times New Roman" w:cs="Times New Roman"/>
          <w:i w:val="0"/>
          <w:color w:val="000000" w:themeColor="text1"/>
          <w:shd w:val="clear" w:color="auto" w:fill="FFFFFF"/>
        </w:rPr>
        <w:fldChar w:fldCharType="end"/>
      </w:r>
      <w:r w:rsidRPr="00850C63">
        <w:rPr>
          <w:rStyle w:val="Emphasis"/>
          <w:rFonts w:ascii="Times New Roman" w:hAnsi="Times New Roman" w:cs="Times New Roman"/>
          <w:i w:val="0"/>
          <w:color w:val="000000" w:themeColor="text1"/>
          <w:shd w:val="clear" w:color="auto" w:fill="FFFFFF"/>
        </w:rPr>
        <w:t xml:space="preserve"> that e-service quality has a significant effect on satisfaction. Research respondents are satisfied with the marketplace they use if the level o</w:t>
      </w:r>
      <w:r>
        <w:rPr>
          <w:rStyle w:val="Emphasis"/>
          <w:rFonts w:ascii="Times New Roman" w:hAnsi="Times New Roman" w:cs="Times New Roman"/>
          <w:i w:val="0"/>
          <w:color w:val="000000" w:themeColor="text1"/>
          <w:shd w:val="clear" w:color="auto" w:fill="FFFFFF"/>
        </w:rPr>
        <w:t>f service quality provided is to</w:t>
      </w:r>
      <w:r w:rsidRPr="00850C63">
        <w:rPr>
          <w:rStyle w:val="Emphasis"/>
          <w:rFonts w:ascii="Times New Roman" w:hAnsi="Times New Roman" w:cs="Times New Roman"/>
          <w:i w:val="0"/>
          <w:color w:val="000000" w:themeColor="text1"/>
          <w:shd w:val="clear" w:color="auto" w:fill="FFFFFF"/>
        </w:rPr>
        <w:t xml:space="preserve"> the respondent's wishes, such as clear information, fast response, friendly service, transaction security, and convenience.</w:t>
      </w:r>
      <w:r w:rsidRPr="000C248C">
        <w:rPr>
          <w:noProof/>
          <w:lang w:val="en-GB" w:eastAsia="en-GB"/>
        </w:rPr>
        <w:t xml:space="preserve"> </w:t>
      </w:r>
    </w:p>
    <w:p w14:paraId="303BE805" w14:textId="77777777" w:rsidR="006E6814" w:rsidRPr="00CB39E4" w:rsidRDefault="006E6814" w:rsidP="001A178E">
      <w:pPr>
        <w:pStyle w:val="NormalWeb"/>
        <w:snapToGrid w:val="0"/>
        <w:spacing w:beforeLines="50" w:before="180" w:beforeAutospacing="0" w:after="0" w:afterAutospacing="0" w:line="276" w:lineRule="auto"/>
        <w:jc w:val="both"/>
        <w:textAlignment w:val="top"/>
        <w:rPr>
          <w:rStyle w:val="Emphasis"/>
          <w:rFonts w:ascii="Times New Roman" w:hAnsi="Times New Roman" w:cs="Times New Roman"/>
          <w:i w:val="0"/>
          <w:color w:val="000000" w:themeColor="text1"/>
          <w:shd w:val="clear" w:color="auto" w:fill="FFFFFF"/>
        </w:rPr>
      </w:pPr>
      <w:r w:rsidRPr="00850C63">
        <w:rPr>
          <w:rFonts w:ascii="Times New Roman" w:hAnsi="Times New Roman" w:cs="Times New Roman"/>
          <w:color w:val="000000" w:themeColor="text1"/>
        </w:rPr>
        <w:lastRenderedPageBreak/>
        <w:t xml:space="preserve">The better the e-service quality of a company, the higher the customer's trust. </w:t>
      </w:r>
      <w:r w:rsidRPr="00850C63">
        <w:rPr>
          <w:rStyle w:val="Emphasis"/>
          <w:rFonts w:ascii="Times New Roman" w:hAnsi="Times New Roman" w:cs="Times New Roman"/>
          <w:i w:val="0"/>
          <w:color w:val="000000" w:themeColor="text1"/>
          <w:shd w:val="clear" w:color="auto" w:fill="FFFFFF"/>
        </w:rPr>
        <w:fldChar w:fldCharType="begin" w:fldLock="1"/>
      </w:r>
      <w:r w:rsidRPr="00850C63">
        <w:rPr>
          <w:rStyle w:val="Emphasis"/>
          <w:rFonts w:ascii="Times New Roman" w:hAnsi="Times New Roman" w:cs="Times New Roman"/>
          <w:i w:val="0"/>
          <w:color w:val="000000" w:themeColor="text1"/>
          <w:shd w:val="clear" w:color="auto" w:fill="FFFFFF"/>
        </w:rPr>
        <w:instrText>ADDIN CSL_CITATION {"citationItems":[{"id":"ITEM-1","itemData":{"DOI":"10.1016/j.heliyon.2019.e02690","ISSN":"24058440","abstract":"The purpose of this study is to develop new knowledge to better understand the most important dimensions of e-service quality that have impact on customer satisfaction, customer trust, and customer behavior, building on existing literature on e-service quality in online shopping. This study focuses on the four-dimensions of e-service quality model that better predict customer behavior. It not only tests the impact of customer satisfaction on customer behavior such as repurchase intention, word of mouth, and site revisit, but also the impact of customer trust. The result is expected to extend the knowledge about different country culture vis-á-vis different relevance of e-service quality attributes. Data from an online survey of 355 Indonesian online consumers was used to test the research model using structural equation modelling. The analytical results showed that three dimensions of e-service quality, namely website design, security/privacy and fulfilment affect overall e-service quality. Meanwhile, customer service is not significantly related to overall e-service quality. Overall e-service quality is statistically significantly related to customer behavior. Future research should consider a variety of product segments and/or other industries to make sure that the measurement works equally well. In other industry setting, the measurement may need to be adjusted. Future research could also use different methodologies such as focus group and interviews.","author":[{"dropping-particle":"","family":"Rita","given":"Paulo","non-dropping-particle":"","parse-names":false,"suffix":""},{"dropping-particle":"","family":"Oliveira","given":"Tiago","non-dropping-particle":"","parse-names":false,"suffix":""},{"dropping-particle":"","family":"Farisa","given":"Almira","non-dropping-particle":"","parse-names":false,"suffix":""}],"container-title":"c","id":"ITEM-1","issue":"10","issued":{"date-parts":[["2019"]]},"page":"e02690","publisher":"Elsevier Ltd","title":"The impact of e-service quality and customer satisfaction on customer behavior in online shopping","type":"article-journal","volume":"5"},"uris":["http://www.mendeley.com/documents/?uuid=6099bd8e-8900-4c60-ae29-53f7c80c7f40"]}],"mendeley":{"formattedCitation":"(Rita et al., 2019)","manualFormatting":"Rita et al. (2019)","plainTextFormattedCitation":"(Rita et al., 2019)","previouslyFormattedCitation":"(Rita et al., 2019)"},"properties":{"noteIndex":0},"schema":"https://github.com/citation-style-language/schema/raw/master/csl-citation.json"}</w:instrText>
      </w:r>
      <w:r w:rsidRPr="00850C63">
        <w:rPr>
          <w:rStyle w:val="Emphasis"/>
          <w:rFonts w:ascii="Times New Roman" w:hAnsi="Times New Roman" w:cs="Times New Roman"/>
          <w:i w:val="0"/>
          <w:color w:val="000000" w:themeColor="text1"/>
          <w:shd w:val="clear" w:color="auto" w:fill="FFFFFF"/>
        </w:rPr>
        <w:fldChar w:fldCharType="separate"/>
      </w:r>
      <w:r>
        <w:rPr>
          <w:rStyle w:val="Emphasis"/>
          <w:rFonts w:ascii="Times New Roman" w:hAnsi="Times New Roman" w:cs="Times New Roman"/>
          <w:i w:val="0"/>
          <w:noProof/>
          <w:color w:val="000000" w:themeColor="text1"/>
          <w:shd w:val="clear" w:color="auto" w:fill="FFFFFF"/>
        </w:rPr>
        <w:t>Rita et al. [23]</w:t>
      </w:r>
      <w:r w:rsidRPr="00850C63">
        <w:rPr>
          <w:rStyle w:val="Emphasis"/>
          <w:rFonts w:ascii="Times New Roman" w:hAnsi="Times New Roman" w:cs="Times New Roman"/>
          <w:i w:val="0"/>
          <w:color w:val="000000" w:themeColor="text1"/>
          <w:shd w:val="clear" w:color="auto" w:fill="FFFFFF"/>
        </w:rPr>
        <w:fldChar w:fldCharType="end"/>
      </w:r>
      <w:r w:rsidRPr="00850C63">
        <w:rPr>
          <w:rStyle w:val="Emphasis"/>
          <w:rFonts w:ascii="Times New Roman" w:hAnsi="Times New Roman" w:cs="Times New Roman"/>
          <w:i w:val="0"/>
          <w:color w:val="000000" w:themeColor="text1"/>
          <w:shd w:val="clear" w:color="auto" w:fill="FFFFFF"/>
        </w:rPr>
        <w:t xml:space="preserve"> and</w:t>
      </w:r>
      <w:r w:rsidRPr="00850C63">
        <w:rPr>
          <w:rStyle w:val="Emphasis"/>
          <w:rFonts w:ascii="Times New Roman" w:hAnsi="Times New Roman" w:cs="Times New Roman"/>
          <w:i w:val="0"/>
          <w:color w:val="000000" w:themeColor="text1"/>
          <w:shd w:val="clear" w:color="auto" w:fill="FFFFFF"/>
          <w:lang w:val="id-ID"/>
        </w:rPr>
        <w:t xml:space="preserve"> </w:t>
      </w:r>
      <w:r w:rsidRPr="00850C63">
        <w:rPr>
          <w:rStyle w:val="Emphasis"/>
          <w:rFonts w:ascii="Times New Roman" w:hAnsi="Times New Roman" w:cs="Times New Roman"/>
          <w:i w:val="0"/>
          <w:color w:val="000000" w:themeColor="text1"/>
          <w:shd w:val="clear" w:color="auto" w:fill="FFFFFF"/>
        </w:rPr>
        <w:fldChar w:fldCharType="begin" w:fldLock="1"/>
      </w:r>
      <w:r w:rsidRPr="00850C63">
        <w:rPr>
          <w:rStyle w:val="Emphasis"/>
          <w:rFonts w:ascii="Times New Roman" w:hAnsi="Times New Roman" w:cs="Times New Roman"/>
          <w:i w:val="0"/>
          <w:color w:val="000000" w:themeColor="text1"/>
          <w:shd w:val="clear" w:color="auto" w:fill="FFFFFF"/>
        </w:rPr>
        <w:instrText>ADDIN CSL_CITATION {"citationItems":[{"id":"ITEM-1","itemData":{"DOI":"10.1016/j.apmrv.2017.01.004","ISSN":"10293132","abstract":"The purposes of this article are to examine the influence of complementary service quality on trust in the retailer, and use schema theory to explain how image congruence moderates the relationship between trust and the intention to make a recommendation. Structure equation modeling was employed to verify and validate the research model. The outcomes show the main influencing factors were identified as complementary service quality, trust, and image congruence. Complementary service quality has consistently been a major factor in measuring performance. The moderating effect of image congruence on customer trust in the retailer and intention recommend has been determined to be positive. The research results provide insight into how providing service quality enhances consumers’ trust in the retailer. The retailer should consider service quality a priority to attract customers, and strive to create image congruence in their multi-channeled branding.","author":[{"dropping-particle":"","family":"Wu","given":"Jyh Jeng","non-dropping-particle":"","parse-names":false,"suffix":""},{"dropping-particle":"","family":"Hwang","given":"Junne Ning","non-dropping-particle":"","parse-names":false,"suffix":""},{"dropping-particle":"","family":"Sharkhuu","given":"Oyundelger","non-dropping-particle":"","parse-names":false,"suffix":""},{"dropping-particle":"","family":"Tsogt-Ochir","given":"Batdelger","non-dropping-particle":"","parse-names":false,"suffix":""}],"container-title":"Asia Pacific Management Review","id":"ITEM-1","issue":"1","issued":{"date-parts":[["2018"]]},"page":"30-36","publisher":"Elsevier Ltd","title":"Shopping online and off-line? Complementary service quality and image congruence","type":"article-journal","volume":"23"},"uris":["http://www.mendeley.com/documents/?uuid=b5f61b6a-a437-41a7-a400-81fc16da28a9"]}],"mendeley":{"formattedCitation":"(Wu et al., 2018)","manualFormatting":"Wu et al. (2018)","plainTextFormattedCitation":"(Wu et al., 2018)","previouslyFormattedCitation":"(Wu et al., 2018)"},"properties":{"noteIndex":0},"schema":"https://github.com/citation-style-language/schema/raw/master/csl-citation.json"}</w:instrText>
      </w:r>
      <w:r w:rsidRPr="00850C63">
        <w:rPr>
          <w:rStyle w:val="Emphasis"/>
          <w:rFonts w:ascii="Times New Roman" w:hAnsi="Times New Roman" w:cs="Times New Roman"/>
          <w:i w:val="0"/>
          <w:color w:val="000000" w:themeColor="text1"/>
          <w:shd w:val="clear" w:color="auto" w:fill="FFFFFF"/>
        </w:rPr>
        <w:fldChar w:fldCharType="separate"/>
      </w:r>
      <w:r>
        <w:rPr>
          <w:rStyle w:val="Emphasis"/>
          <w:rFonts w:ascii="Times New Roman" w:hAnsi="Times New Roman" w:cs="Times New Roman"/>
          <w:i w:val="0"/>
          <w:noProof/>
          <w:color w:val="000000" w:themeColor="text1"/>
          <w:shd w:val="clear" w:color="auto" w:fill="FFFFFF"/>
        </w:rPr>
        <w:t>Wu et al. [75]</w:t>
      </w:r>
      <w:r w:rsidRPr="00850C63">
        <w:rPr>
          <w:rStyle w:val="Emphasis"/>
          <w:rFonts w:ascii="Times New Roman" w:hAnsi="Times New Roman" w:cs="Times New Roman"/>
          <w:i w:val="0"/>
          <w:color w:val="000000" w:themeColor="text1"/>
          <w:shd w:val="clear" w:color="auto" w:fill="FFFFFF"/>
        </w:rPr>
        <w:fldChar w:fldCharType="end"/>
      </w:r>
      <w:r w:rsidRPr="00850C63">
        <w:rPr>
          <w:rStyle w:val="Emphasis"/>
          <w:rFonts w:ascii="Times New Roman" w:hAnsi="Times New Roman" w:cs="Times New Roman"/>
          <w:i w:val="0"/>
          <w:color w:val="000000" w:themeColor="text1"/>
          <w:shd w:val="clear" w:color="auto" w:fill="FFFFFF"/>
        </w:rPr>
        <w:t xml:space="preserve"> stated that </w:t>
      </w:r>
      <w:r w:rsidRPr="00850C63">
        <w:rPr>
          <w:rFonts w:ascii="Times New Roman" w:hAnsi="Times New Roman" w:cs="Times New Roman"/>
          <w:color w:val="000000" w:themeColor="text1"/>
        </w:rPr>
        <w:t>providing good service quality can increase customer trust</w:t>
      </w:r>
      <w:r>
        <w:rPr>
          <w:rFonts w:ascii="Times New Roman" w:hAnsi="Times New Roman" w:cs="Times New Roman"/>
          <w:color w:val="000000" w:themeColor="text1"/>
        </w:rPr>
        <w:t>.</w:t>
      </w:r>
      <w:r w:rsidRPr="00850C63">
        <w:rPr>
          <w:rFonts w:ascii="Times New Roman" w:hAnsi="Times New Roman" w:cs="Times New Roman"/>
          <w:color w:val="000000" w:themeColor="text1"/>
        </w:rPr>
        <w:t xml:space="preserve"> The results of hypothesis testing H2 show that</w:t>
      </w:r>
      <w:r w:rsidRPr="00850C63">
        <w:rPr>
          <w:rStyle w:val="Emphasis"/>
          <w:rFonts w:ascii="Times New Roman" w:hAnsi="Times New Roman" w:cs="Times New Roman"/>
          <w:i w:val="0"/>
          <w:color w:val="000000" w:themeColor="text1"/>
          <w:shd w:val="clear" w:color="auto" w:fill="FFFFFF"/>
        </w:rPr>
        <w:t xml:space="preserve"> e-service quality does not affect trust. This can be interpreted that e-service quality in Indonesia is less trusted by respondents from this study</w:t>
      </w:r>
      <w:r>
        <w:rPr>
          <w:rStyle w:val="Emphasis"/>
          <w:rFonts w:ascii="Times New Roman" w:hAnsi="Times New Roman" w:cs="Times New Roman"/>
          <w:i w:val="0"/>
          <w:color w:val="000000" w:themeColor="text1"/>
          <w:shd w:val="clear" w:color="auto" w:fill="FFFFFF"/>
        </w:rPr>
        <w:t>,</w:t>
      </w:r>
      <w:r w:rsidRPr="00850C63">
        <w:rPr>
          <w:rStyle w:val="Emphasis"/>
          <w:rFonts w:ascii="Times New Roman" w:hAnsi="Times New Roman" w:cs="Times New Roman"/>
          <w:i w:val="0"/>
          <w:color w:val="000000" w:themeColor="text1"/>
          <w:shd w:val="clear" w:color="auto" w:fill="FFFFFF"/>
        </w:rPr>
        <w:t xml:space="preserve"> so it does not increase trust. These results offer different findings </w:t>
      </w:r>
      <w:r w:rsidRPr="00CB39E4">
        <w:rPr>
          <w:rStyle w:val="Emphasis"/>
          <w:rFonts w:ascii="Times New Roman" w:hAnsi="Times New Roman" w:cs="Times New Roman"/>
          <w:i w:val="0"/>
          <w:color w:val="000000" w:themeColor="text1"/>
          <w:shd w:val="clear" w:color="auto" w:fill="FFFFFF"/>
        </w:rPr>
        <w:t xml:space="preserve">compared to the previous research by </w:t>
      </w:r>
      <w:r w:rsidRPr="00CB39E4">
        <w:rPr>
          <w:rStyle w:val="Emphasis"/>
          <w:rFonts w:ascii="Times New Roman" w:hAnsi="Times New Roman" w:cs="Times New Roman"/>
          <w:i w:val="0"/>
          <w:color w:val="000000" w:themeColor="text1"/>
          <w:shd w:val="clear" w:color="auto" w:fill="FFFFFF"/>
        </w:rPr>
        <w:fldChar w:fldCharType="begin" w:fldLock="1"/>
      </w:r>
      <w:r w:rsidRPr="00CB39E4">
        <w:rPr>
          <w:rStyle w:val="Emphasis"/>
          <w:rFonts w:ascii="Times New Roman" w:hAnsi="Times New Roman" w:cs="Times New Roman"/>
          <w:i w:val="0"/>
          <w:color w:val="000000" w:themeColor="text1"/>
          <w:shd w:val="clear" w:color="auto" w:fill="FFFFFF"/>
        </w:rPr>
        <w:instrText>ADDIN CSL_CITATION {"citationItems":[{"id":"ITEM-1","itemData":{"DOI":"10.1016/j.heliyon.2019.e02690","ISSN":"24058440","abstract":"The purpose of this study is to develop new knowledge to better understand the most important dimensions of e-service quality that have impact on customer satisfaction, customer trust, and customer behavior, building on existing literature on e-service quality in online shopping. This study focuses on the four-dimensions of e-service quality model that better predict customer behavior. It not only tests the impact of customer satisfaction on customer behavior such as repurchase intention, word of mouth, and site revisit, but also the impact of customer trust. The result is expected to extend the knowledge about different country culture vis-á-vis different relevance of e-service quality attributes. Data from an online survey of 355 Indonesian online consumers was used to test the research model using structural equation modelling. The analytical results showed that three dimensions of e-service quality, namely website design, security/privacy and fulfilment affect overall e-service quality. Meanwhile, customer service is not significantly related to overall e-service quality. Overall e-service quality is statistically significantly related to customer behavior. Future research should consider a variety of product segments and/or other industries to make sure that the measurement works equally well. In other industry setting, the measurement may need to be adjusted. Future research could also use different methodologies such as focus group and interviews.","author":[{"dropping-particle":"","family":"Rita","given":"Paulo","non-dropping-particle":"","parse-names":false,"suffix":""},{"dropping-particle":"","family":"Oliveira","given":"Tiago","non-dropping-particle":"","parse-names":false,"suffix":""},{"dropping-particle":"","family":"Farisa","given":"Almira","non-dropping-particle":"","parse-names":false,"suffix":""}],"container-title":"c","id":"ITEM-1","issue":"10","issued":{"date-parts":[["2019"]]},"page":"e02690","publisher":"Elsevier Ltd","title":"The impact of e-service quality and customer satisfaction on customer behavior in online shopping","type":"article-journal","volume":"5"},"uris":["http://www.mendeley.com/documents/?uuid=6099bd8e-8900-4c60-ae29-53f7c80c7f40"]}],"mendeley":{"formattedCitation":"(Rita et al., 2019)","manualFormatting":"Rita et al. (2019)","plainTextFormattedCitation":"(Rita et al., 2019)","previouslyFormattedCitation":"(Rita et al., 2019)"},"properties":{"noteIndex":0},"schema":"https://github.com/citation-style-language/schema/raw/master/csl-citation.json"}</w:instrText>
      </w:r>
      <w:r w:rsidRPr="00CB39E4">
        <w:rPr>
          <w:rStyle w:val="Emphasis"/>
          <w:rFonts w:ascii="Times New Roman" w:hAnsi="Times New Roman" w:cs="Times New Roman"/>
          <w:i w:val="0"/>
          <w:color w:val="000000" w:themeColor="text1"/>
          <w:shd w:val="clear" w:color="auto" w:fill="FFFFFF"/>
        </w:rPr>
        <w:fldChar w:fldCharType="separate"/>
      </w:r>
      <w:r w:rsidRPr="00CB39E4">
        <w:rPr>
          <w:rStyle w:val="Emphasis"/>
          <w:rFonts w:ascii="Times New Roman" w:hAnsi="Times New Roman" w:cs="Times New Roman"/>
          <w:i w:val="0"/>
          <w:noProof/>
          <w:color w:val="000000" w:themeColor="text1"/>
          <w:shd w:val="clear" w:color="auto" w:fill="FFFFFF"/>
        </w:rPr>
        <w:t>Rita et al. [23]</w:t>
      </w:r>
      <w:r w:rsidRPr="00CB39E4">
        <w:rPr>
          <w:rStyle w:val="Emphasis"/>
          <w:rFonts w:ascii="Times New Roman" w:hAnsi="Times New Roman" w:cs="Times New Roman"/>
          <w:i w:val="0"/>
          <w:color w:val="000000" w:themeColor="text1"/>
          <w:shd w:val="clear" w:color="auto" w:fill="FFFFFF"/>
        </w:rPr>
        <w:fldChar w:fldCharType="end"/>
      </w:r>
      <w:r w:rsidRPr="00CB39E4">
        <w:rPr>
          <w:rStyle w:val="Emphasis"/>
          <w:rFonts w:ascii="Times New Roman" w:hAnsi="Times New Roman" w:cs="Times New Roman"/>
          <w:i w:val="0"/>
          <w:color w:val="000000" w:themeColor="text1"/>
          <w:shd w:val="clear" w:color="auto" w:fill="FFFFFF"/>
        </w:rPr>
        <w:t xml:space="preserve">; </w:t>
      </w:r>
      <w:r w:rsidRPr="00CB39E4">
        <w:rPr>
          <w:rStyle w:val="Emphasis"/>
          <w:rFonts w:ascii="Times New Roman" w:hAnsi="Times New Roman" w:cs="Times New Roman"/>
          <w:i w:val="0"/>
          <w:color w:val="000000" w:themeColor="text1"/>
          <w:shd w:val="clear" w:color="auto" w:fill="FFFFFF"/>
        </w:rPr>
        <w:fldChar w:fldCharType="begin" w:fldLock="1"/>
      </w:r>
      <w:r w:rsidRPr="00CB39E4">
        <w:rPr>
          <w:rStyle w:val="Emphasis"/>
          <w:rFonts w:ascii="Times New Roman" w:hAnsi="Times New Roman" w:cs="Times New Roman"/>
          <w:i w:val="0"/>
          <w:color w:val="000000" w:themeColor="text1"/>
          <w:shd w:val="clear" w:color="auto" w:fill="FFFFFF"/>
        </w:rPr>
        <w:instrText>ADDIN CSL_CITATION {"citationItems":[{"id":"ITEM-1","itemData":{"DOI":"10.15722/jds.17.10.201910.27","ISSN":"20937717","abstract":"Purpose - This study explores the relationships between e-Marketing and perceived service quality with brand trust and loyalty towards the brand of mobile telephone operators in Kosovo. Research design, data, and methodology - The conceptual model of four constructs was developed, while each construct consisted of the set of variables measured by using five-point Likert scale. The primary data was collected via an online survey through SurveyMonkey, distributed via Facebook and email. The collected data were cleaned, validated and tested for its consistency through Cronbach's Alpha; ensured that five assumptions of multiple linear regression are met. To assess the relationships between outcome variable and dependent variables of the model, performed the bivariate correlation, simple, multiple linear and hierarchical regression. Results - Perceived service quality has a positive significant effect on brand trust and loyalty. e-Marketing presents moderating direct effect on brand loyalty, and slightly higher effect through brand trust of the mobile telephone operators in Kosovo. Conclusions - The perceived service quality and brand trust are key determinants in achieving brand loyalty in telecommunication industry, followed by e-Marketing as means to creating expectations, delivering on promise to meet customers' perceptions for service quality with a purpose of building trust, that leads to loyalty towards the brands of mobile operators in Kosovo.","author":[{"dropping-particle":"","family":"UKAJ","given":"Fatos","non-dropping-particle":"","parse-names":false,"suffix":""},{"dropping-particle":"","family":"MULLATAHIRI","given":"Vjosa","non-dropping-particle":"","parse-names":false,"suffix":""}],"container-title":"Journal of Distribution Science","id":"ITEM-1","issue":"10","issued":{"date-parts":[["2019"]]},"page":"27-39","title":"The Relationships among Service Quality and e-Marketing with Trust and Loyalty to Brands of Mobile Telephone Operators in Kosovo","type":"article-journal","volume":"17"},"uris":["http://www.mendeley.com/documents/?uuid=e404d5e4-8685-434e-82bc-96a0acff19fe"]}],"mendeley":{"formattedCitation":"(UKAJ &amp; MULLATAHIRI, 2019)","manualFormatting":"Ukaj &amp; Mullatahiri (2019)","plainTextFormattedCitation":"(UKAJ &amp; MULLATAHIRI, 2019)","previouslyFormattedCitation":"(UKAJ &amp; MULLATAHIRI, 2019)"},"properties":{"noteIndex":0},"schema":"https://github.com/citation-style-language/schema/raw/master/csl-citation.json"}</w:instrText>
      </w:r>
      <w:r w:rsidRPr="00CB39E4">
        <w:rPr>
          <w:rStyle w:val="Emphasis"/>
          <w:rFonts w:ascii="Times New Roman" w:hAnsi="Times New Roman" w:cs="Times New Roman"/>
          <w:i w:val="0"/>
          <w:color w:val="000000" w:themeColor="text1"/>
          <w:shd w:val="clear" w:color="auto" w:fill="FFFFFF"/>
        </w:rPr>
        <w:fldChar w:fldCharType="separate"/>
      </w:r>
      <w:r w:rsidRPr="00CB39E4">
        <w:rPr>
          <w:rStyle w:val="Emphasis"/>
          <w:rFonts w:ascii="Times New Roman" w:hAnsi="Times New Roman" w:cs="Times New Roman"/>
          <w:i w:val="0"/>
          <w:noProof/>
          <w:color w:val="000000" w:themeColor="text1"/>
          <w:shd w:val="clear" w:color="auto" w:fill="FFFFFF"/>
        </w:rPr>
        <w:t>Ukaj &amp; Mullatahiri [13]</w:t>
      </w:r>
      <w:r w:rsidRPr="00CB39E4">
        <w:rPr>
          <w:rStyle w:val="Emphasis"/>
          <w:rFonts w:ascii="Times New Roman" w:hAnsi="Times New Roman" w:cs="Times New Roman"/>
          <w:i w:val="0"/>
          <w:color w:val="000000" w:themeColor="text1"/>
          <w:shd w:val="clear" w:color="auto" w:fill="FFFFFF"/>
        </w:rPr>
        <w:fldChar w:fldCharType="end"/>
      </w:r>
      <w:r w:rsidRPr="00CB39E4">
        <w:rPr>
          <w:rStyle w:val="Emphasis"/>
          <w:rFonts w:ascii="Times New Roman" w:hAnsi="Times New Roman" w:cs="Times New Roman"/>
          <w:i w:val="0"/>
          <w:color w:val="000000" w:themeColor="text1"/>
          <w:shd w:val="clear" w:color="auto" w:fill="FFFFFF"/>
        </w:rPr>
        <w:t xml:space="preserve">; and </w:t>
      </w:r>
      <w:r w:rsidRPr="00CB39E4">
        <w:rPr>
          <w:rStyle w:val="Emphasis"/>
          <w:rFonts w:ascii="Times New Roman" w:hAnsi="Times New Roman" w:cs="Times New Roman"/>
          <w:i w:val="0"/>
          <w:color w:val="000000" w:themeColor="text1"/>
          <w:shd w:val="clear" w:color="auto" w:fill="FFFFFF"/>
        </w:rPr>
        <w:fldChar w:fldCharType="begin" w:fldLock="1"/>
      </w:r>
      <w:r w:rsidRPr="00CB39E4">
        <w:rPr>
          <w:rStyle w:val="Emphasis"/>
          <w:rFonts w:ascii="Times New Roman" w:hAnsi="Times New Roman" w:cs="Times New Roman"/>
          <w:i w:val="0"/>
          <w:color w:val="000000" w:themeColor="text1"/>
          <w:shd w:val="clear" w:color="auto" w:fill="FFFFFF"/>
        </w:rPr>
        <w:instrText>ADDIN CSL_CITATION {"citationItems":[{"id":"ITEM-1","itemData":{"DOI":"10.1016/j.apmrv.2017.01.004","ISSN":"10293132","abstract":"The purposes of this article are to examine the influence of complementary service quality on trust in the retailer, and use schema theory to explain how image congruence moderates the relationship between trust and the intention to make a recommendation. Structure equation modeling was employed to verify and validate the research model. The outcomes show the main influencing factors were identified as complementary service quality, trust, and image congruence. Complementary service quality has consistently been a major factor in measuring performance. The moderating effect of image congruence on customer trust in the retailer and intention recommend has been determined to be positive. The research results provide insight into how providing service quality enhances consumers’ trust in the retailer. The retailer should consider service quality a priority to attract customers, and strive to create image congruence in their multi-channeled branding.","author":[{"dropping-particle":"","family":"Wu","given":"Jyh Jeng","non-dropping-particle":"","parse-names":false,"suffix":""},{"dropping-particle":"","family":"Hwang","given":"Junne Ning","non-dropping-particle":"","parse-names":false,"suffix":""},{"dropping-particle":"","family":"Sharkhuu","given":"Oyundelger","non-dropping-particle":"","parse-names":false,"suffix":""},{"dropping-particle":"","family":"Tsogt-Ochir","given":"Batdelger","non-dropping-particle":"","parse-names":false,"suffix":""}],"container-title":"Asia Pacific Management Review","id":"ITEM-1","issue":"1","issued":{"date-parts":[["2018"]]},"page":"30-36","publisher":"Elsevier Ltd","title":"Shopping online and off-line? Complementary service quality and image congruence","type":"article-journal","volume":"23"},"uris":["http://www.mendeley.com/documents/?uuid=b5f61b6a-a437-41a7-a400-81fc16da28a9"]}],"mendeley":{"formattedCitation":"(Wu et al., 2018)","manualFormatting":"Wu et al. (2018)","plainTextFormattedCitation":"(Wu et al., 2018)","previouslyFormattedCitation":"(Wu et al., 2018)"},"properties":{"noteIndex":0},"schema":"https://github.com/citation-style-language/schema/raw/master/csl-citation.json"}</w:instrText>
      </w:r>
      <w:r w:rsidRPr="00CB39E4">
        <w:rPr>
          <w:rStyle w:val="Emphasis"/>
          <w:rFonts w:ascii="Times New Roman" w:hAnsi="Times New Roman" w:cs="Times New Roman"/>
          <w:i w:val="0"/>
          <w:color w:val="000000" w:themeColor="text1"/>
          <w:shd w:val="clear" w:color="auto" w:fill="FFFFFF"/>
        </w:rPr>
        <w:fldChar w:fldCharType="separate"/>
      </w:r>
      <w:r w:rsidRPr="00CB39E4">
        <w:rPr>
          <w:rStyle w:val="Emphasis"/>
          <w:rFonts w:ascii="Times New Roman" w:hAnsi="Times New Roman" w:cs="Times New Roman"/>
          <w:i w:val="0"/>
          <w:noProof/>
          <w:color w:val="000000" w:themeColor="text1"/>
          <w:shd w:val="clear" w:color="auto" w:fill="FFFFFF"/>
        </w:rPr>
        <w:t>Wu et al. [75]</w:t>
      </w:r>
      <w:r w:rsidRPr="00CB39E4">
        <w:rPr>
          <w:rStyle w:val="Emphasis"/>
          <w:rFonts w:ascii="Times New Roman" w:hAnsi="Times New Roman" w:cs="Times New Roman"/>
          <w:i w:val="0"/>
          <w:color w:val="000000" w:themeColor="text1"/>
          <w:shd w:val="clear" w:color="auto" w:fill="FFFFFF"/>
        </w:rPr>
        <w:fldChar w:fldCharType="end"/>
      </w:r>
      <w:r w:rsidRPr="00CB39E4">
        <w:rPr>
          <w:rStyle w:val="Emphasis"/>
          <w:rFonts w:ascii="Times New Roman" w:hAnsi="Times New Roman" w:cs="Times New Roman"/>
          <w:i w:val="0"/>
          <w:color w:val="000000" w:themeColor="text1"/>
          <w:shd w:val="clear" w:color="auto" w:fill="FFFFFF"/>
        </w:rPr>
        <w:t>. Respondents' distrust of e-service quality can be influenced by several things, such as having a bad experience in transactions, information on the marketplace that is unclear and difficult to understand, the availability of features and products that are inadequate, or the respondent's data being misused by the product or service provider.</w:t>
      </w:r>
    </w:p>
    <w:p w14:paraId="0540E15C" w14:textId="77777777" w:rsidR="006E6814" w:rsidRPr="00996EA7" w:rsidRDefault="006E6814" w:rsidP="001A178E">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CB39E4">
        <w:rPr>
          <w:rFonts w:ascii="Times New Roman" w:hAnsi="Times New Roman" w:cs="Times New Roman"/>
          <w:color w:val="000000" w:themeColor="text1"/>
        </w:rPr>
        <w:t xml:space="preserve">Product brand perception refers to how customers tend to check the catalog quality of a product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5539/ijms.v12n4p93","ISSN":"1918-719X","abstract":"This study aims to investigate the influence of some critical factors (store/brand perceptions, and trust in the webstore) on online repurchase intention. A pre-validated questionnaire was distributed to a convenience sample with response rate of 95.2% (n = 684) web-store buyers that were examined for assessing the research model. Primary data were collected during the period between December 2019 and February 2020, from respondents in Amman the capital of Jordan. Using AMOS 22.0 software, the collected data were analysed with structural equation modelling (SEM). Confirmatory factory analysis (CFA) was used to estimate the measurement model with respect to convergent and discriminant validities. This was followed by testing the structural model framework and research hypotheses. The results showed that retailers are able to increase trust in the web-store by carrying strong brands, and reap a number of benefits including image enhancement and pre-established demand, it has been found that the store as a brand could turn out to be as important that make it easier for customers to build trust, constituting a strong antecedent of behavioural intentions where behavioural intentions can lead to repurchase patterns. Unlike extant research, this study makes a novel contribution&amp;mdash;to adduce evidence as per which both trust and intentions can have impact repurchase as far as web-stores are concerned. The relevancy can be explained with the fact that prior models were only found to have purchase intentions as the final dependent variable.","author":[{"dropping-particle":"","family":"Albarq","given":"Abbas N.","non-dropping-particle":"","parse-names":false,"suffix":""}],"container-title":"International Journal of Marketing Studies","id":"ITEM-1","issue":"4","issued":{"date-parts":[["2020"]]},"title":"The Effect of Brand Perceptions on Repurchase When Using the E-Commerce Website for Shopping","type":"article-journal","volume":"12"},"uris":["http://www.mendeley.com/documents/?uuid=b88efe23-f4a0-37f2-815f-8a29b1f8dcb1"]}],"mendeley":{"formattedCitation":"(Albarq, 2020)","plainTextFormattedCitation":"(Albarq, 2020)","previouslyFormattedCitation":"(Albarq, 2020)"},"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20]</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If the customer has a positive perception of a product, then the customer will trust the product. In this study, the results of hypothesis testing H3a indicate that product brand perception has a positive effect </w:t>
      </w:r>
      <w:r w:rsidRPr="00CB39E4">
        <w:rPr>
          <w:rStyle w:val="Emphasis"/>
          <w:rFonts w:ascii="Times New Roman" w:hAnsi="Times New Roman" w:cs="Times New Roman"/>
          <w:i w:val="0"/>
          <w:color w:val="000000" w:themeColor="text1"/>
          <w:shd w:val="clear" w:color="auto" w:fill="FFFFFF"/>
        </w:rPr>
        <w:t xml:space="preserve">on trust. This is in line with research of </w:t>
      </w:r>
      <w:r w:rsidRPr="00CB39E4">
        <w:rPr>
          <w:rStyle w:val="Emphasis"/>
          <w:rFonts w:ascii="Times New Roman" w:hAnsi="Times New Roman" w:cs="Times New Roman"/>
          <w:i w:val="0"/>
          <w:color w:val="000000" w:themeColor="text1"/>
          <w:shd w:val="clear" w:color="auto" w:fill="FFFFFF"/>
        </w:rPr>
        <w:fldChar w:fldCharType="begin" w:fldLock="1"/>
      </w:r>
      <w:r w:rsidRPr="00CB39E4">
        <w:rPr>
          <w:rStyle w:val="Emphasis"/>
          <w:rFonts w:ascii="Times New Roman" w:hAnsi="Times New Roman" w:cs="Times New Roman"/>
          <w:i w:val="0"/>
          <w:color w:val="000000" w:themeColor="text1"/>
          <w:shd w:val="clear" w:color="auto" w:fill="FFFFFF"/>
        </w:rPr>
        <w:instrText>ADDIN CSL_CITATION {"citationItems":[{"id":"ITEM-1","itemData":{"DOI":"10.5539/ijms.v12n4p93","ISSN":"1918-719X","abstract":"This study aims to investigate the influence of some critical factors (store/brand perceptions, and trust in the webstore) on online repurchase intention. A pre-validated questionnaire was distributed to a convenience sample with response rate of 95.2% (n = 684) web-store buyers that were examined for assessing the research model. Primary data were collected during the period between December 2019 and February 2020, from respondents in Amman the capital of Jordan. Using AMOS 22.0 software, the collected data were analysed with structural equation modelling (SEM). Confirmatory factory analysis (CFA) was used to estimate the measurement model with respect to convergent and discriminant validities. This was followed by testing the structural model framework and research hypotheses. The results showed that retailers are able to increase trust in the web-store by carrying strong brands, and reap a number of benefits including image enhancement and pre-established demand, it has been found that the store as a brand could turn out to be as important that make it easier for customers to build trust, constituting a strong antecedent of behavioural intentions where behavioural intentions can lead to repurchase patterns. Unlike extant research, this study makes a novel contribution&amp;mdash;to adduce evidence as per which both trust and intentions can have impact repurchase as far as web-stores are concerned. The relevancy can be explained with the fact that prior models were only found to have purchase intentions as the final dependent variable.","author":[{"dropping-particle":"","family":"Albarq","given":"Abbas N.","non-dropping-particle":"","parse-names":false,"suffix":""}],"container-title":"International Journal of Marketing Studies","id":"ITEM-1","issue":"4","issued":{"date-parts":[["2020"]]},"title":"The Effect of Brand Perceptions on Repurchase When Using the E-Commerce Website for Shopping","type":"article-journal","volume":"12"},"uris":["http://www.mendeley.com/documents/?uuid=b88efe23-f4a0-37f2-815f-8a29b1f8dcb1"]}],"mendeley":{"formattedCitation":"(Albarq, 2020)","manualFormatting":"Albarq (2020)","plainTextFormattedCitation":"(Albarq, 2020)","previouslyFormattedCitation":"(Albarq, 2020)"},"properties":{"noteIndex":0},"schema":"https://github.com/citation-style-language/schema/raw/master/csl-citation.json"}</w:instrText>
      </w:r>
      <w:r w:rsidRPr="00CB39E4">
        <w:rPr>
          <w:rStyle w:val="Emphasis"/>
          <w:rFonts w:ascii="Times New Roman" w:hAnsi="Times New Roman" w:cs="Times New Roman"/>
          <w:i w:val="0"/>
          <w:color w:val="000000" w:themeColor="text1"/>
          <w:shd w:val="clear" w:color="auto" w:fill="FFFFFF"/>
        </w:rPr>
        <w:fldChar w:fldCharType="separate"/>
      </w:r>
      <w:r w:rsidRPr="00CB39E4">
        <w:rPr>
          <w:rStyle w:val="Emphasis"/>
          <w:rFonts w:ascii="Times New Roman" w:hAnsi="Times New Roman" w:cs="Times New Roman"/>
          <w:i w:val="0"/>
          <w:noProof/>
          <w:color w:val="000000" w:themeColor="text1"/>
          <w:shd w:val="clear" w:color="auto" w:fill="FFFFFF"/>
        </w:rPr>
        <w:t>Albarq [20]</w:t>
      </w:r>
      <w:r w:rsidRPr="00CB39E4">
        <w:rPr>
          <w:rStyle w:val="Emphasis"/>
          <w:rFonts w:ascii="Times New Roman" w:hAnsi="Times New Roman" w:cs="Times New Roman"/>
          <w:i w:val="0"/>
          <w:color w:val="000000" w:themeColor="text1"/>
          <w:shd w:val="clear" w:color="auto" w:fill="FFFFFF"/>
        </w:rPr>
        <w:fldChar w:fldCharType="end"/>
      </w:r>
      <w:r w:rsidRPr="00CB39E4">
        <w:rPr>
          <w:rStyle w:val="Emphasis"/>
          <w:rFonts w:ascii="Times New Roman" w:hAnsi="Times New Roman" w:cs="Times New Roman"/>
          <w:i w:val="0"/>
          <w:color w:val="000000" w:themeColor="text1"/>
          <w:shd w:val="clear" w:color="auto" w:fill="FFFFFF"/>
        </w:rPr>
        <w:t xml:space="preserve">; </w:t>
      </w:r>
      <w:r w:rsidRPr="00CB39E4">
        <w:rPr>
          <w:rStyle w:val="Emphasis"/>
          <w:rFonts w:ascii="Times New Roman" w:hAnsi="Times New Roman" w:cs="Times New Roman"/>
          <w:i w:val="0"/>
          <w:color w:val="000000" w:themeColor="text1"/>
          <w:shd w:val="clear" w:color="auto" w:fill="FFFFFF"/>
        </w:rPr>
        <w:fldChar w:fldCharType="begin" w:fldLock="1"/>
      </w:r>
      <w:r w:rsidRPr="00CB39E4">
        <w:rPr>
          <w:rStyle w:val="Emphasis"/>
          <w:rFonts w:ascii="Times New Roman" w:hAnsi="Times New Roman" w:cs="Times New Roman"/>
          <w:i w:val="0"/>
          <w:color w:val="000000" w:themeColor="text1"/>
          <w:shd w:val="clear" w:color="auto" w:fill="FFFFFF"/>
        </w:rPr>
        <w:instrText>ADDIN CSL_CITATION {"citationItems":[{"id":"ITEM-1","itemData":{"DOI":"10.30924/mjcmi/2018.23.2.87","ISSN":"18463363","abstract":"The objective of this study is to analyse the impact of brand perception on repurchase intention in the case of online apparel shopping in Pakistan. This study is based on a more holistic approach than previous studies, incorporating multiple theories and concepts of brand perception in order to capture the complexity of influences and to explain repurchase intention as a dependent variable. The theoretical framework of the study was developed on the basis of schema theory, image-congruence theory, commitment-trust theory and on the basis of earlier empirical findings. The study investigates brand experience, brand image-congruence, brand affect, and brand trust as influencing variables on repurchase intention. In total, 396 responses were gathered from online consumers of Karachi, Pakistan, using a non-probability convenience sampling. Exploratory factor analysis (EFA) and Structural Equation Modeling (SEM) were employed as data analysis techniques using SPSS 22 and AMOS 22 respectively. The results of the study showed significant positive influences of all the proposed constructs on repurchase intention except for the brand experience.","author":[{"dropping-particle":"","family":"Aslam","given":"Wajeeha","non-dropping-particle":"","parse-names":false,"suffix":""},{"dropping-particle":"","family":"Ham","given":"Marija","non-dropping-particle":"","parse-names":false,"suffix":""},{"dropping-particle":"","family":"Farhat","given":"Kashif","non-dropping-particle":"","parse-names":false,"suffix":""}],"container-title":"Management (Croatia)","id":"ITEM-1","issue":"2","issued":{"date-parts":[["2018"]]},"title":"Influencing factors of brand perception on consumers’ repurchase intention: An examination of online apparel shopping","type":"article-journal","volume":"23"},"uris":["http://www.mendeley.com/documents/?uuid=2964825c-5b53-3eb0-8188-00056a86b390"]}],"mendeley":{"formattedCitation":"(Aslam et al., 2018)","manualFormatting":"Aslam et al. (2018)","plainTextFormattedCitation":"(Aslam et al., 2018)","previouslyFormattedCitation":"(Aslam et al., 2018)"},"properties":{"noteIndex":0},"schema":"https://github.com/citation-style-language/schema/raw/master/csl-citation.json"}</w:instrText>
      </w:r>
      <w:r w:rsidRPr="00CB39E4">
        <w:rPr>
          <w:rStyle w:val="Emphasis"/>
          <w:rFonts w:ascii="Times New Roman" w:hAnsi="Times New Roman" w:cs="Times New Roman"/>
          <w:i w:val="0"/>
          <w:color w:val="000000" w:themeColor="text1"/>
          <w:shd w:val="clear" w:color="auto" w:fill="FFFFFF"/>
        </w:rPr>
        <w:fldChar w:fldCharType="separate"/>
      </w:r>
      <w:r w:rsidRPr="00CB39E4">
        <w:rPr>
          <w:rStyle w:val="Emphasis"/>
          <w:rFonts w:ascii="Times New Roman" w:hAnsi="Times New Roman" w:cs="Times New Roman"/>
          <w:i w:val="0"/>
          <w:noProof/>
          <w:color w:val="000000" w:themeColor="text1"/>
          <w:shd w:val="clear" w:color="auto" w:fill="FFFFFF"/>
        </w:rPr>
        <w:t>Aslam et al. [21]</w:t>
      </w:r>
      <w:r w:rsidRPr="00CB39E4">
        <w:rPr>
          <w:rStyle w:val="Emphasis"/>
          <w:rFonts w:ascii="Times New Roman" w:hAnsi="Times New Roman" w:cs="Times New Roman"/>
          <w:i w:val="0"/>
          <w:color w:val="000000" w:themeColor="text1"/>
          <w:shd w:val="clear" w:color="auto" w:fill="FFFFFF"/>
        </w:rPr>
        <w:fldChar w:fldCharType="end"/>
      </w:r>
      <w:r w:rsidRPr="00CB39E4">
        <w:rPr>
          <w:rStyle w:val="Emphasis"/>
          <w:rFonts w:ascii="Times New Roman" w:hAnsi="Times New Roman" w:cs="Times New Roman"/>
          <w:i w:val="0"/>
          <w:color w:val="000000" w:themeColor="text1"/>
          <w:shd w:val="clear" w:color="auto" w:fill="FFFFFF"/>
        </w:rPr>
        <w:t xml:space="preserve">; </w:t>
      </w:r>
      <w:r w:rsidRPr="00CB39E4">
        <w:rPr>
          <w:rStyle w:val="Emphasis"/>
          <w:rFonts w:ascii="Times New Roman" w:hAnsi="Times New Roman" w:cs="Times New Roman"/>
          <w:i w:val="0"/>
          <w:color w:val="000000" w:themeColor="text1"/>
          <w:shd w:val="clear" w:color="auto" w:fill="FFFFFF"/>
        </w:rPr>
        <w:fldChar w:fldCharType="begin" w:fldLock="1"/>
      </w:r>
      <w:r w:rsidRPr="00CB39E4">
        <w:rPr>
          <w:rStyle w:val="Emphasis"/>
          <w:rFonts w:ascii="Times New Roman" w:hAnsi="Times New Roman" w:cs="Times New Roman"/>
          <w:i w:val="0"/>
          <w:color w:val="000000" w:themeColor="text1"/>
          <w:shd w:val="clear" w:color="auto" w:fill="FFFFFF"/>
        </w:rPr>
        <w:instrText>ADDIN CSL_CITATION {"citationItems":[{"id":"ITEM-1","itemData":{"DOI":"10.4067/S0718-18762020000300103","ISBN":"0718187620200","ISSN":"07181876","abstract":"This study proposes an explanatory model of repurchase behaviour in web-stores introducing certain relationships not taken into consideration before. However, some established relationships are taken from the literature, such as that between web-store quality, satisfaction and trust. A detailed exploration of measurements was performed to design a structured questionnaire. With a sample of n=500 web-store buyers, a structural statistic model was developed to confirm the hypotheses that support the model. A high degree of determination for behavioural intentions was found, and a moderate one for repurchase. Contrasting with previous research, this model proposes product brand perception and store brand perception as predictors of trust and intentions in a web-store. As the final dependent variable, a multi-item measurement for repurchase is proposed, tested and discussed; this has not been attempted before for this kind of model.","author":[{"dropping-particle":"","family":"Vásquez","given":"Fabiola","non-dropping-particle":"","parse-names":false,"suffix":""},{"dropping-particle":"","family":"Vera-Martínez","given":"Jorge","non-dropping-particle":"","parse-names":false,"suffix":""}],"container-title":"Journal of Theoretical and Applied Electronic Commerce Research","id":"ITEM-1","issue":"3","issued":{"date-parts":[["2020"]]},"page":"20-36","title":"From e-quality and brand perceptions to repurchase: A model to explain purchase behaviour in a web-store","type":"article-journal","volume":"15"},"uris":["http://www.mendeley.com/documents/?uuid=932de8bb-9859-4413-8ce1-2da1b69e426a"]}],"mendeley":{"formattedCitation":"(Vásquez &amp; Vera-Martínez, 2020)","manualFormatting":"Vásquez &amp; Vera-Martínez (2020)","plainTextFormattedCitation":"(Vásquez &amp; Vera-Martínez, 2020)","previouslyFormattedCitation":"(Vásquez &amp; Vera-Martínez, 2020)"},"properties":{"noteIndex":0},"schema":"https://github.com/citation-style-language/schema/raw/master/csl-citation.json"}</w:instrText>
      </w:r>
      <w:r w:rsidRPr="00CB39E4">
        <w:rPr>
          <w:rStyle w:val="Emphasis"/>
          <w:rFonts w:ascii="Times New Roman" w:hAnsi="Times New Roman" w:cs="Times New Roman"/>
          <w:i w:val="0"/>
          <w:color w:val="000000" w:themeColor="text1"/>
          <w:shd w:val="clear" w:color="auto" w:fill="FFFFFF"/>
        </w:rPr>
        <w:fldChar w:fldCharType="separate"/>
      </w:r>
      <w:r w:rsidRPr="00CB39E4">
        <w:rPr>
          <w:rStyle w:val="Emphasis"/>
          <w:rFonts w:ascii="Times New Roman" w:hAnsi="Times New Roman" w:cs="Times New Roman"/>
          <w:i w:val="0"/>
          <w:noProof/>
          <w:color w:val="000000" w:themeColor="text1"/>
          <w:shd w:val="clear" w:color="auto" w:fill="FFFFFF"/>
        </w:rPr>
        <w:t>Vásquez &amp; Vera-Martínez [14]</w:t>
      </w:r>
      <w:r w:rsidRPr="00CB39E4">
        <w:rPr>
          <w:rStyle w:val="Emphasis"/>
          <w:rFonts w:ascii="Times New Roman" w:hAnsi="Times New Roman" w:cs="Times New Roman"/>
          <w:i w:val="0"/>
          <w:color w:val="000000" w:themeColor="text1"/>
          <w:shd w:val="clear" w:color="auto" w:fill="FFFFFF"/>
        </w:rPr>
        <w:fldChar w:fldCharType="end"/>
      </w:r>
      <w:r w:rsidRPr="00CB39E4">
        <w:rPr>
          <w:rStyle w:val="Emphasis"/>
          <w:rFonts w:ascii="Times New Roman" w:hAnsi="Times New Roman" w:cs="Times New Roman"/>
          <w:i w:val="0"/>
          <w:color w:val="000000" w:themeColor="text1"/>
          <w:shd w:val="clear" w:color="auto" w:fill="FFFFFF"/>
        </w:rPr>
        <w:t xml:space="preserve">. </w:t>
      </w:r>
      <w:r w:rsidRPr="00CB39E4">
        <w:rPr>
          <w:rStyle w:val="Emphasis"/>
          <w:rFonts w:ascii="Times New Roman" w:hAnsi="Times New Roman" w:cs="Times New Roman"/>
          <w:i w:val="0"/>
          <w:color w:val="000000" w:themeColor="text1"/>
          <w:shd w:val="clear" w:color="auto" w:fill="FFFFFF"/>
        </w:rPr>
        <w:fldChar w:fldCharType="begin" w:fldLock="1"/>
      </w:r>
      <w:r w:rsidRPr="00CB39E4">
        <w:rPr>
          <w:rStyle w:val="Emphasis"/>
          <w:rFonts w:ascii="Times New Roman" w:hAnsi="Times New Roman" w:cs="Times New Roman"/>
          <w:i w:val="0"/>
          <w:color w:val="000000" w:themeColor="text1"/>
          <w:shd w:val="clear" w:color="auto" w:fill="FFFFFF"/>
        </w:rPr>
        <w:instrText>ADDIN CSL_CITATION {"citationItems":[{"id":"ITEM-1","itemData":{"DOI":"10.30924/mjcmi/2018.23.2.87","ISSN":"18463363","abstract":"The objective of this study is to analyse the impact of brand perception on repurchase intention in the case of online apparel shopping in Pakistan. This study is based on a more holistic approach than previous studies, incorporating multiple theories and concepts of brand perception in order to capture the complexity of influences and to explain repurchase intention as a dependent variable. The theoretical framework of the study was developed on the basis of schema theory, image-congruence theory, commitment-trust theory and on the basis of earlier empirical findings. The study investigates brand experience, brand image-congruence, brand affect, and brand trust as influencing variables on repurchase intention. In total, 396 responses were gathered from online consumers of Karachi, Pakistan, using a non-probability convenience sampling. Exploratory factor analysis (EFA) and Structural Equation Modeling (SEM) were employed as data analysis techniques using SPSS 22 and AMOS 22 respectively. The results of the study showed significant positive influences of all the proposed constructs on repurchase intention except for the brand experience.","author":[{"dropping-particle":"","family":"Aslam","given":"Wajeeha","non-dropping-particle":"","parse-names":false,"suffix":""},{"dropping-particle":"","family":"Ham","given":"Marija","non-dropping-particle":"","parse-names":false,"suffix":""},{"dropping-particle":"","family":"Farhat","given":"Kashif","non-dropping-particle":"","parse-names":false,"suffix":""}],"container-title":"Management (Croatia)","id":"ITEM-1","issue":"2","issued":{"date-parts":[["2018"]]},"title":"Influencing factors of brand perception on consumers’ repurchase intention: An examination of online apparel shopping","type":"article-journal","volume":"23"},"uris":["http://www.mendeley.com/documents/?uuid=2964825c-5b53-3eb0-8188-00056a86b390"]}],"mendeley":{"formattedCitation":"(Aslam et al., 2018)","manualFormatting":"Aslam et al. (2018)","plainTextFormattedCitation":"(Aslam et al., 2018)","previouslyFormattedCitation":"(Aslam et al., 2018)"},"properties":{"noteIndex":0},"schema":"https://github.com/citation-style-language/schema/raw/master/csl-citation.json"}</w:instrText>
      </w:r>
      <w:r w:rsidRPr="00CB39E4">
        <w:rPr>
          <w:rStyle w:val="Emphasis"/>
          <w:rFonts w:ascii="Times New Roman" w:hAnsi="Times New Roman" w:cs="Times New Roman"/>
          <w:i w:val="0"/>
          <w:color w:val="000000" w:themeColor="text1"/>
          <w:shd w:val="clear" w:color="auto" w:fill="FFFFFF"/>
        </w:rPr>
        <w:fldChar w:fldCharType="separate"/>
      </w:r>
      <w:r w:rsidRPr="00CB39E4">
        <w:rPr>
          <w:rStyle w:val="Emphasis"/>
          <w:rFonts w:ascii="Times New Roman" w:hAnsi="Times New Roman" w:cs="Times New Roman"/>
          <w:i w:val="0"/>
          <w:noProof/>
          <w:color w:val="000000" w:themeColor="text1"/>
          <w:shd w:val="clear" w:color="auto" w:fill="FFFFFF"/>
        </w:rPr>
        <w:t>Aslam et al. [21]</w:t>
      </w:r>
      <w:r w:rsidRPr="00CB39E4">
        <w:rPr>
          <w:rStyle w:val="Emphasis"/>
          <w:rFonts w:ascii="Times New Roman" w:hAnsi="Times New Roman" w:cs="Times New Roman"/>
          <w:i w:val="0"/>
          <w:color w:val="000000" w:themeColor="text1"/>
          <w:shd w:val="clear" w:color="auto" w:fill="FFFFFF"/>
        </w:rPr>
        <w:fldChar w:fldCharType="end"/>
      </w:r>
      <w:r w:rsidRPr="00CB39E4">
        <w:rPr>
          <w:rStyle w:val="Emphasis"/>
          <w:rFonts w:ascii="Times New Roman" w:hAnsi="Times New Roman" w:cs="Times New Roman"/>
          <w:i w:val="0"/>
          <w:color w:val="000000" w:themeColor="text1"/>
          <w:shd w:val="clear" w:color="auto" w:fill="FFFFFF"/>
        </w:rPr>
        <w:t xml:space="preserve"> stated that</w:t>
      </w:r>
      <w:r w:rsidRPr="00CB39E4">
        <w:rPr>
          <w:rFonts w:ascii="Times New Roman" w:hAnsi="Times New Roman" w:cs="Times New Roman"/>
          <w:color w:val="000000" w:themeColor="text1"/>
        </w:rPr>
        <w:t xml:space="preserve"> the influence of a brand greatly affected brand trust and emphasized that the pleasant feeling and love of consumers for a brand, of course develops trust in the brand. Therefore, companies need to build a good product perception in the minds of consumers to increase trust. </w:t>
      </w:r>
      <w:r w:rsidR="00996EA7" w:rsidRPr="00850C63">
        <w:rPr>
          <w:rFonts w:ascii="Times New Roman" w:hAnsi="Times New Roman" w:cs="Times New Roman"/>
          <w:color w:val="000000" w:themeColor="text1"/>
        </w:rPr>
        <w:t xml:space="preserve">On the other hand, </w:t>
      </w:r>
      <w:r w:rsidR="00996EA7" w:rsidRPr="00850C63">
        <w:rPr>
          <w:rFonts w:ascii="Times New Roman" w:hAnsi="Times New Roman" w:cs="Times New Roman"/>
          <w:color w:val="000000" w:themeColor="text1"/>
          <w:shd w:val="clear" w:color="auto" w:fill="FFFFFF"/>
        </w:rPr>
        <w:t xml:space="preserve">the result of the </w:t>
      </w:r>
      <w:r w:rsidR="00996EA7" w:rsidRPr="00850C63">
        <w:rPr>
          <w:rFonts w:ascii="Times New Roman" w:hAnsi="Times New Roman" w:cs="Times New Roman"/>
          <w:color w:val="000000" w:themeColor="text1"/>
        </w:rPr>
        <w:t>H3b hypothesis test indicates that product br</w:t>
      </w:r>
      <w:r w:rsidR="00996EA7">
        <w:rPr>
          <w:rFonts w:ascii="Times New Roman" w:hAnsi="Times New Roman" w:cs="Times New Roman"/>
          <w:color w:val="000000" w:themeColor="text1"/>
        </w:rPr>
        <w:t xml:space="preserve">and perception does not affect </w:t>
      </w:r>
      <w:r w:rsidR="00996EA7" w:rsidRPr="00850C63">
        <w:rPr>
          <w:rFonts w:ascii="Times New Roman" w:hAnsi="Times New Roman" w:cs="Times New Roman"/>
          <w:color w:val="000000" w:themeColor="text1"/>
        </w:rPr>
        <w:t xml:space="preserve">behavioral intentions. Demographic differences resulted in these findings in contrast to previous studies </w:t>
      </w:r>
      <w:r w:rsidR="00996EA7" w:rsidRPr="00850C63">
        <w:rPr>
          <w:rFonts w:ascii="Times New Roman" w:hAnsi="Times New Roman" w:cs="Times New Roman"/>
          <w:color w:val="000000" w:themeColor="text1"/>
        </w:rPr>
        <w:fldChar w:fldCharType="begin" w:fldLock="1"/>
      </w:r>
      <w:r w:rsidR="00996EA7" w:rsidRPr="00850C63">
        <w:rPr>
          <w:rFonts w:ascii="Times New Roman" w:hAnsi="Times New Roman" w:cs="Times New Roman"/>
          <w:color w:val="000000" w:themeColor="text1"/>
        </w:rPr>
        <w:instrText>ADDIN CSL_CITATION {"citationItems":[{"id":"ITEM-1","itemData":{"DOI":"10.4067/S0718-18762020000300103","ISBN":"0718187620200","ISSN":"07181876","abstract":"This study proposes an explanatory model of repurchase behaviour in web-stores introducing certain relationships not taken into consideration before. However, some established relationships are taken from the literature, such as that between web-store quality, satisfaction and trust. A detailed exploration of measurements was performed to design a structured questionnaire. With a sample of n=500 web-store buyers, a structural statistic model was developed to confirm the hypotheses that support the model. A high degree of determination for behavioural intentions was found, and a moderate one for repurchase. Contrasting with previous research, this model proposes product brand perception and store brand perception as predictors of trust and intentions in a web-store. As the final dependent variable, a multi-item measurement for repurchase is proposed, tested and discussed; this has not been attempted before for this kind of model.","author":[{"dropping-particle":"","family":"Vásquez","given":"Fabiola","non-dropping-particle":"","parse-names":false,"suffix":""},{"dropping-particle":"","family":"Vera-Martínez","given":"Jorge","non-dropping-particle":"","parse-names":false,"suffix":""}],"container-title":"Journal of Theoretical and Applied Electronic Commerce Research","id":"ITEM-1","issue":"3","issued":{"date-parts":[["2020"]]},"page":"20-36","title":"From e-quality and brand perceptions to repurchase: A model to explain purchase behaviour in a web-store","type":"article-journal","volume":"15"},"uris":["http://www.mendeley.com/documents/?uuid=932de8bb-9859-4413-8ce1-2da1b69e426a"]}],"mendeley":{"formattedCitation":"(Vásquez &amp; Vera-Martínez, 2020)","plainTextFormattedCitation":"(Vásquez &amp; Vera-Martínez, 2020)","previouslyFormattedCitation":"(Vásquez &amp; Vera-Martínez, 2020)"},"properties":{"noteIndex":0},"schema":"https://github.com/citation-style-language/schema/raw/master/csl-citation.json"}</w:instrText>
      </w:r>
      <w:r w:rsidR="00996EA7" w:rsidRPr="00850C63">
        <w:rPr>
          <w:rFonts w:ascii="Times New Roman" w:hAnsi="Times New Roman" w:cs="Times New Roman"/>
          <w:color w:val="000000" w:themeColor="text1"/>
        </w:rPr>
        <w:fldChar w:fldCharType="separate"/>
      </w:r>
      <w:r w:rsidR="00996EA7">
        <w:rPr>
          <w:rFonts w:ascii="Times New Roman" w:hAnsi="Times New Roman" w:cs="Times New Roman"/>
          <w:noProof/>
          <w:color w:val="000000" w:themeColor="text1"/>
        </w:rPr>
        <w:t>[14]</w:t>
      </w:r>
      <w:r w:rsidR="00996EA7" w:rsidRPr="00850C63">
        <w:rPr>
          <w:rFonts w:ascii="Times New Roman" w:hAnsi="Times New Roman" w:cs="Times New Roman"/>
          <w:color w:val="000000" w:themeColor="text1"/>
        </w:rPr>
        <w:fldChar w:fldCharType="end"/>
      </w:r>
      <w:r w:rsidR="00996EA7" w:rsidRPr="00850C63">
        <w:rPr>
          <w:rFonts w:ascii="Times New Roman" w:hAnsi="Times New Roman" w:cs="Times New Roman"/>
          <w:color w:val="000000" w:themeColor="text1"/>
        </w:rPr>
        <w:t xml:space="preserve">. </w:t>
      </w:r>
      <w:r w:rsidR="00996EA7">
        <w:rPr>
          <w:rFonts w:ascii="Times New Roman" w:hAnsi="Times New Roman" w:cs="Times New Roman"/>
          <w:color w:val="000000" w:themeColor="text1"/>
        </w:rPr>
        <w:t xml:space="preserve">If the previous research was conducted in Mexico City which showed that respondents agreed with web stores that offered well-known products and leading brands, this time it was conducted in Jabodetabek city which showed that many respondents did not agree with this. </w:t>
      </w:r>
      <w:r w:rsidR="00996EA7" w:rsidRPr="00850C63">
        <w:rPr>
          <w:rFonts w:ascii="Times New Roman" w:hAnsi="Times New Roman" w:cs="Times New Roman"/>
          <w:color w:val="000000" w:themeColor="text1"/>
        </w:rPr>
        <w:t>In addition, several reasons make product brand perception not affect consumer behavior, such as consumers not needing the product or economic</w:t>
      </w:r>
      <w:r w:rsidR="00996EA7">
        <w:rPr>
          <w:rFonts w:ascii="Times New Roman" w:hAnsi="Times New Roman" w:cs="Times New Roman"/>
          <w:color w:val="000000" w:themeColor="text1"/>
        </w:rPr>
        <w:t xml:space="preserve"> factors that do not support it such as not having money.</w:t>
      </w:r>
    </w:p>
    <w:p w14:paraId="25123C39" w14:textId="77777777" w:rsidR="006E6814" w:rsidRPr="00CB39E4" w:rsidRDefault="006E6814" w:rsidP="001A178E">
      <w:pPr>
        <w:pStyle w:val="NormalWeb"/>
        <w:snapToGrid w:val="0"/>
        <w:spacing w:beforeLines="50" w:before="180" w:beforeAutospacing="0" w:after="0" w:afterAutospacing="0" w:line="276" w:lineRule="auto"/>
        <w:jc w:val="both"/>
        <w:textAlignment w:val="top"/>
        <w:rPr>
          <w:rFonts w:ascii="Times New Roman" w:hAnsi="Times New Roman" w:cs="Times New Roman"/>
          <w:iCs/>
          <w:color w:val="000000" w:themeColor="text1"/>
          <w:shd w:val="clear" w:color="auto" w:fill="FFFFFF"/>
        </w:rPr>
      </w:pPr>
      <w:r w:rsidRPr="00CB39E4">
        <w:rPr>
          <w:rStyle w:val="Emphasis"/>
          <w:rFonts w:ascii="Times New Roman" w:hAnsi="Times New Roman" w:cs="Times New Roman"/>
          <w:i w:val="0"/>
          <w:color w:val="000000" w:themeColor="text1"/>
          <w:shd w:val="clear" w:color="auto" w:fill="FFFFFF"/>
        </w:rPr>
        <w:fldChar w:fldCharType="begin" w:fldLock="1"/>
      </w:r>
      <w:r w:rsidRPr="00CB39E4">
        <w:rPr>
          <w:rStyle w:val="Emphasis"/>
          <w:rFonts w:ascii="Times New Roman" w:hAnsi="Times New Roman" w:cs="Times New Roman"/>
          <w:i w:val="0"/>
          <w:color w:val="000000" w:themeColor="text1"/>
          <w:shd w:val="clear" w:color="auto" w:fill="FFFFFF"/>
        </w:rPr>
        <w:instrText>ADDIN CSL_CITATION {"citationItems":[{"id":"ITEM-1","itemData":{"DOI":"10.7819/rbgn.v21i5.4025","ISSN":"19830807","abstract":"Purpose – This study refers to the social support and trust theories to explore what kind of factors affect the users’ intention to adopt MSC. Design/methodology/approach – A total of 207 subjects who had previously experienced or known about MSC were identified and partial least squares were performed to analyse the measurement and structural models. Findings – The results indicated that MSC purchase intentions are affected significantly by four other factors (social support, perceived usefulness, subjective norm, and trust) and trust, in turn, is affected by three factors (social support, perceived usefulness, and subjective norms). Originality/value – First, this study examines the mechanism of trust formation and actions in the MSC context. Second, this study contributes by confirming the important role of social factors in the MSC context. Third, the study expands the social support theory. Finally, our research provides empirical evidence for enterprises that have adopted MSC to support their marketing strategy and programmes.","author":[{"dropping-particle":"","family":"Liu","given":"Yong","non-dropping-particle":"","parse-names":false,"suffix":""},{"dropping-particle":"","family":"Su","given":"Xiaowei","non-dropping-particle":"","parse-names":false,"suffix":""},{"dropping-particle":"","family":"Du","given":"Xiaojing","non-dropping-particle":"","parse-names":false,"suffix":""},{"dropping-particle":"","family":"Cui","given":"Fu","non-dropping-particle":"","parse-names":false,"suffix":""}],"container-title":"Revista Brasileira de Gestao de Negocios","id":"ITEM-1","issue":"5","issued":{"date-parts":[["2019"]]},"page":"839-860","title":"How social support motivates trust and purchase intentions in mobile social commerce","type":"article-journal","volume":"21"},"uris":["http://www.mendeley.com/documents/?uuid=f228fda9-9163-464a-8b89-6fac245109ec"]}],"mendeley":{"formattedCitation":"(Y. Liu et al., 2019)","manualFormatting":"Liu et al. (2019)","plainTextFormattedCitation":"(Y. Liu et al., 2019)","previouslyFormattedCitation":"(Y. Liu et al., 2019)"},"properties":{"noteIndex":0},"schema":"https://github.com/citation-style-language/schema/raw/master/csl-citation.json"}</w:instrText>
      </w:r>
      <w:r w:rsidRPr="00CB39E4">
        <w:rPr>
          <w:rStyle w:val="Emphasis"/>
          <w:rFonts w:ascii="Times New Roman" w:hAnsi="Times New Roman" w:cs="Times New Roman"/>
          <w:i w:val="0"/>
          <w:color w:val="000000" w:themeColor="text1"/>
          <w:shd w:val="clear" w:color="auto" w:fill="FFFFFF"/>
        </w:rPr>
        <w:fldChar w:fldCharType="separate"/>
      </w:r>
      <w:r w:rsidRPr="00CB39E4">
        <w:rPr>
          <w:rStyle w:val="Emphasis"/>
          <w:rFonts w:ascii="Times New Roman" w:hAnsi="Times New Roman" w:cs="Times New Roman"/>
          <w:i w:val="0"/>
          <w:noProof/>
          <w:color w:val="000000" w:themeColor="text1"/>
          <w:shd w:val="clear" w:color="auto" w:fill="FFFFFF"/>
        </w:rPr>
        <w:t>Liu et al. [15]</w:t>
      </w:r>
      <w:r w:rsidRPr="00CB39E4">
        <w:rPr>
          <w:rStyle w:val="Emphasis"/>
          <w:rFonts w:ascii="Times New Roman" w:hAnsi="Times New Roman" w:cs="Times New Roman"/>
          <w:i w:val="0"/>
          <w:color w:val="000000" w:themeColor="text1"/>
          <w:shd w:val="clear" w:color="auto" w:fill="FFFFFF"/>
        </w:rPr>
        <w:fldChar w:fldCharType="end"/>
      </w:r>
      <w:r w:rsidRPr="00CB39E4">
        <w:rPr>
          <w:rStyle w:val="Emphasis"/>
          <w:rFonts w:ascii="Times New Roman" w:hAnsi="Times New Roman" w:cs="Times New Roman"/>
          <w:i w:val="0"/>
          <w:color w:val="000000" w:themeColor="text1"/>
          <w:shd w:val="clear" w:color="auto" w:fill="FFFFFF"/>
        </w:rPr>
        <w:t xml:space="preserve"> said that social support is an essential factor in influencing trust, which indirectly affects consumers' buying intentions.</w:t>
      </w:r>
      <w:r w:rsidRPr="00CB39E4">
        <w:rPr>
          <w:rFonts w:ascii="Times New Roman" w:hAnsi="Times New Roman" w:cs="Times New Roman"/>
          <w:color w:val="000000" w:themeColor="text1"/>
        </w:rPr>
        <w:t xml:space="preserve"> According to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2753/JEC1086-4415160204","ISBN":"1086441516","ISSN":"10864415","abstract":"Social commerce is emerging as an important platform in e-commerce, primarily due to the increased popularity of social networking sites such as Facebook, Linkedln, and Twitter. To understand the user's social sharing and social shopping intention in social networking Web sites, we conducted an empirical study on a popular microblog to investigate how social factors such as social support and relationship quality affect the user's intention of future participation in social commerce. The results indicate that both factors play a critical role. Social support and Web site quality positively influence the user's intention to use social commerce and to continue using a social networking site. These effects are found to be mediated by the quality of the relationship between the user and the social networking Web site. Our findings not only help researchers interpret why social commerce has become popular, but also assist practitioners in developing better social commerce strategy.","author":[{"dropping-particle":"","family":"Liang","given":"Ting Peng","non-dropping-particle":"","parse-names":false,"suffix":""},{"dropping-particle":"","family":"Ho","given":"Yi Ting","non-dropping-particle":"","parse-names":false,"suffix":""},{"dropping-particle":"","family":"Li","given":"Yu Wen","non-dropping-particle":"","parse-names":false,"suffix":""},{"dropping-particle":"","family":"Turban","given":"Efraim","non-dropping-particle":"","parse-names":false,"suffix":""}],"container-title":"International Journal of Electronic Commerce","id":"ITEM-1","issue":"2","issued":{"date-parts":[["2011"]]},"page":"69-90","title":"What drives social commerce: The role of social support and relationship quality","type":"article-journal","volume":"16"},"uris":["http://www.mendeley.com/documents/?uuid=4c9e5c22-2b86-4ca8-8738-0fc8c01dc433"]}],"mendeley":{"formattedCitation":"(Liang et al., 2011)","manualFormatting":"Liang et al. (2011)","plainTextFormattedCitation":"(Liang et al., 2011)","previouslyFormattedCitation":"(Liang et al., 2011)"},"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Liang et al. [39]</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social support plays an essential role in facilitating online commerce, improving the quality of relationships, and influencing the environment. </w:t>
      </w:r>
      <w:r w:rsidRPr="00CB39E4">
        <w:rPr>
          <w:rStyle w:val="Emphasis"/>
          <w:rFonts w:ascii="Times New Roman" w:hAnsi="Times New Roman" w:cs="Times New Roman"/>
          <w:i w:val="0"/>
          <w:color w:val="000000" w:themeColor="text1"/>
          <w:shd w:val="clear" w:color="auto" w:fill="FFFFFF"/>
        </w:rPr>
        <w:t xml:space="preserve">This study resulted in findings consistent with their statement that social support had a positive effect on trust and behavioral intention. In testing the H4a hypothesis, it was found that social support has an effect on trust and is in line with research conducted by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8/14684521011099414","ISBN":"1468452101109","ISSN":"14684527","abstract":"Purpose: This paper aims to improve understanding of the reasons why people trust the information about product recommendations on social shopping networks of websites, a new e-commerce method which combines social networking and shopping, and to investigate the impact of the trust on the consumers' intention to purchase products from the online shop of a website. Design/methodology/ approach: An online survey instrument was developed to gather data, and 1,219 questionnaires were used to test the relationships in the proposed model. Findings: The results indicated that perceived ability, perceived benevolence/integrity, perceived critical mass, and trust in a website were four important antecedents of trust in product recommendation in a social networking site. In addition trust in product recommendations can influence the consumers' intention to purchase from the website through increasing their intention to purchase the products. Research limitations/implications: The research model demonstrated the importance of trust in product recommendations to online consumers' transaction intention. Practical implications: The results of the study showed that trust in product recommendations will influence consumers' purchase intentions. Therefore a social shopping website or the websites transforming into social shopping websites should put more emphasis on ways to establish the virtual communities or social networks which can provide the information about product recommendations that consumers trust. Originality/value: The study provides a comprehensive framework of the antecedents and effects of consumers' trust in recommendations in the context of social shopping. © Emerald Group Publishing Limited.","author":[{"dropping-particle":"","family":"Hsiao","given":"Kuo Lun","non-dropping-particle":"","parse-names":false,"suffix":""},{"dropping-particle":"","family":"Lin","given":"Judy Chuan Chuan","non-dropping-particle":"","parse-names":false,"suffix":""},{"dropping-particle":"","family":"Wang","given":"Xiang Ying","non-dropping-particle":"","parse-names":false,"suffix":""},{"dropping-particle":"","family":"Lu","given":"Hsi Peng","non-dropping-particle":"","parse-names":false,"suffix":""},{"dropping-particle":"","family":"Yu","given":"Hueiju","non-dropping-particle":"","parse-names":false,"suffix":""}],"container-title":"Online Information Review","id":"ITEM-1","issue":"6","issued":{"date-parts":[["2010"]]},"page":"935-953","title":"Antecedents and consequences of trust in online product recommendations an empirical study in social shopping","type":"article-journal","volume":"34"},"uris":["http://www.mendeley.com/documents/?uuid=853730e1-55f8-4f2a-b965-5f16ae249e54"]}],"mendeley":{"formattedCitation":"(Hsiao et al., 2010)","manualFormatting":"Hsiao et al. (2010)","plainTextFormattedCitation":"(Hsiao et al., 2010)","previouslyFormattedCitation":"(Hsiao et al., 2010)"},"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Hsiao et al. [80]</w:t>
      </w:r>
      <w:r w:rsidRPr="00CB39E4">
        <w:rPr>
          <w:rFonts w:ascii="Times New Roman" w:hAnsi="Times New Roman" w:cs="Times New Roman"/>
          <w:color w:val="000000" w:themeColor="text1"/>
        </w:rPr>
        <w:fldChar w:fldCharType="end"/>
      </w:r>
      <w:r w:rsidRPr="00CB39E4">
        <w:rPr>
          <w:rStyle w:val="Emphasis"/>
          <w:rFonts w:ascii="Times New Roman" w:hAnsi="Times New Roman" w:cs="Times New Roman"/>
          <w:i w:val="0"/>
          <w:color w:val="000000" w:themeColor="text1"/>
          <w:shd w:val="clear" w:color="auto" w:fill="FFFFFF"/>
        </w:rPr>
        <w:t>;</w:t>
      </w:r>
      <w:r w:rsidRPr="00CB39E4">
        <w:rPr>
          <w:rStyle w:val="Emphasis"/>
          <w:rFonts w:ascii="Times New Roman" w:hAnsi="Times New Roman" w:cs="Times New Roman"/>
          <w:i w:val="0"/>
          <w:color w:val="000000" w:themeColor="text1"/>
          <w:shd w:val="clear" w:color="auto" w:fill="FFFFFF"/>
        </w:rPr>
        <w:fldChar w:fldCharType="begin" w:fldLock="1"/>
      </w:r>
      <w:r w:rsidRPr="00CB39E4">
        <w:rPr>
          <w:rStyle w:val="Emphasis"/>
          <w:rFonts w:ascii="Times New Roman" w:hAnsi="Times New Roman" w:cs="Times New Roman"/>
          <w:i w:val="0"/>
          <w:color w:val="000000" w:themeColor="text1"/>
          <w:shd w:val="clear" w:color="auto" w:fill="FFFFFF"/>
        </w:rPr>
        <w:instrText>ADDIN CSL_CITATION {"citationItems":[{"id":"ITEM-1","itemData":{"DOI":"10.7819/rbgn.v21i5.4025","ISSN":"19830807","abstract":"Purpose – This study refers to the social support and trust theories to explore what kind of factors affect the users’ intention to adopt MSC. Design/methodology/approach – A total of 207 subjects who had previously experienced or known about MSC were identified and partial least squares were performed to analyse the measurement and structural models. Findings – The results indicated that MSC purchase intentions are affected significantly by four other factors (social support, perceived usefulness, subjective norm, and trust) and trust, in turn, is affected by three factors (social support, perceived usefulness, and subjective norms). Originality/value – First, this study examines the mechanism of trust formation and actions in the MSC context. Second, this study contributes by confirming the important role of social factors in the MSC context. Third, the study expands the social support theory. Finally, our research provides empirical evidence for enterprises that have adopted MSC to support their marketing strategy and programmes.","author":[{"dropping-particle":"","family":"Liu","given":"Yong","non-dropping-particle":"","parse-names":false,"suffix":""},{"dropping-particle":"","family":"Su","given":"Xiaowei","non-dropping-particle":"","parse-names":false,"suffix":""},{"dropping-particle":"","family":"Du","given":"Xiaojing","non-dropping-particle":"","parse-names":false,"suffix":""},{"dropping-particle":"","family":"Cui","given":"Fu","non-dropping-particle":"","parse-names":false,"suffix":""}],"container-title":"Revista Brasileira de Gestao de Negocios","id":"ITEM-1","issue":"5","issued":{"date-parts":[["2019"]]},"page":"839-860","title":"How social support motivates trust and purchase intentions in mobile social commerce","type":"article-journal","volume":"21"},"uris":["http://www.mendeley.com/documents/?uuid=f228fda9-9163-464a-8b89-6fac245109ec"]}],"mendeley":{"formattedCitation":"(Y. Liu et al., 2019)","manualFormatting":" Liu et al. (2019)","plainTextFormattedCitation":"(Y. Liu et al., 2019)","previouslyFormattedCitation":"(Y. Liu et al., 2019)"},"properties":{"noteIndex":0},"schema":"https://github.com/citation-style-language/schema/raw/master/csl-citation.json"}</w:instrText>
      </w:r>
      <w:r w:rsidRPr="00CB39E4">
        <w:rPr>
          <w:rStyle w:val="Emphasis"/>
          <w:rFonts w:ascii="Times New Roman" w:hAnsi="Times New Roman" w:cs="Times New Roman"/>
          <w:i w:val="0"/>
          <w:color w:val="000000" w:themeColor="text1"/>
          <w:shd w:val="clear" w:color="auto" w:fill="FFFFFF"/>
        </w:rPr>
        <w:fldChar w:fldCharType="separate"/>
      </w:r>
      <w:r w:rsidRPr="00CB39E4">
        <w:rPr>
          <w:rStyle w:val="Emphasis"/>
          <w:rFonts w:ascii="Times New Roman" w:hAnsi="Times New Roman" w:cs="Times New Roman"/>
          <w:i w:val="0"/>
          <w:noProof/>
          <w:color w:val="000000" w:themeColor="text1"/>
          <w:shd w:val="clear" w:color="auto" w:fill="FFFFFF"/>
        </w:rPr>
        <w:t xml:space="preserve"> Liu et al. [15]</w:t>
      </w:r>
      <w:r w:rsidRPr="00CB39E4">
        <w:rPr>
          <w:rStyle w:val="Emphasis"/>
          <w:rFonts w:ascii="Times New Roman" w:hAnsi="Times New Roman" w:cs="Times New Roman"/>
          <w:i w:val="0"/>
          <w:color w:val="000000" w:themeColor="text1"/>
          <w:shd w:val="clear" w:color="auto" w:fill="FFFFFF"/>
        </w:rPr>
        <w:fldChar w:fldCharType="end"/>
      </w:r>
      <w:r w:rsidRPr="00CB39E4">
        <w:rPr>
          <w:rStyle w:val="Emphasis"/>
          <w:rFonts w:ascii="Times New Roman" w:hAnsi="Times New Roman" w:cs="Times New Roman"/>
          <w:i w:val="0"/>
          <w:color w:val="000000" w:themeColor="text1"/>
          <w:shd w:val="clear" w:color="auto" w:fill="FFFFFF"/>
        </w:rPr>
        <w:t xml:space="preserve">; </w:t>
      </w:r>
      <w:r w:rsidRPr="00CB39E4">
        <w:rPr>
          <w:rStyle w:val="Emphasis"/>
          <w:rFonts w:ascii="Times New Roman" w:hAnsi="Times New Roman" w:cs="Times New Roman"/>
          <w:i w:val="0"/>
          <w:color w:val="000000" w:themeColor="text1"/>
          <w:shd w:val="clear" w:color="auto" w:fill="FFFFFF"/>
        </w:rPr>
        <w:fldChar w:fldCharType="begin" w:fldLock="1"/>
      </w:r>
      <w:r w:rsidRPr="00CB39E4">
        <w:rPr>
          <w:rStyle w:val="Emphasis"/>
          <w:rFonts w:ascii="Times New Roman" w:hAnsi="Times New Roman" w:cs="Times New Roman"/>
          <w:i w:val="0"/>
          <w:color w:val="000000" w:themeColor="text1"/>
          <w:shd w:val="clear" w:color="auto" w:fill="FFFFFF"/>
        </w:rPr>
        <w:instrText>ADDIN CSL_CITATION {"citationItems":[{"id":"ITEM-1","itemData":{"ISSN":"20507399","abstract":"Due to increasing numbers of purchases in the online industry has created trust as a critical path in an online environment. In fact, it is more critical when trust has identified as crucial in online commerce. Consumers are reluctant to have a purchase intention when they distrust towards the website. Consumers nowadays, who represent the future buyers, seem to have reasons how they can trust in online commerce and ultimately lead them to have purchase intention. Drawn from social support theory, trust and purchase intention, this research empirically is to test which characters of social support (emotional and informational support) have significant influence purchase intention and to test whether the trust has a significant influence on purchase intention. Furthermore, to test the mediating effects of trust in social commerce. The research conducted in the quantitative approach and used non-probability (convenience sampling) by using questionnaire surveys. A correlation and multiple regression analyses were applied. A total of 200 respondents participated. Our results shed some lights on social commerce literature. The result confirms that there is a relationship between social supports such as emotional and informational support on purchase intention. Finding also revealed that trust as fully mediates the relationship between the variables. This research can entirely contribute to the literature by providing and introducing to both marketers and consumers by identifying the factors influencing purchase intention in social commerce.","author":[{"dropping-particle":"","family":"Makmor","given":"Nurkhalida","non-dropping-particle":"","parse-names":false,"suffix":""},{"dropping-particle":"","family":"Alam","given":"Syed Shah","non-dropping-particle":"","parse-names":false,"suffix":""},{"dropping-particle":"","family":"Aziz","given":"Norzalita Abd","non-dropping-particle":"","parse-names":false,"suffix":""}],"container-title":"International Journal of Supply Chain Management","id":"ITEM-1","issue":"5","issued":{"date-parts":[["2018"]]},"page":"572-581","title":"Social support, trust and purchase intention in social commerce era","type":"article-journal","volume":"7"},"uris":["http://www.mendeley.com/documents/?uuid=e61c98bc-849b-44cd-a1f7-13517d3fc837"]}],"mendeley":{"formattedCitation":"(Makmor et al., 2018)","manualFormatting":"Makmor et al. (2018)","plainTextFormattedCitation":"(Makmor et al., 2018)","previouslyFormattedCitation":"(Makmor et al., 2018)"},"properties":{"noteIndex":0},"schema":"https://github.com/citation-style-language/schema/raw/master/csl-citation.json"}</w:instrText>
      </w:r>
      <w:r w:rsidRPr="00CB39E4">
        <w:rPr>
          <w:rStyle w:val="Emphasis"/>
          <w:rFonts w:ascii="Times New Roman" w:hAnsi="Times New Roman" w:cs="Times New Roman"/>
          <w:i w:val="0"/>
          <w:color w:val="000000" w:themeColor="text1"/>
          <w:shd w:val="clear" w:color="auto" w:fill="FFFFFF"/>
        </w:rPr>
        <w:fldChar w:fldCharType="separate"/>
      </w:r>
      <w:r w:rsidRPr="00CB39E4">
        <w:rPr>
          <w:rStyle w:val="Emphasis"/>
          <w:rFonts w:ascii="Times New Roman" w:hAnsi="Times New Roman" w:cs="Times New Roman"/>
          <w:i w:val="0"/>
          <w:noProof/>
          <w:color w:val="000000" w:themeColor="text1"/>
          <w:shd w:val="clear" w:color="auto" w:fill="FFFFFF"/>
        </w:rPr>
        <w:t>Makmor et al. [16]</w:t>
      </w:r>
      <w:r w:rsidRPr="00CB39E4">
        <w:rPr>
          <w:rStyle w:val="Emphasis"/>
          <w:rFonts w:ascii="Times New Roman" w:hAnsi="Times New Roman" w:cs="Times New Roman"/>
          <w:i w:val="0"/>
          <w:color w:val="000000" w:themeColor="text1"/>
          <w:shd w:val="clear" w:color="auto" w:fill="FFFFFF"/>
        </w:rPr>
        <w:fldChar w:fldCharType="end"/>
      </w:r>
      <w:r w:rsidRPr="00CB39E4">
        <w:rPr>
          <w:rStyle w:val="Emphasis"/>
          <w:rFonts w:ascii="Times New Roman" w:hAnsi="Times New Roman" w:cs="Times New Roman"/>
          <w:i w:val="0"/>
          <w:color w:val="000000" w:themeColor="text1"/>
          <w:shd w:val="clear" w:color="auto" w:fill="FFFFFF"/>
        </w:rPr>
        <w:t xml:space="preserv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3390/su11082423","ISSN":"20711050","abstract":"In the context of social commerce, the influence of culture on consumers' behavior and attitude is more significant. This paper empirically analyzes the influence of social interaction (perceived risk, trust, and intimacy) on consumers' purchase intention in social commerce, and the antecedent effect of cultural dimensions (uncertainty avoidance and individualism/collectivism) on social interaction is also explored. Data were collected in China and France from consumers who had prior online shopping experience on social commerce websites. The results show that the impact of perceived risk on subsequent purchase intention in social commerce will be transferred by trust and intimacy to a certain extent. The intimacy between users contributes to trust-building, and both of their positive impacts on purchase intention would show distinct effects in different cultures. Besides, cultural dimensions are proved to have a significant effect on users' social interaction. Although high uncertainty avoidance brings perceived risk, it can promote subsequent trust-building. These findings help provide managerial insights for social commerce community to establish effective trust mechanism in a multicultural context.","author":[{"dropping-particle":"","family":"Yin","given":"Xicheng","non-dropping-particle":"","parse-names":false,"suffix":""},{"dropping-particle":"","family":"Wang","given":"Hongwei","non-dropping-particle":"","parse-names":false,"suffix":""},{"dropping-particle":"","family":"Xia","given":"Qiangwei","non-dropping-particle":"","parse-names":false,"suffix":""},{"dropping-particle":"","family":"Gu","given":"Qican","non-dropping-particle":"","parse-names":false,"suffix":""}],"container-title":"Sustainability (Switzerland)","id":"ITEM-1","issue":"8","issued":{"date-parts":[["2019"]]},"title":"How social interaction affects purchase intention in social commerce: A cultural perspective","type":"article-journal","volume":"11"},"uris":["http://www.mendeley.com/documents/?uuid=cf95c0e1-3a9f-4d5c-a537-dcacc752878a"]}],"mendeley":{"formattedCitation":"(Yin et al., 2019)","manualFormatting":"Yin et al. (2019)","plainTextFormattedCitation":"(Yin et al., 2019)","previouslyFormattedCitation":"(Yin et al., 2019)"},"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Yin et al. [19]</w:t>
      </w:r>
      <w:r w:rsidRPr="00CB39E4">
        <w:rPr>
          <w:rFonts w:ascii="Times New Roman" w:hAnsi="Times New Roman" w:cs="Times New Roman"/>
          <w:color w:val="000000" w:themeColor="text1"/>
        </w:rPr>
        <w:fldChar w:fldCharType="end"/>
      </w:r>
      <w:r w:rsidRPr="00CB39E4">
        <w:rPr>
          <w:rStyle w:val="Emphasis"/>
          <w:rFonts w:ascii="Times New Roman" w:hAnsi="Times New Roman" w:cs="Times New Roman"/>
          <w:i w:val="0"/>
          <w:color w:val="000000" w:themeColor="text1"/>
          <w:shd w:val="clear" w:color="auto" w:fill="FFFFFF"/>
        </w:rPr>
        <w:t>. The H4b hypothesis test, which examines the effect of</w:t>
      </w:r>
      <w:r w:rsidRPr="00CB39E4">
        <w:rPr>
          <w:rStyle w:val="Emphasis"/>
          <w:rFonts w:ascii="Times New Roman" w:hAnsi="Times New Roman" w:cs="Times New Roman"/>
          <w:i w:val="0"/>
          <w:color w:val="000000" w:themeColor="text1"/>
          <w:shd w:val="clear" w:color="auto" w:fill="FFFFFF"/>
          <w:lang w:val="id-ID"/>
        </w:rPr>
        <w:t xml:space="preserve"> </w:t>
      </w:r>
      <w:r w:rsidRPr="00CB39E4">
        <w:rPr>
          <w:rFonts w:ascii="Times New Roman" w:hAnsi="Times New Roman" w:cs="Times New Roman"/>
          <w:iCs/>
          <w:color w:val="000000" w:themeColor="text1"/>
        </w:rPr>
        <w:t>social support</w:t>
      </w:r>
      <w:r w:rsidRPr="00CB39E4">
        <w:rPr>
          <w:rFonts w:ascii="Times New Roman" w:hAnsi="Times New Roman" w:cs="Times New Roman"/>
          <w:color w:val="000000" w:themeColor="text1"/>
        </w:rPr>
        <w:t xml:space="preserve"> </w:t>
      </w:r>
      <w:r w:rsidRPr="00CB39E4">
        <w:rPr>
          <w:rStyle w:val="Emphasis"/>
          <w:rFonts w:ascii="Times New Roman" w:hAnsi="Times New Roman" w:cs="Times New Roman"/>
          <w:i w:val="0"/>
          <w:color w:val="000000" w:themeColor="text1"/>
          <w:shd w:val="clear" w:color="auto" w:fill="FFFFFF"/>
        </w:rPr>
        <w:t xml:space="preserve">on </w:t>
      </w:r>
      <w:r w:rsidRPr="00CB39E4">
        <w:rPr>
          <w:rFonts w:ascii="Times New Roman" w:hAnsi="Times New Roman" w:cs="Times New Roman"/>
          <w:iCs/>
          <w:color w:val="000000" w:themeColor="text1"/>
        </w:rPr>
        <w:t>behavioral intentions,</w:t>
      </w:r>
      <w:r w:rsidRPr="00CB39E4">
        <w:rPr>
          <w:rFonts w:ascii="Times New Roman" w:hAnsi="Times New Roman" w:cs="Times New Roman"/>
          <w:color w:val="000000" w:themeColor="text1"/>
        </w:rPr>
        <w:t xml:space="preserve"> also </w:t>
      </w:r>
      <w:r w:rsidRPr="00CB39E4">
        <w:rPr>
          <w:rStyle w:val="Emphasis"/>
          <w:rFonts w:ascii="Times New Roman" w:hAnsi="Times New Roman" w:cs="Times New Roman"/>
          <w:i w:val="0"/>
          <w:color w:val="000000" w:themeColor="text1"/>
          <w:shd w:val="clear" w:color="auto" w:fill="FFFFFF"/>
        </w:rPr>
        <w:t>resulted positively and in line with the research by</w:t>
      </w:r>
      <w:r w:rsidRPr="00CB39E4">
        <w:rPr>
          <w:rFonts w:ascii="Times New Roman" w:hAnsi="Times New Roman" w:cs="Times New Roman"/>
          <w:color w:val="000000" w:themeColor="text1"/>
        </w:rPr>
        <w:t xml:space="preserv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8/14684521011099414","ISBN":"1468452101109","ISSN":"14684527","abstract":"Purpose: This paper aims to improve understanding of the reasons why people trust the information about product recommendations on social shopping networks of websites, a new e-commerce method which combines social networking and shopping, and to investigate the impact of the trust on the consumers' intention to purchase products from the online shop of a website. Design/methodology/ approach: An online survey instrument was developed to gather data, and 1,219 questionnaires were used to test the relationships in the proposed model. Findings: The results indicated that perceived ability, perceived benevolence/integrity, perceived critical mass, and trust in a website were four important antecedents of trust in product recommendation in a social networking site. In addition trust in product recommendations can influence the consumers' intention to purchase from the website through increasing their intention to purchase the products. Research limitations/implications: The research model demonstrated the importance of trust in product recommendations to online consumers' transaction intention. Practical implications: The results of the study showed that trust in product recommendations will influence consumers' purchase intentions. Therefore a social shopping website or the websites transforming into social shopping websites should put more emphasis on ways to establish the virtual communities or social networks which can provide the information about product recommendations that consumers trust. Originality/value: The study provides a comprehensive framework of the antecedents and effects of consumers' trust in recommendations in the context of social shopping. © Emerald Group Publishing Limited.","author":[{"dropping-particle":"","family":"Hsiao","given":"Kuo Lun","non-dropping-particle":"","parse-names":false,"suffix":""},{"dropping-particle":"","family":"Lin","given":"Judy Chuan Chuan","non-dropping-particle":"","parse-names":false,"suffix":""},{"dropping-particle":"","family":"Wang","given":"Xiang Ying","non-dropping-particle":"","parse-names":false,"suffix":""},{"dropping-particle":"","family":"Lu","given":"Hsi Peng","non-dropping-particle":"","parse-names":false,"suffix":""},{"dropping-particle":"","family":"Yu","given":"Hueiju","non-dropping-particle":"","parse-names":false,"suffix":""}],"container-title":"Online Information Review","id":"ITEM-1","issue":"6","issued":{"date-parts":[["2010"]]},"page":"935-953","title":"Antecedents and consequences of trust in online product recommendations an empirical study in social shopping","type":"article-journal","volume":"34"},"uris":["http://www.mendeley.com/documents/?uuid=853730e1-55f8-4f2a-b965-5f16ae249e54"]}],"mendeley":{"formattedCitation":"(Hsiao et al., 2010)","manualFormatting":"Hsiao et al. (2010)","plainTextFormattedCitation":"(Hsiao et al., 2010)","previouslyFormattedCitation":"(Hsiao et al., 2010)"},"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Hsiao et al. [80]</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2753/JEC1086-4415160204","ISBN":"1086441516","ISSN":"10864415","abstract":"Social commerce is emerging as an important platform in e-commerce, primarily due to the increased popularity of social networking sites such as Facebook, Linkedln, and Twitter. To understand the user's social sharing and social shopping intention in social networking Web sites, we conducted an empirical study on a popular microblog to investigate how social factors such as social support and relationship quality affect the user's intention of future participation in social commerce. The results indicate that both factors play a critical role. Social support and Web site quality positively influence the user's intention to use social commerce and to continue using a social networking site. These effects are found to be mediated by the quality of the relationship between the user and the social networking Web site. Our findings not only help researchers interpret why social commerce has become popular, but also assist practitioners in developing better social commerce strategy.","author":[{"dropping-particle":"","family":"Liang","given":"Ting Peng","non-dropping-particle":"","parse-names":false,"suffix":""},{"dropping-particle":"","family":"Ho","given":"Yi Ting","non-dropping-particle":"","parse-names":false,"suffix":""},{"dropping-particle":"","family":"Li","given":"Yu Wen","non-dropping-particle":"","parse-names":false,"suffix":""},{"dropping-particle":"","family":"Turban","given":"Efraim","non-dropping-particle":"","parse-names":false,"suffix":""}],"container-title":"International Journal of Electronic Commerce","id":"ITEM-1","issue":"2","issued":{"date-parts":[["2011"]]},"page":"69-90","title":"What drives social commerce: The role of social support and relationship quality","type":"article-journal","volume":"16"},"uris":["http://www.mendeley.com/documents/?uuid=4c9e5c22-2b86-4ca8-8738-0fc8c01dc433"]}],"mendeley":{"formattedCitation":"(Liang et al., 2011)","manualFormatting":"Liang et al. (2011)","plainTextFormattedCitation":"(Liang et al., 2011)","previouslyFormattedCitation":"(Liang et al., 2011)"},"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Liang et al. [39]</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7819/rbgn.v21i5.4025","ISSN":"19830807","abstract":"Purpose – This study refers to the social support and trust theories to explore what kind of factors affect the users’ intention to adopt MSC. Design/methodology/approach – A total of 207 subjects who had previously experienced or known about MSC were identified and partial least squares were performed to analyse the measurement and structural models. Findings – The results indicated that MSC purchase intentions are affected significantly by four other factors (social support, perceived usefulness, subjective norm, and trust) and trust, in turn, is affected by three factors (social support, perceived usefulness, and subjective norms). Originality/value – First, this study examines the mechanism of trust formation and actions in the MSC context. Second, this study contributes by confirming the important role of social factors in the MSC context. Third, the study expands the social support theory. Finally, our research provides empirical evidence for enterprises that have adopted MSC to support their marketing strategy and programmes.","author":[{"dropping-particle":"","family":"Liu","given":"Yong","non-dropping-particle":"","parse-names":false,"suffix":""},{"dropping-particle":"","family":"Su","given":"Xiaowei","non-dropping-particle":"","parse-names":false,"suffix":""},{"dropping-particle":"","family":"Du","given":"Xiaojing","non-dropping-particle":"","parse-names":false,"suffix":""},{"dropping-particle":"","family":"Cui","given":"Fu","non-dropping-particle":"","parse-names":false,"suffix":""}],"container-title":"Revista Brasileira de Gestao de Negocios","id":"ITEM-1","issue":"5","issued":{"date-parts":[["2019"]]},"page":"839-860","title":"How social support motivates trust and purchase intentions in mobile social commerce","type":"article-journal","volume":"21"},"uris":["http://www.mendeley.com/documents/?uuid=f228fda9-9163-464a-8b89-6fac245109ec"]}],"mendeley":{"formattedCitation":"(Y. Liu et al., 2019)","manualFormatting":"Liu et al. (2019)","plainTextFormattedCitation":"(Y. Liu et al., 2019)","previouslyFormattedCitation":"(Y. Liu et al., 2019)"},"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Liu et al. [15]</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ISSN":"20507399","abstract":"Due to increasing numbers of purchases in the online industry has created trust as a critical path in an online environment. In fact, it is more critical when trust has identified as crucial in online commerce. Consumers are reluctant to have a purchase intention when they distrust towards the website. Consumers nowadays, who represent the future buyers, seem to have reasons how they can trust in online commerce and ultimately lead them to have purchase intention. Drawn from social support theory, trust and purchase intention, this research empirically is to test which characters of social support (emotional and informational support) have significant influence purchase intention and to test whether the trust has a significant influence on purchase intention. Furthermore, to test the mediating effects of trust in social commerce. The research conducted in the quantitative approach and used non-probability (convenience sampling) by using questionnaire surveys. A correlation and multiple regression analyses were applied. A total of 200 respondents participated. Our results shed some lights on social commerce literature. The result confirms that there is a relationship between social supports such as emotional and informational support on purchase intention. Finding also revealed that trust as fully mediates the relationship between the variables. This research can entirely contribute to the literature by providing and introducing to both marketers and consumers by identifying the factors influencing purchase intention in social commerce.","author":[{"dropping-particle":"","family":"Makmor","given":"Nurkhalida","non-dropping-particle":"","parse-names":false,"suffix":""},{"dropping-particle":"","family":"Alam","given":"Syed Shah","non-dropping-particle":"","parse-names":false,"suffix":""},{"dropping-particle":"","family":"Aziz","given":"Norzalita Abd","non-dropping-particle":"","parse-names":false,"suffix":""}],"container-title":"International Journal of Supply Chain Management","id":"ITEM-1","issue":"5","issued":{"date-parts":[["2018"]]},"page":"572-581","title":"Social support, trust and purchase intention in social commerce era","type":"article-journal","volume":"7"},"uris":["http://www.mendeley.com/documents/?uuid=e61c98bc-849b-44cd-a1f7-13517d3fc837"]}],"mendeley":{"formattedCitation":"(Makmor et al., 2018)","manualFormatting":"Makmor et al. (2018)","plainTextFormattedCitation":"(Makmor et al., 2018)","previouslyFormattedCitation":"(Makmor et al., 2018)"},"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Makmor et al. [16]</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3390/su11082423","ISSN":"20711050","abstract":"In the context of social commerce, the influence of culture on consumers' behavior and attitude is more significant. This paper empirically analyzes the influence of social interaction (perceived risk, trust, and intimacy) on consumers' purchase intention in social commerce, and the antecedent effect of cultural dimensions (uncertainty avoidance and individualism/collectivism) on social interaction is also explored. Data were collected in China and France from consumers who had prior online shopping experience on social commerce websites. The results show that the impact of perceived risk on subsequent purchase intention in social commerce will be transferred by trust and intimacy to a certain extent. The intimacy between users contributes to trust-building, and both of their positive impacts on purchase intention would show distinct effects in different cultures. Besides, cultural dimensions are proved to have a significant effect on users' social interaction. Although high uncertainty avoidance brings perceived risk, it can promote subsequent trust-building. These findings help provide managerial insights for social commerce community to establish effective trust mechanism in a multicultural context.","author":[{"dropping-particle":"","family":"Yin","given":"Xicheng","non-dropping-particle":"","parse-names":false,"suffix":""},{"dropping-particle":"","family":"Wang","given":"Hongwei","non-dropping-particle":"","parse-names":false,"suffix":""},{"dropping-particle":"","family":"Xia","given":"Qiangwei","non-dropping-particle":"","parse-names":false,"suffix":""},{"dropping-particle":"","family":"Gu","given":"Qican","non-dropping-particle":"","parse-names":false,"suffix":""}],"container-title":"Sustainability (Switzerland)","id":"ITEM-1","issue":"8","issued":{"date-parts":[["2019"]]},"title":"How social interaction affects purchase intention in social commerce: A cultural perspective","type":"article-journal","volume":"11"},"uris":["http://www.mendeley.com/documents/?uuid=cf95c0e1-3a9f-4d5c-a537-dcacc752878a"]}],"mendeley":{"formattedCitation":"(Yin et al., 2019)","manualFormatting":"Yin et al. (2019)","plainTextFormattedCitation":"(Yin et al., 2019)","previouslyFormattedCitation":"(Yin et al., 2019)"},"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Yin et al. [19]</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They confirmed that social support positively influences users' intention to continue using the platform. Thus, trust and behavioral intentions qualify as mediating variables in building consumer relationships, which means that most of the respondents in this study have trust and intend to revisit the marketplace in Indonesia.</w:t>
      </w:r>
    </w:p>
    <w:p w14:paraId="479D1A38" w14:textId="77777777" w:rsidR="006E6814" w:rsidRPr="00CB39E4" w:rsidRDefault="006E6814" w:rsidP="001A178E">
      <w:pPr>
        <w:pStyle w:val="NormalWeb"/>
        <w:snapToGrid w:val="0"/>
        <w:spacing w:beforeLines="50" w:before="180" w:beforeAutospacing="0" w:after="0" w:afterAutospacing="0" w:line="276" w:lineRule="auto"/>
        <w:jc w:val="both"/>
        <w:textAlignment w:val="top"/>
        <w:rPr>
          <w:rFonts w:ascii="Times New Roman" w:hAnsi="Times New Roman" w:cs="Times New Roman"/>
          <w:iCs/>
          <w:color w:val="000000" w:themeColor="text1"/>
          <w:shd w:val="clear" w:color="auto" w:fill="FFFFFF"/>
        </w:rPr>
      </w:pPr>
      <w:r w:rsidRPr="00CB39E4">
        <w:rPr>
          <w:rFonts w:ascii="Times New Roman" w:hAnsi="Times New Roman" w:cs="Times New Roman"/>
          <w:color w:val="000000" w:themeColor="text1"/>
        </w:rPr>
        <w:t xml:space="preserve">In this study, the function of the mediator satisfaction was observed, because it was between the perceived level of e-service quality and trust. The results of this study show </w:t>
      </w:r>
      <w:r w:rsidRPr="00CB39E4">
        <w:rPr>
          <w:rFonts w:ascii="Times New Roman" w:hAnsi="Times New Roman" w:cs="Times New Roman"/>
          <w:color w:val="000000" w:themeColor="text1"/>
        </w:rPr>
        <w:lastRenderedPageBreak/>
        <w:t xml:space="preserve">how perceived service quality has a direct and profound effect on the level of consumer satisfaction on the platform. Furthermore, the level of satisfaction acts positively and directly on trust. The results of hypothesis testing (H5) state that satisfaction has a positive effect on trust. This is in line with previous research by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16/j.im.2005.01.002","ISSN":"03787206","abstract":"We performed a study to determine the influence that perceived usability has on the user's loyalty to websites that they visit. The results of the empirical analysis confirmed that the trust of the user increases when the user perceived that the system was usable and that there was a consequent increase in the degree of website loyalty. In the same way, greater usability was found to have a positive influence on user satisfaction, and this also generated greater website loyalty. Finally, it was found that user trust was partially dependent on the degree of consumer website satisfaction. © 2005 Elsevier B.V. All rights reserved.","author":[{"dropping-particle":"","family":"Flavián","given":"Carlos","non-dropping-particle":"","parse-names":false,"suffix":""},{"dropping-particle":"","family":"Guinalíu","given":"Miguel","non-dropping-particle":"","parse-names":false,"suffix":""},{"dropping-particle":"","family":"Gurrea","given":"Raquel","non-dropping-particle":"","parse-names":false,"suffix":""}],"container-title":"Information and Management","id":"ITEM-1","issue":"1","issued":{"date-parts":[["2006"]]},"page":"1-14","title":"The role played by perceived usability, satisfaction and consumer trust on website loyalty","type":"article-journal","volume":"43"},"uris":["http://www.mendeley.com/documents/?uuid=3cbe4383-7797-482c-ab14-d0bbacbd1d38"]}],"mendeley":{"formattedCitation":"(Flavián et al., 2006)","manualFormatting":"Flavián et al. (2006)","plainTextFormattedCitation":"(Flavián et al., 2006)","previouslyFormattedCitation":"(Flavián et al., 2006)"},"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Flavián et al. [54]</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and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8/08876040610691275","ISSN":"08876045","abstract":"Purpose - The purpose of this paper is to demonstrate spill-over effects from customer perceptions of trust in and satisfaction with a brand to customer evaluations of a retailer and, ultimately, repurchase intentions. Design/methodology/approach - A conceptual model is developed and tested using structural equation modeling. Specifically, recent procedures for assessing direct and mediated effects are adoped. Findings - The findings demonstrate that customer trust in and satisfaction with a retailer mediate the effects of brand trust and satisfaction on customer repurchase intentions. Research limitations/implications - This research provides a preliminary examination of the relationship between brands, retailers, and consumers. The results suggest that halo effects exist between customer perceptions of brands and retailers. Future research could attempt to discern how this transference from brand to retailer occurs and replicate these findings in other industries or product types. Practical implications - The findings suggest that managers must realize that perceptions of brands are transferred to the retailers that carry these products. However, in order for customers to return, a retailer must satisfy them and earn their trust, since the effects of brands are indirect. Originality/value - This paper extends findings of transference in retail service settings by demonstrating that customer evaluations of brands can spill over and influence customer perceptions of a retailer.","author":[{"dropping-particle":"","family":"Zboja","given":"James J.","non-dropping-particle":"","parse-names":false,"suffix":""},{"dropping-particle":"","family":"Voorhees","given":"Clay M.","non-dropping-particle":"","parse-names":false,"suffix":""}],"container-title":"Journal of Services Marketing","id":"ITEM-1","issue":"6","issued":{"date-parts":[["2006"]]},"page":"381-390","title":"The impact of brand trust and satisfaction on retailer repurchase intentions","type":"article-journal","volume":"20"},"uris":["http://www.mendeley.com/documents/?uuid=b3192a33-f56a-4dcb-a6be-c23d3d255aee"]}],"mendeley":{"formattedCitation":"(Zboja &amp; Voorhees, 2006)","manualFormatting":"Zboja &amp; Voorhees, (2006)","plainTextFormattedCitation":"(Zboja &amp; Voorhees, 2006)","previouslyFormattedCitation":"(Zboja &amp; Voorhees, 2006)"},"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Zboja &amp; Voorhees [77]</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The satisfaction-trust relationship found in previous research also applies to the marketplace in this study. Finally, it was found that the user's trust partly depends on consumer satisfaction with the marketplace.</w:t>
      </w:r>
      <w:r w:rsidRPr="00CB39E4">
        <w:rPr>
          <w:noProof/>
          <w:lang w:val="en-GB" w:eastAsia="en-GB"/>
        </w:rPr>
        <w:t xml:space="preserve"> </w:t>
      </w:r>
    </w:p>
    <w:p w14:paraId="7103A311" w14:textId="77777777" w:rsidR="006E6814" w:rsidRPr="00CB39E4" w:rsidRDefault="006E6814" w:rsidP="001A178E">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CB39E4">
        <w:rPr>
          <w:rFonts w:ascii="Times New Roman" w:hAnsi="Times New Roman" w:cs="Times New Roman"/>
          <w:color w:val="000000" w:themeColor="text1"/>
        </w:rPr>
        <w:t xml:space="preserve">The results of the sixth hypothesis test (H6) show that satisfaction has a positive influence on behavioral intentions. The satisfaction mediation test has been successful, and these findings are consistent with previous studies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8/JTF-12-2016-0059","ISBN":"1220160059","ISSN":"2055592X","abstract":"Purpose: The study presents the push–pull motives and behavioural intentions of youth tourists and how these provide the foundation for the planning and development of Ghana’s tourism future. Since youth tourism (YT) is regarded as a niche market globally, the purpose of this paper is to identify the prospects of this form of tourism in a developing nation. Design/methodology/approach: The study has utilised a convenience sampling approach in gathering data from 557 youth tourists, adapting existing instruments for measuring push–pull motives, satisfaction and behavioural intentions. The reliability and validity of the instruments were established through confirmatory factor analysis, exploratory factor analysis and Cronbach’s α analyses. Structural equation modelling is used to establish relationships. Findings: The results revealed the positive effects of push and pull factors on tourists’ satisfaction as well as the significant influence of tourists’ satisfaction on youth behavioural intentions. However, push factors positively influenced pull factors of youth tourists. Research limitations/implications: The conclusion and recommendations of this study might not be congruent with the factors that motivate adults or student tourism, satisfaction and behavioural intentions. Practical implications: The findings of the research validate the viability of YT activities and the behavioural intentions for future tourism market in Ghana. Ghana’s tourism sector should design interesting and competitive offers that attract youth tourists and address tourism growth. Originality/value: To date, investigation into motives, satisfaction and behavioural intentions of youth tourists as the basis for future tourism development remains a virgin field in Ghana. This study has timely attempted to address this gap.","author":[{"dropping-particle":"","family":"Preko","given":"Alexander","non-dropping-particle":"","parse-names":false,"suffix":""},{"dropping-particle":"","family":"Doe","given":"Frederick","non-dropping-particle":"","parse-names":false,"suffix":""},{"dropping-particle":"","family":"Dadzie","given":"Samuel Ato","non-dropping-particle":"","parse-names":false,"suffix":""}],"container-title":"Journal of Tourism Futures","id":"ITEM-1","issue":"1","issued":{"date-parts":[["2019"]]},"page":"5-21","title":"The future of youth tourism in Ghana: motives, satisfaction and behavioural intentions","type":"article-journal","volume":"5"},"uris":["http://www.mendeley.com/documents/?uuid=e9151755-91ee-44d1-8f8a-1dd43062ccab"]}],"mendeley":{"formattedCitation":"(Preko et al., 2019)","manualFormatting":"(Preko et al., 2019; Suhail &amp; Srinivasulu, 2020)","plainTextFormattedCitation":"(Preko et al., 2019)","previouslyFormattedCitation":"(Preko et al., 2019)"},"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57</w:t>
      </w:r>
      <w:r w:rsidR="006A1EEC">
        <w:rPr>
          <w:rFonts w:ascii="Times New Roman" w:hAnsi="Times New Roman" w:cs="Times New Roman"/>
          <w:noProof/>
          <w:color w:val="000000" w:themeColor="text1"/>
        </w:rPr>
        <w:t>]</w:t>
      </w:r>
      <w:r w:rsidRPr="00CB39E4">
        <w:rPr>
          <w:rFonts w:ascii="Times New Roman" w:hAnsi="Times New Roman" w:cs="Times New Roman"/>
          <w:noProof/>
          <w:color w:val="000000" w:themeColor="text1"/>
        </w:rPr>
        <w:t xml:space="preserve">, </w:t>
      </w:r>
      <w:r w:rsidR="006A1EEC">
        <w:rPr>
          <w:rFonts w:ascii="Times New Roman" w:hAnsi="Times New Roman" w:cs="Times New Roman"/>
          <w:noProof/>
          <w:color w:val="000000" w:themeColor="text1"/>
        </w:rPr>
        <w:t>[</w:t>
      </w:r>
      <w:r w:rsidRPr="00CB39E4">
        <w:rPr>
          <w:rFonts w:ascii="Times New Roman" w:hAnsi="Times New Roman" w:cs="Times New Roman"/>
          <w:noProof/>
          <w:color w:val="000000" w:themeColor="text1"/>
        </w:rPr>
        <w:t>43]</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Therefore, it highlights the importance of buyer satisfaction in mediating the relationship between e-service quality and behavioral intentions. The quality of online services is a major determinant of customer satisfaction and the sustainability of a company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108/EL-10-2013-0193","ISBN":"0959055051058","ISSN":"02640473","abstract":"Purpose - The purpose of this paper is to investigate service quality of e-commerce Websites in online platform and their contribution on e-business promotion. Design/methodology/approach - The online survey was performed on a survey portal provided by Nepal Telecom in Nepal. Findings - The findings of this study suggest that information quality and online service quality were the key determinants for user satisfaction and sustainability of e-commerce technology. Research limitations/implications - Research opportunities of web services and e-commerce area are fruitful and important for both academics and practitioners. Practical implications - The findings on online service quality of e-commerce technology will be useful for current management practice such as making business policies and strategies and sharing information to managers and organization leaders. This study can be used for e-commerce Website operators wishing to enhance the competitiveness of their Websites in the highly competitive online market. Originality/value - E-commerce is considered an excellent alternative for individuals and companies to reach new customers. Service quality delivery through Internet is an essential strategy to success, more important than price and web presence. The e-commerce Website has been identified as having a significant impact on business activities in solving the geographical problem.Anumber of performance problems have been observed for e-commerce Websites, and much work has gone into characterizing the performance of web-servers and Internet applications.","author":[{"dropping-particle":"","family":"Sharma","given":"Gajendra","non-dropping-particle":"","parse-names":false,"suffix":""},{"dropping-particle":"","family":"Lijuan","given":"Wang","non-dropping-particle":"","parse-names":false,"suffix":""}],"container-title":"Electronic Library","id":"ITEM-1","issue":"3","issued":{"date-parts":[["2015"]]},"page":"468-485","title":"The effects of online service quality of e-commerce Websites on user satisfaction","type":"article-journal","volume":"33"},"uris":["http://www.mendeley.com/documents/?uuid=6ff9b53d-71d4-4d7c-a543-abcd4bdb2539"]}],"mendeley":{"formattedCitation":"(Sharma &amp; Lijuan, 2015)","manualFormatting":"(Sharma &amp; Lijuan, 2015)","plainTextFormattedCitation":"(Sharma &amp; Lijuan, 2015)","previouslyFormattedCitation":"(Sharma &amp; Lijuan, 2015)"},"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7]</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According to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016/j.heliyon.2019.e02690","ISSN":"24058440","abstract":"The purpose of this study is to develop new knowledge to better understand the most important dimensions of e-service quality that have impact on customer satisfaction, customer trust, and customer behavior, building on existing literature on e-service quality in online shopping. This study focuses on the four-dimensions of e-service quality model that better predict customer behavior. It not only tests the impact of customer satisfaction on customer behavior such as repurchase intention, word of mouth, and site revisit, but also the impact of customer trust. The result is expected to extend the knowledge about different country culture vis-á-vis different relevance of e-service quality attributes. Data from an online survey of 355 Indonesian online consumers was used to test the research model using structural equation modelling. The analytical results showed that three dimensions of e-service quality, namely website design, security/privacy and fulfilment affect overall e-service quality. Meanwhile, customer service is not significantly related to overall e-service quality. Overall e-service quality is statistically significantly related to customer behavior. Future research should consider a variety of product segments and/or other industries to make sure that the measurement works equally well. In other industry setting, the measurement may need to be adjusted. Future research could also use different methodologies such as focus group and interviews.","author":[{"dropping-particle":"","family":"Rita","given":"Paulo","non-dropping-particle":"","parse-names":false,"suffix":""},{"dropping-particle":"","family":"Oliveira","given":"Tiago","non-dropping-particle":"","parse-names":false,"suffix":""},{"dropping-particle":"","family":"Farisa","given":"Almira","non-dropping-particle":"","parse-names":false,"suffix":""}],"container-title":"c","id":"ITEM-1","issue":"10","issued":{"date-parts":[["2019"]]},"page":"e02690","publisher":"Elsevier Ltd","title":"The impact of e-service quality and customer satisfaction on customer behavior in online shopping","type":"article-journal","volume":"5"},"uris":["http://www.mendeley.com/documents/?uuid=6099bd8e-8900-4c60-ae29-53f7c80c7f40"]}],"mendeley":{"formattedCitation":"(Rita et al., 2019)","manualFormatting":"Rita et al. (2019)","plainTextFormattedCitation":"(Rita et al., 2019)","previouslyFormattedCitation":"(Rita et al., 2019)"},"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Rita et al. [23]</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customers who are satisfied with the quality of service received will show behavioral intentions in the form of repurchasing intentions, word of mouth, and revisiting a site. The results of this study are in line with their statement that respondents who are satisfied with the services provided by a marketplace, then they will show loyal behavior and influence others to make purchases.</w:t>
      </w:r>
    </w:p>
    <w:p w14:paraId="3393C361" w14:textId="77777777" w:rsidR="006E6814" w:rsidRPr="00CB39E4" w:rsidRDefault="006E6814" w:rsidP="001A178E">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CB39E4">
        <w:rPr>
          <w:rFonts w:ascii="Times New Roman" w:hAnsi="Times New Roman" w:cs="Times New Roman"/>
          <w:color w:val="000000" w:themeColor="text1"/>
        </w:rPr>
        <w:t xml:space="preserve">This study also found that e-service quality has a positive effect on repurchase through satisfaction, trust, and behavioral intention. The results of the H7a test show that trust has a positive effect on behavioral intention, and the H7b test also shows that trust has a direct impact on repurchas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2478/foli-2018-0019","ISBN":"0000000339810","ISSN":"1898-0198","abstract":"The increasing use of the Internet as a commercial sales channel arouses interest in understanding key issues in building customer relationships. Confidence is considered the key to the success of building these relationships. Considering the differences between online and offline sales, the antecedents and consequences of trust deserve a reconsideration. This research identifies satisfaction and knowledge as key factors related to trust in the context of online sales. The findings from this study suggest that people buy online more often if they see a higher level of trust in e-commerce and have more experience in using the web. Customer satisfaction can be influenced by the level of trust as well as the user’s experience and knowledge about the distribution channel as well as the e-seller. It seems that people with a higher level of satisfaction with shopping become loyal customers and more often participate in e-commerce. Positive experience and the ability to monitor purchases favors the development of the e-commerce market in Poland. These results complement earlier arrangements for e-commerce and shed light on how to establish a trust relationship on the World Wide Web.","author":[{"dropping-particle":"","family":"Rybak","given":"Anna","non-dropping-particle":"","parse-names":false,"suffix":""}],"container-title":"Folia Oeconomica Stetinensia","id":"ITEM-1","issue":"2","issued":{"date-parts":[["2018"]]},"page":"59-71","title":"Consumer Trust in E-Commerce: The Case of Poland","type":"article-journal","volume":"18"},"uris":["http://www.mendeley.com/documents/?uuid=c16e051a-af85-4961-bc11-b9d666820b97"]}],"mendeley":{"formattedCitation":"(Rybak, 2018)","manualFormatting":"Rybak (2018)","plainTextFormattedCitation":"(Rybak, 2018)","previouslyFormattedCitation":"(Rybak, 2018)"},"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Rybak [51]</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explained that people would often buy online if they have more experience using the platform and have a higher level of trust also stated that the trust of customers towards the brand has a significant effect on loyalty.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15722/jds.17.10.201910.27","ISSN":"20937717","abstract":"Purpose - This study explores the relationships between e-Marketing and perceived service quality with brand trust and loyalty towards the brand of mobile telephone operators in Kosovo. Research design, data, and methodology - The conceptual model of four constructs was developed, while each construct consisted of the set of variables measured by using five-point Likert scale. The primary data was collected via an online survey through SurveyMonkey, distributed via Facebook and email. The collected data were cleaned, validated and tested for its consistency through Cronbach's Alpha; ensured that five assumptions of multiple linear regression are met. To assess the relationships between outcome variable and dependent variables of the model, performed the bivariate correlation, simple, multiple linear and hierarchical regression. Results - Perceived service quality has a positive significant effect on brand trust and loyalty. e-Marketing presents moderating direct effect on brand loyalty, and slightly higher effect through brand trust of the mobile telephone operators in Kosovo. Conclusions - The perceived service quality and brand trust are key determinants in achieving brand loyalty in telecommunication industry, followed by e-Marketing as means to creating expectations, delivering on promise to meet customers' perceptions for service quality with a purpose of building trust, that leads to loyalty towards the brands of mobile operators in Kosovo.","author":[{"dropping-particle":"","family":"UKAJ","given":"Fatos","non-dropping-particle":"","parse-names":false,"suffix":""},{"dropping-particle":"","family":"MULLATAHIRI","given":"Vjosa","non-dropping-particle":"","parse-names":false,"suffix":""}],"container-title":"Journal of Distribution Science","id":"ITEM-1","issue":"10","issued":{"date-parts":[["2019"]]},"page":"27-39","title":"The Relationships among Service Quality and e-Marketing with Trust and Loyalty to Brands of Mobile Telephone Operators in Kosovo","type":"article-journal","volume":"17"},"uris":["http://www.mendeley.com/documents/?uuid=e404d5e4-8685-434e-82bc-96a0acff19fe"]}],"mendeley":{"formattedCitation":"(UKAJ &amp; MULLATAHIRI, 2019)","manualFormatting":"Ukaj &amp; Mullatahiri (2019)","plainTextFormattedCitation":"(UKAJ &amp; MULLATAHIRI, 2019)","previouslyFormattedCitation":"(UKAJ &amp; MULLATAHIRI, 2019)"},"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Ukaj &amp; Mullatahiri [13]</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also noted that the trust of customers in the brand substantial impact on loyalty. The findings from this study are in line with their statement that when consumers get a positive experience with the services and products they receive, the satisfaction </w:t>
      </w:r>
      <w:r w:rsidRPr="00CB39E4">
        <w:rPr>
          <w:rFonts w:ascii="Times New Roman" w:hAnsi="Times New Roman" w:cs="Times New Roman"/>
          <w:color w:val="000000" w:themeColor="text1"/>
          <w:lang w:val="en-GB"/>
        </w:rPr>
        <w:t>and</w:t>
      </w:r>
      <w:r w:rsidRPr="00CB39E4">
        <w:rPr>
          <w:rFonts w:ascii="Times New Roman" w:hAnsi="Times New Roman" w:cs="Times New Roman"/>
          <w:color w:val="000000" w:themeColor="text1"/>
        </w:rPr>
        <w:t xml:space="preserve"> the trust of consumers in a brand increases, which directly has a positive effect on behavioral intentions and repurchase.</w:t>
      </w:r>
    </w:p>
    <w:p w14:paraId="46BB31FC" w14:textId="2FD687BA" w:rsidR="001A178E" w:rsidRDefault="006E6814" w:rsidP="001A178E">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CB39E4">
        <w:rPr>
          <w:rFonts w:ascii="Times New Roman" w:hAnsi="Times New Roman" w:cs="Times New Roman"/>
          <w:color w:val="000000" w:themeColor="text1"/>
        </w:rPr>
        <w:t xml:space="preserve">This study also discusses the relationship between behavioral intentions and repurchases. Behavioral intentions can be captured by intentions to recommend and revisit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3390/SU12010333","ISSN":"20711050","abstract":"Mega-sporting events can bring diverse benefits to the hosting areas, such as job creation and image improvement. However, only a handful of studies have explored the antecedents of destination image-which plays a crucial role in eliciting certain tourist behaviors-and personal involvement. To fill this gap, this study evaluates the relationships among personal involvement, destination image, place attachment, and behavioral intentions in the context of sporting event tourism to provide destination managers useful information for sustainable sports tourism development. We gathered information from 374 international tourists at the FINA (Federation Internationale de Natation-International Swimming Federation) World Masters Championships Gwangju 2019 in South Korea. We used structural equation modeling was used along with maximum likelihood estimation to examine the predicted relationships. The findings show the positive impacts of (a) personal involvement on destination image, (b) destination image on place attachment, and (c) place attachment on behavioral intentions. Furthermore, (d) place attachment dictated the relationship between destination image and behavioral intentions. The findings confirm the significant role personal involvement plays in the improvement of a destination's image. To ensure sustainable sports tourism, destination managers are advised to pay close attention to research findings on destination image in the development of their plans.","author":[{"dropping-particle":"","family":"Jeong","given":"Yunduk","non-dropping-particle":"","parse-names":false,"suffix":""},{"dropping-particle":"","family":"Yu","given":"Andrew","non-dropping-particle":"","parse-names":false,"suffix":""},{"dropping-particle":"","family":"Kim","given":"Suk Kyu","non-dropping-particle":"","parse-names":false,"suffix":""}],"container-title":"Sustainability (Switzerland)","id":"ITEM-1","issue":"1","issued":{"date-parts":[["2020"]]},"page":"1-16","title":"The antecedents of tourists' behavioral intentions at sporting events: The case of South Korea","type":"article-journal","volume":"12"},"uris":["http://www.mendeley.com/documents/?uuid=a6fdaa1a-b835-4803-a0f1-c71de4b6a3d9"]}],"mendeley":{"formattedCitation":"(Jeong et al., 2020)","plainTextFormattedCitation":"(Jeong et al., 2020)","previouslyFormattedCitation":"(Jeong et al., 2020)"},"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59]</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xml:space="preserve">. Neither revisits intention nor purchase intention is an attitude measure but an observable accurate behavioral measure like repurchase </w:t>
      </w:r>
      <w:r w:rsidRPr="00CB39E4">
        <w:rPr>
          <w:rFonts w:ascii="Times New Roman" w:hAnsi="Times New Roman" w:cs="Times New Roman"/>
          <w:color w:val="000000" w:themeColor="text1"/>
        </w:rPr>
        <w:fldChar w:fldCharType="begin" w:fldLock="1"/>
      </w:r>
      <w:r w:rsidRPr="00CB39E4">
        <w:rPr>
          <w:rFonts w:ascii="Times New Roman" w:hAnsi="Times New Roman" w:cs="Times New Roman"/>
          <w:color w:val="000000" w:themeColor="text1"/>
        </w:rPr>
        <w:instrText>ADDIN CSL_CITATION {"citationItems":[{"id":"ITEM-1","itemData":{"DOI":"10.4067/S0718-18762020000300103","ISBN":"0718187620200","ISSN":"07181876","abstract":"This study proposes an explanatory model of repurchase behaviour in web-stores introducing certain relationships not taken into consideration before. However, some established relationships are taken from the literature, such as that between web-store quality, satisfaction and trust. A detailed exploration of measurements was performed to design a structured questionnaire. With a sample of n=500 web-store buyers, a structural statistic model was developed to confirm the hypotheses that support the model. A high degree of determination for behavioural intentions was found, and a moderate one for repurchase. Contrasting with previous research, this model proposes product brand perception and store brand perception as predictors of trust and intentions in a web-store. As the final dependent variable, a multi-item measurement for repurchase is proposed, tested and discussed; this has not been attempted before for this kind of model.","author":[{"dropping-particle":"","family":"Vásquez","given":"Fabiola","non-dropping-particle":"","parse-names":false,"suffix":""},{"dropping-particle":"","family":"Vera-Martínez","given":"Jorge","non-dropping-particle":"","parse-names":false,"suffix":""}],"container-title":"Journal of Theoretical and Applied Electronic Commerce Research","id":"ITEM-1","issue":"3","issued":{"date-parts":[["2020"]]},"page":"20-36","title":"From e-quality and brand perceptions to repurchase: A model to explain purchase behaviour in a web-store","type":"article-journal","volume":"15"},"uris":["http://www.mendeley.com/documents/?uuid=932de8bb-9859-4413-8ce1-2da1b69e426a"]}],"mendeley":{"formattedCitation":"(Vásquez &amp; Vera-Martínez, 2020)","plainTextFormattedCitation":"(Vásquez &amp; Vera-Martínez, 2020)","previouslyFormattedCitation":"(Vásquez &amp; Vera-Martínez, 2020)"},"properties":{"noteIndex":0},"schema":"https://github.com/citation-style-language/schema/raw/master/csl-citation.json"}</w:instrText>
      </w:r>
      <w:r w:rsidRPr="00CB39E4">
        <w:rPr>
          <w:rFonts w:ascii="Times New Roman" w:hAnsi="Times New Roman" w:cs="Times New Roman"/>
          <w:color w:val="000000" w:themeColor="text1"/>
        </w:rPr>
        <w:fldChar w:fldCharType="separate"/>
      </w:r>
      <w:r w:rsidRPr="00CB39E4">
        <w:rPr>
          <w:rFonts w:ascii="Times New Roman" w:hAnsi="Times New Roman" w:cs="Times New Roman"/>
          <w:noProof/>
          <w:color w:val="000000" w:themeColor="text1"/>
        </w:rPr>
        <w:t>[14]</w:t>
      </w:r>
      <w:r w:rsidRPr="00CB39E4">
        <w:rPr>
          <w:rFonts w:ascii="Times New Roman" w:hAnsi="Times New Roman" w:cs="Times New Roman"/>
          <w:color w:val="000000" w:themeColor="text1"/>
        </w:rPr>
        <w:fldChar w:fldCharType="end"/>
      </w:r>
      <w:r w:rsidRPr="00CB39E4">
        <w:rPr>
          <w:rFonts w:ascii="Times New Roman" w:hAnsi="Times New Roman" w:cs="Times New Roman"/>
          <w:color w:val="000000" w:themeColor="text1"/>
        </w:rPr>
        <w:t>. In various previous literature, there is still little that discusses the relationship between behavioral intention and repurchase, and the results of the H8 hypothesis test indicate that Behavioral Intentions have a significant effect on repurchase. The results of this study can be explained that the customer's behavioral intentions based on satisfaction with electronic services, trust in product brands, and social support can affect repurchase in a marketplace in Indonesia.</w:t>
      </w:r>
    </w:p>
    <w:p w14:paraId="5421AF21" w14:textId="77777777" w:rsidR="001A178E" w:rsidRDefault="001A178E">
      <w:pPr>
        <w:widowControl/>
        <w:rPr>
          <w:rFonts w:eastAsia="Arial Unicode MS"/>
          <w:color w:val="000000" w:themeColor="text1"/>
          <w:kern w:val="0"/>
        </w:rPr>
      </w:pPr>
      <w:r>
        <w:rPr>
          <w:color w:val="000000" w:themeColor="text1"/>
        </w:rPr>
        <w:br w:type="page"/>
      </w:r>
    </w:p>
    <w:p w14:paraId="167970E8" w14:textId="77777777" w:rsidR="006E6814" w:rsidRPr="002163FC" w:rsidRDefault="006E6814" w:rsidP="001A178E">
      <w:pPr>
        <w:pStyle w:val="ijecsL1"/>
        <w:spacing w:afterLines="100" w:after="360"/>
      </w:pPr>
      <w:r>
        <w:lastRenderedPageBreak/>
        <w:t xml:space="preserve">7. </w:t>
      </w:r>
      <w:r>
        <w:rPr>
          <w:rFonts w:cs="Times New Roman"/>
        </w:rPr>
        <w:t>CONCLUSION AND LIMITATION</w:t>
      </w:r>
    </w:p>
    <w:p w14:paraId="4BED3E63" w14:textId="77777777" w:rsidR="00996EA7" w:rsidRDefault="00996EA7" w:rsidP="001A178E">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850C63">
        <w:rPr>
          <w:rFonts w:ascii="Times New Roman" w:hAnsi="Times New Roman" w:cs="Times New Roman"/>
          <w:color w:val="000000" w:themeColor="text1"/>
        </w:rPr>
        <w:t>The results of the study can be concluded that (1) e-service quality has a significant effect on customer satisfaction but does not directly affect customer trust. (2) Product brand perception has a positive effect</w:t>
      </w:r>
      <w:r>
        <w:rPr>
          <w:rFonts w:ascii="Times New Roman" w:hAnsi="Times New Roman" w:cs="Times New Roman"/>
          <w:color w:val="000000" w:themeColor="text1"/>
        </w:rPr>
        <w:t xml:space="preserve"> on trust but does not affect</w:t>
      </w:r>
      <w:r w:rsidRPr="00850C63">
        <w:rPr>
          <w:rFonts w:ascii="Times New Roman" w:hAnsi="Times New Roman" w:cs="Times New Roman"/>
          <w:color w:val="000000" w:themeColor="text1"/>
        </w:rPr>
        <w:t xml:space="preserve"> behavioral intentions. (3) Social support has a direct effect on trust, and behavioral intention. (4) The role of mediation in the form of satisfaction, trust, and behavioral intentions positively affects repurchase. When consumers are satisfied with e-services, believe in brands, and get social support, they are motivated to repurchase.</w:t>
      </w:r>
    </w:p>
    <w:p w14:paraId="677F2817" w14:textId="77777777" w:rsidR="00996EA7" w:rsidRDefault="00996EA7" w:rsidP="001A178E">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850C63">
        <w:rPr>
          <w:rFonts w:ascii="Times New Roman" w:hAnsi="Times New Roman" w:cs="Times New Roman"/>
          <w:color w:val="000000" w:themeColor="text1"/>
        </w:rPr>
        <w:t>This research has important managerial implications for companies, especially in the</w:t>
      </w:r>
      <w:r>
        <w:rPr>
          <w:rFonts w:ascii="Times New Roman" w:hAnsi="Times New Roman" w:cs="Times New Roman"/>
          <w:color w:val="000000" w:themeColor="text1"/>
        </w:rPr>
        <w:t xml:space="preserve"> market. That it can increase consumer satisfaction and trust to repurchase. Companies can improve the quality of electronic services, such as providing clear product and service information, safe and fast transactions, consistency in orders, and utilizing SEO or SEM so that products are easy to find. Companies can also build product brand perceptions, for example offering products that are much needed by the public by paying attention to the quality and brand of certain products. Apart from that, companies also need to provide social support by creating a wide network such as creating members so that the platform is easily known and used by many people. </w:t>
      </w:r>
    </w:p>
    <w:p w14:paraId="1431E92D" w14:textId="77777777" w:rsidR="00996EA7" w:rsidRDefault="00996EA7" w:rsidP="001A178E">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850C63">
        <w:rPr>
          <w:rFonts w:ascii="Times New Roman" w:hAnsi="Times New Roman" w:cs="Times New Roman"/>
          <w:color w:val="000000" w:themeColor="text1"/>
        </w:rPr>
        <w:t>Good experience and perception of the product or service will influence consumer behavior to repurchase. The number of customers who repurchase guarantees a long-term relationship and shows that the company has high performance. The results of this study are expected to expand knowledge and share information with members of the organization. In addition, the results of this study can also be used by companies, especially marketing management, in making policies and formulating business strategies by considering aspects of satisfaction and trust so that the company's goals to increase sales transactions, build long-term relationships with consumers and win a competition in the market can be achieved.</w:t>
      </w:r>
    </w:p>
    <w:p w14:paraId="59CB2FA0" w14:textId="77777777" w:rsidR="00996EA7" w:rsidRDefault="00996EA7" w:rsidP="001A178E">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850C63">
        <w:rPr>
          <w:rFonts w:ascii="Times New Roman" w:hAnsi="Times New Roman" w:cs="Times New Roman"/>
          <w:color w:val="000000" w:themeColor="text1"/>
        </w:rPr>
        <w:t>There are se</w:t>
      </w:r>
      <w:r>
        <w:rPr>
          <w:rFonts w:ascii="Times New Roman" w:hAnsi="Times New Roman" w:cs="Times New Roman"/>
          <w:color w:val="000000" w:themeColor="text1"/>
        </w:rPr>
        <w:t>veral limitations in this study. F</w:t>
      </w:r>
      <w:r w:rsidRPr="00850C63">
        <w:rPr>
          <w:rFonts w:ascii="Times New Roman" w:hAnsi="Times New Roman" w:cs="Times New Roman"/>
          <w:color w:val="000000" w:themeColor="text1"/>
        </w:rPr>
        <w:t>irstly</w:t>
      </w:r>
      <w:r>
        <w:rPr>
          <w:rFonts w:ascii="Times New Roman" w:hAnsi="Times New Roman" w:cs="Times New Roman"/>
          <w:color w:val="000000" w:themeColor="text1"/>
        </w:rPr>
        <w:t xml:space="preserve">, the data </w:t>
      </w:r>
      <w:r w:rsidRPr="00850C63">
        <w:rPr>
          <w:rFonts w:ascii="Times New Roman" w:hAnsi="Times New Roman" w:cs="Times New Roman"/>
          <w:color w:val="000000" w:themeColor="text1"/>
        </w:rPr>
        <w:t xml:space="preserve">collected using only one method, namely an online questionnaire survey, </w:t>
      </w:r>
      <w:r>
        <w:rPr>
          <w:rFonts w:ascii="Times New Roman" w:hAnsi="Times New Roman" w:cs="Times New Roman"/>
          <w:color w:val="000000" w:themeColor="text1"/>
        </w:rPr>
        <w:t>which it could be a weak screening or the subjects did cheating.</w:t>
      </w:r>
      <w:r w:rsidRPr="00850C63">
        <w:rPr>
          <w:rFonts w:ascii="Times New Roman" w:hAnsi="Times New Roman" w:cs="Times New Roman"/>
          <w:color w:val="000000" w:themeColor="text1"/>
        </w:rPr>
        <w:t xml:space="preserve"> Second, these studies only focus on the scope of the marketplace in Indonesia</w:t>
      </w:r>
      <w:r>
        <w:rPr>
          <w:rFonts w:ascii="Times New Roman" w:hAnsi="Times New Roman" w:cs="Times New Roman"/>
          <w:color w:val="000000" w:themeColor="text1"/>
        </w:rPr>
        <w:t xml:space="preserve"> and it did not consider other markets</w:t>
      </w:r>
      <w:r w:rsidRPr="00850C63">
        <w:rPr>
          <w:rFonts w:ascii="Times New Roman" w:hAnsi="Times New Roman" w:cs="Times New Roman"/>
          <w:color w:val="000000" w:themeColor="text1"/>
        </w:rPr>
        <w:t xml:space="preserve">. Third, when this questionnaire survey was conducted, most of these questionnaires were filled in by people around </w:t>
      </w:r>
      <w:r w:rsidRPr="00850C63">
        <w:rPr>
          <w:rFonts w:ascii="Times New Roman" w:hAnsi="Times New Roman" w:cs="Times New Roman"/>
          <w:iCs/>
          <w:color w:val="000000" w:themeColor="text1"/>
        </w:rPr>
        <w:t>Jabodetabek</w:t>
      </w:r>
      <w:r w:rsidRPr="00850C63">
        <w:rPr>
          <w:rFonts w:ascii="Times New Roman" w:hAnsi="Times New Roman" w:cs="Times New Roman"/>
          <w:color w:val="000000" w:themeColor="text1"/>
        </w:rPr>
        <w:t>, Indonesia</w:t>
      </w:r>
      <w:r>
        <w:rPr>
          <w:rFonts w:ascii="Times New Roman" w:hAnsi="Times New Roman" w:cs="Times New Roman"/>
          <w:color w:val="000000" w:themeColor="text1"/>
        </w:rPr>
        <w:t>,</w:t>
      </w:r>
      <w:r w:rsidRPr="00850C63">
        <w:rPr>
          <w:rFonts w:ascii="Times New Roman" w:hAnsi="Times New Roman" w:cs="Times New Roman"/>
          <w:color w:val="000000" w:themeColor="text1"/>
        </w:rPr>
        <w:t xml:space="preserve"> which could potentially limit or change the composition of the sample population. </w:t>
      </w:r>
      <w:r>
        <w:rPr>
          <w:rFonts w:ascii="Times New Roman" w:hAnsi="Times New Roman" w:cs="Times New Roman"/>
          <w:color w:val="000000" w:themeColor="text1"/>
        </w:rPr>
        <w:t xml:space="preserve">This certainly affects the quality of the data because all regions were not represented. </w:t>
      </w:r>
      <w:r w:rsidRPr="00850C63">
        <w:rPr>
          <w:rFonts w:ascii="Times New Roman" w:hAnsi="Times New Roman" w:cs="Times New Roman"/>
          <w:color w:val="000000" w:themeColor="text1"/>
        </w:rPr>
        <w:t>Fourth, research cannot guarantee that respondents answer questions honestly. Therefore, the questionnaire may suffer from subjective factors. Fifth, the criteria for the Z generation respondents in this study were limited to the year of birth 1997-2003 because they saw the respondent's ability to understand the questionnaire.</w:t>
      </w:r>
    </w:p>
    <w:p w14:paraId="62EEE384" w14:textId="77777777" w:rsidR="00996EA7" w:rsidRPr="00DB2CC1" w:rsidRDefault="00996EA7" w:rsidP="001A178E">
      <w:pPr>
        <w:pStyle w:val="NormalWeb"/>
        <w:snapToGrid w:val="0"/>
        <w:spacing w:beforeLines="50" w:before="180" w:beforeAutospacing="0" w:after="0" w:afterAutospacing="0" w:line="276" w:lineRule="auto"/>
        <w:jc w:val="both"/>
        <w:textAlignment w:val="top"/>
        <w:rPr>
          <w:rFonts w:ascii="Times New Roman" w:hAnsi="Times New Roman" w:cs="Times New Roman"/>
          <w:color w:val="000000" w:themeColor="text1"/>
        </w:rPr>
      </w:pPr>
      <w:r w:rsidRPr="00850C63">
        <w:rPr>
          <w:rFonts w:ascii="Times New Roman" w:hAnsi="Times New Roman" w:cs="Times New Roman"/>
          <w:color w:val="000000" w:themeColor="text1"/>
        </w:rPr>
        <w:t xml:space="preserve">This research can be developed further. Further research </w:t>
      </w:r>
      <w:r>
        <w:rPr>
          <w:rFonts w:ascii="Times New Roman" w:hAnsi="Times New Roman" w:cs="Times New Roman"/>
          <w:color w:val="000000" w:themeColor="text1"/>
        </w:rPr>
        <w:t xml:space="preserve">can expand the scope of research to other fields, for example property, banking or transportation, and it can also expand geographical coverage by conducting research outside Jabodetabek or outside Indonesia </w:t>
      </w:r>
      <w:r>
        <w:rPr>
          <w:rFonts w:ascii="Times New Roman" w:hAnsi="Times New Roman" w:cs="Times New Roman"/>
          <w:color w:val="000000" w:themeColor="text1"/>
        </w:rPr>
        <w:lastRenderedPageBreak/>
        <w:t xml:space="preserve">particularly </w:t>
      </w:r>
      <w:r w:rsidRPr="00850C63">
        <w:rPr>
          <w:rFonts w:ascii="Times New Roman" w:hAnsi="Times New Roman" w:cs="Times New Roman"/>
          <w:color w:val="000000" w:themeColor="text1"/>
        </w:rPr>
        <w:t xml:space="preserve">the conclusions of this study </w:t>
      </w:r>
      <w:r>
        <w:rPr>
          <w:rFonts w:ascii="Times New Roman" w:hAnsi="Times New Roman" w:cs="Times New Roman"/>
          <w:color w:val="000000" w:themeColor="text1"/>
        </w:rPr>
        <w:t xml:space="preserve">can be made </w:t>
      </w:r>
      <w:r w:rsidRPr="00850C63">
        <w:rPr>
          <w:rFonts w:ascii="Times New Roman" w:hAnsi="Times New Roman" w:cs="Times New Roman"/>
          <w:color w:val="000000" w:themeColor="text1"/>
        </w:rPr>
        <w:t>more generalizable. Different experimental methods can also be used to reduce the influence of subjective factors on the questionnaire by using various other survey methods</w:t>
      </w:r>
      <w:r>
        <w:rPr>
          <w:rFonts w:ascii="Times New Roman" w:hAnsi="Times New Roman" w:cs="Times New Roman"/>
          <w:color w:val="000000" w:themeColor="text1"/>
        </w:rPr>
        <w:t xml:space="preserve"> such as offline or telephone sample collection</w:t>
      </w:r>
      <w:r w:rsidRPr="00850C63">
        <w:rPr>
          <w:rFonts w:ascii="Times New Roman" w:hAnsi="Times New Roman" w:cs="Times New Roman"/>
          <w:color w:val="000000" w:themeColor="text1"/>
        </w:rPr>
        <w:t xml:space="preserve">. In addition, </w:t>
      </w:r>
      <w:r>
        <w:rPr>
          <w:rFonts w:ascii="Times New Roman" w:hAnsi="Times New Roman" w:cs="Times New Roman"/>
          <w:color w:val="000000" w:themeColor="text1"/>
        </w:rPr>
        <w:t>the further research can be expected to develop variables and to expand the year of birth Z generation responden, from 1997 to 2012.</w:t>
      </w:r>
    </w:p>
    <w:p w14:paraId="019B295B" w14:textId="77777777" w:rsidR="006E6814" w:rsidRPr="00713EB5" w:rsidRDefault="006E6814" w:rsidP="001A178E">
      <w:pPr>
        <w:pStyle w:val="ijecsL1"/>
        <w:spacing w:afterLines="100" w:after="360"/>
        <w:rPr>
          <w:rFonts w:cs="Times New Roman"/>
        </w:rPr>
      </w:pPr>
      <w:r>
        <w:t xml:space="preserve">8. </w:t>
      </w:r>
      <w:r>
        <w:rPr>
          <w:rFonts w:cs="Times New Roman"/>
        </w:rPr>
        <w:t>REFERENCE</w:t>
      </w:r>
    </w:p>
    <w:p w14:paraId="388E38D6" w14:textId="51D28C71"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sz w:val="24"/>
          <w:szCs w:val="24"/>
        </w:rPr>
        <w:fldChar w:fldCharType="begin" w:fldLock="1"/>
      </w:r>
      <w:r w:rsidRPr="00E2060D">
        <w:rPr>
          <w:rFonts w:ascii="Times New Roman" w:hAnsi="Times New Roman" w:cs="Times New Roman"/>
          <w:sz w:val="24"/>
          <w:szCs w:val="24"/>
        </w:rPr>
        <w:instrText xml:space="preserve">ADDIN Mendeley Bibliography CSL_BIBLIOGRAPHY </w:instrText>
      </w:r>
      <w:r w:rsidRPr="00E2060D">
        <w:rPr>
          <w:rFonts w:ascii="Times New Roman" w:hAnsi="Times New Roman" w:cs="Times New Roman"/>
          <w:sz w:val="24"/>
          <w:szCs w:val="24"/>
        </w:rPr>
        <w:fldChar w:fldCharType="separate"/>
      </w:r>
      <w:r w:rsidRPr="00E2060D">
        <w:rPr>
          <w:rFonts w:ascii="Times New Roman" w:hAnsi="Times New Roman" w:cs="Times New Roman"/>
          <w:noProof/>
          <w:sz w:val="24"/>
          <w:szCs w:val="24"/>
        </w:rPr>
        <w:t xml:space="preserve">V. Khattri and D. K. Singh,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Implementation of an Additional Factor for Secure Authentication in Online Transactions,</w:t>
      </w:r>
      <w:r w:rsidR="00A84B0E"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Organizational Computing and Electronic Commerce, vol. 29, no. </w:t>
      </w:r>
      <w:r w:rsidR="0019167F" w:rsidRPr="00E2060D">
        <w:rPr>
          <w:rFonts w:ascii="Times New Roman" w:hAnsi="Times New Roman" w:cs="Times New Roman"/>
          <w:noProof/>
          <w:sz w:val="24"/>
          <w:szCs w:val="24"/>
        </w:rPr>
        <w:t>4, pp. 258-273, 2019.</w:t>
      </w:r>
    </w:p>
    <w:p w14:paraId="43274D19" w14:textId="6FDD61F7"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P. Warjiyo, D. Damayanti, Sugeng, R. Hadi, D.</w:t>
      </w:r>
      <w:r w:rsidR="00D52B3F" w:rsidRPr="00E2060D">
        <w:rPr>
          <w:rFonts w:ascii="Times New Roman" w:hAnsi="Times New Roman" w:cs="Times New Roman"/>
          <w:noProof/>
          <w:sz w:val="24"/>
          <w:szCs w:val="24"/>
        </w:rPr>
        <w:t xml:space="preserve"> B. Waluyo, and D. P. Joewono,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Tinjauan kebijakan moneter,</w:t>
      </w:r>
      <w:r w:rsidR="00A84B0E"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Bank Indonesia, pp 1-20, 2001.</w:t>
      </w:r>
    </w:p>
    <w:p w14:paraId="55C597D7" w14:textId="4A75D713"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M. Viswanathan, N. Umashankar, A. Sreekumar, and A. Goreczny,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Marketplace Literacy as a Pathway to a Better World: Evidence from Field Experiments in Low-Access Subsistence Marketplaces,</w:t>
      </w:r>
      <w:r w:rsidR="00A84B0E"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Marketing, vol. 85 no. 3, p</w:t>
      </w:r>
      <w:r w:rsidR="0019167F" w:rsidRPr="00E2060D">
        <w:rPr>
          <w:rFonts w:ascii="Times New Roman" w:hAnsi="Times New Roman" w:cs="Times New Roman"/>
          <w:noProof/>
          <w:sz w:val="24"/>
          <w:szCs w:val="24"/>
        </w:rPr>
        <w:t>p. 113-129, 2021</w:t>
      </w:r>
      <w:r w:rsidR="00124DAC" w:rsidRPr="00E2060D">
        <w:rPr>
          <w:rFonts w:ascii="Times New Roman" w:hAnsi="Times New Roman" w:cs="Times New Roman"/>
          <w:noProof/>
          <w:color w:val="000000" w:themeColor="text1"/>
          <w:sz w:val="24"/>
          <w:szCs w:val="24"/>
        </w:rPr>
        <w:t>.</w:t>
      </w:r>
    </w:p>
    <w:p w14:paraId="185EF231" w14:textId="69C0D1F4"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N. Vatolkina, E. Gorbashko, N. Kamynina</w:t>
      </w:r>
      <w:r w:rsidR="00F93E88" w:rsidRPr="00E2060D">
        <w:rPr>
          <w:rFonts w:ascii="Times New Roman" w:hAnsi="Times New Roman" w:cs="Times New Roman"/>
          <w:noProof/>
          <w:sz w:val="24"/>
          <w:szCs w:val="24"/>
        </w:rPr>
        <w:t xml:space="preserve">, and O. Fedotkina, </w:t>
      </w:r>
      <w:r w:rsidR="008304DF" w:rsidRPr="00E2060D">
        <w:rPr>
          <w:rFonts w:ascii="Times New Roman" w:eastAsia="Times New Roman" w:hAnsi="Times New Roman" w:cs="Times New Roman"/>
          <w:sz w:val="24"/>
          <w:szCs w:val="28"/>
          <w:lang w:val="en-IN" w:eastAsia="pl-PL"/>
        </w:rPr>
        <w:t>“</w:t>
      </w:r>
      <w:r w:rsidR="00F93E88" w:rsidRPr="00E2060D">
        <w:rPr>
          <w:rFonts w:ascii="Times New Roman" w:hAnsi="Times New Roman" w:cs="Times New Roman"/>
          <w:noProof/>
          <w:sz w:val="24"/>
          <w:szCs w:val="24"/>
        </w:rPr>
        <w:t>E-service Quality from Attributes to Outcomes: The Similarity and Difference between Digital and Hybrid S</w:t>
      </w:r>
      <w:r w:rsidRPr="00E2060D">
        <w:rPr>
          <w:rFonts w:ascii="Times New Roman" w:hAnsi="Times New Roman" w:cs="Times New Roman"/>
          <w:noProof/>
          <w:sz w:val="24"/>
          <w:szCs w:val="24"/>
        </w:rPr>
        <w:t>ervices,</w:t>
      </w:r>
      <w:r w:rsidR="00A84B0E"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Open Innovation: Technology, Market, and Complexity,</w:t>
      </w:r>
      <w:r w:rsidR="0019167F" w:rsidRPr="00E2060D">
        <w:rPr>
          <w:rFonts w:ascii="Times New Roman" w:hAnsi="Times New Roman" w:cs="Times New Roman"/>
          <w:noProof/>
          <w:sz w:val="24"/>
          <w:szCs w:val="24"/>
        </w:rPr>
        <w:t xml:space="preserve"> vol. 6, no. 4, pp. 143, 2020</w:t>
      </w:r>
      <w:r w:rsidR="00124DAC" w:rsidRPr="00E2060D">
        <w:rPr>
          <w:rFonts w:ascii="Times New Roman" w:hAnsi="Times New Roman" w:cs="Times New Roman"/>
          <w:noProof/>
          <w:color w:val="000000" w:themeColor="text1"/>
          <w:sz w:val="24"/>
          <w:szCs w:val="24"/>
        </w:rPr>
        <w:t>.</w:t>
      </w:r>
    </w:p>
    <w:p w14:paraId="0D7E0889" w14:textId="2436E3DC"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J. H. Kim </w:t>
      </w:r>
      <w:r w:rsidR="00F93E88" w:rsidRPr="00E2060D">
        <w:rPr>
          <w:rFonts w:ascii="Times New Roman" w:hAnsi="Times New Roman" w:cs="Times New Roman"/>
          <w:noProof/>
          <w:sz w:val="24"/>
          <w:szCs w:val="24"/>
        </w:rPr>
        <w:t xml:space="preserve">and S. J. Lennon, </w:t>
      </w:r>
      <w:r w:rsidR="008304DF" w:rsidRPr="00E2060D">
        <w:rPr>
          <w:rFonts w:ascii="Times New Roman" w:eastAsia="Times New Roman" w:hAnsi="Times New Roman" w:cs="Times New Roman"/>
          <w:sz w:val="24"/>
          <w:szCs w:val="28"/>
          <w:lang w:val="en-IN" w:eastAsia="pl-PL"/>
        </w:rPr>
        <w:t>“</w:t>
      </w:r>
      <w:r w:rsidR="00F93E88" w:rsidRPr="00E2060D">
        <w:rPr>
          <w:rFonts w:ascii="Times New Roman" w:hAnsi="Times New Roman" w:cs="Times New Roman"/>
          <w:noProof/>
          <w:sz w:val="24"/>
          <w:szCs w:val="24"/>
        </w:rPr>
        <w:t>Descriptive Content Analysis on E-Service R</w:t>
      </w:r>
      <w:r w:rsidRPr="00E2060D">
        <w:rPr>
          <w:rFonts w:ascii="Times New Roman" w:hAnsi="Times New Roman" w:cs="Times New Roman"/>
          <w:noProof/>
          <w:sz w:val="24"/>
          <w:szCs w:val="24"/>
        </w:rPr>
        <w:t>esearch,</w:t>
      </w:r>
      <w:r w:rsidR="00A84B0E" w:rsidRPr="00E2060D">
        <w:rPr>
          <w:rFonts w:ascii="Times New Roman" w:eastAsia="Times New Roman" w:hAnsi="Times New Roman" w:cs="Times New Roman"/>
          <w:sz w:val="24"/>
          <w:szCs w:val="28"/>
          <w:lang w:val="en-IN" w:eastAsia="pl-PL"/>
        </w:rPr>
        <w:t xml:space="preserve"> ”</w:t>
      </w:r>
      <w:r w:rsidRPr="00E2060D">
        <w:rPr>
          <w:rFonts w:ascii="Times New Roman" w:hAnsi="Times New Roman" w:cs="Times New Roman"/>
          <w:noProof/>
          <w:sz w:val="24"/>
          <w:szCs w:val="24"/>
        </w:rPr>
        <w:t xml:space="preserve"> International Journal of Service Science, Management, Engineering, and Technology, vol. 8 </w:t>
      </w:r>
      <w:r w:rsidR="0019167F" w:rsidRPr="00E2060D">
        <w:rPr>
          <w:rFonts w:ascii="Times New Roman" w:hAnsi="Times New Roman" w:cs="Times New Roman"/>
          <w:noProof/>
          <w:sz w:val="24"/>
          <w:szCs w:val="24"/>
        </w:rPr>
        <w:t>no. 1, pp. 14, 2017</w:t>
      </w:r>
      <w:r w:rsidR="00124DAC" w:rsidRPr="00E2060D">
        <w:rPr>
          <w:rFonts w:ascii="Times New Roman" w:hAnsi="Times New Roman" w:cs="Times New Roman"/>
          <w:noProof/>
          <w:color w:val="000000" w:themeColor="text1"/>
          <w:sz w:val="24"/>
          <w:szCs w:val="24"/>
        </w:rPr>
        <w:t>.</w:t>
      </w:r>
    </w:p>
    <w:p w14:paraId="371A353B" w14:textId="7BE3F9F5"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E. Maier and J. Wieringa,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Acquiring customers through online marketplaces? The effect of marketplace sales on sales in a retailer’s own channels,</w:t>
      </w:r>
      <w:r w:rsidR="00A84B0E"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International Journal of Research in Marketing, vol. 38 </w:t>
      </w:r>
      <w:r w:rsidR="0019167F" w:rsidRPr="00E2060D">
        <w:rPr>
          <w:rFonts w:ascii="Times New Roman" w:hAnsi="Times New Roman" w:cs="Times New Roman"/>
          <w:noProof/>
          <w:sz w:val="24"/>
          <w:szCs w:val="24"/>
        </w:rPr>
        <w:t>no. 2, pp. 311-328, 2021</w:t>
      </w:r>
      <w:r w:rsidR="00537680" w:rsidRPr="00E2060D">
        <w:rPr>
          <w:rFonts w:ascii="Times New Roman" w:hAnsi="Times New Roman" w:cs="Times New Roman"/>
          <w:noProof/>
          <w:color w:val="000000" w:themeColor="text1"/>
          <w:sz w:val="24"/>
          <w:szCs w:val="24"/>
        </w:rPr>
        <w:t>.</w:t>
      </w:r>
    </w:p>
    <w:p w14:paraId="0378DA86" w14:textId="3572E96C"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G. Sharma and W. Lijuan,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The effects of online service quality of e-commerce Websites on user satisfaction,</w:t>
      </w:r>
      <w:r w:rsidR="00A84B0E"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The Electronic Library, vol. 33, no. 3, pp. 468–485, 2015.</w:t>
      </w:r>
    </w:p>
    <w:p w14:paraId="4E640219" w14:textId="1C298208"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color w:val="000000" w:themeColor="text1"/>
          <w:sz w:val="24"/>
          <w:szCs w:val="24"/>
        </w:rPr>
      </w:pPr>
      <w:r w:rsidRPr="00E2060D">
        <w:rPr>
          <w:rFonts w:ascii="Times New Roman" w:hAnsi="Times New Roman" w:cs="Times New Roman"/>
          <w:noProof/>
          <w:color w:val="000000" w:themeColor="text1"/>
          <w:sz w:val="24"/>
          <w:szCs w:val="24"/>
        </w:rPr>
        <w:t xml:space="preserve">T. Y. R. Syah and D. Olivia,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color w:val="000000" w:themeColor="text1"/>
          <w:sz w:val="24"/>
          <w:szCs w:val="24"/>
        </w:rPr>
        <w:t>Enhancing Patronage Intention on Online Fashion Industry in Indonesia: The Role of Value Co-Creation, Brand Image, and E-Service Qua</w:t>
      </w:r>
      <w:r w:rsidR="00A84B0E" w:rsidRPr="00E2060D">
        <w:rPr>
          <w:rFonts w:ascii="Times New Roman" w:hAnsi="Times New Roman" w:cs="Times New Roman"/>
          <w:noProof/>
          <w:color w:val="000000" w:themeColor="text1"/>
          <w:sz w:val="24"/>
          <w:szCs w:val="24"/>
        </w:rPr>
        <w:t>lity,</w:t>
      </w:r>
      <w:r w:rsidR="00A84B0E"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color w:val="000000" w:themeColor="text1"/>
          <w:sz w:val="24"/>
          <w:szCs w:val="24"/>
        </w:rPr>
        <w:t xml:space="preserve"> Cogent Business and Management</w:t>
      </w:r>
      <w:r w:rsidR="0019167F" w:rsidRPr="00E2060D">
        <w:rPr>
          <w:rFonts w:ascii="Times New Roman" w:hAnsi="Times New Roman" w:cs="Times New Roman"/>
          <w:noProof/>
          <w:color w:val="000000" w:themeColor="text1"/>
          <w:sz w:val="24"/>
          <w:szCs w:val="24"/>
        </w:rPr>
        <w:t>, vol. 9, no. 1, 2022.</w:t>
      </w:r>
    </w:p>
    <w:p w14:paraId="6DB1547E" w14:textId="25C8E13A"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N. Wilson, K</w:t>
      </w:r>
      <w:r w:rsidR="00AF43E6" w:rsidRPr="00E2060D">
        <w:rPr>
          <w:rFonts w:ascii="Times New Roman" w:hAnsi="Times New Roman" w:cs="Times New Roman"/>
          <w:noProof/>
          <w:sz w:val="24"/>
          <w:szCs w:val="24"/>
        </w:rPr>
        <w:t xml:space="preserve">. Keni, and P. H. P. Tan, </w:t>
      </w:r>
      <w:r w:rsidR="008304DF" w:rsidRPr="00E2060D">
        <w:rPr>
          <w:rFonts w:ascii="Times New Roman" w:eastAsia="Times New Roman" w:hAnsi="Times New Roman" w:cs="Times New Roman"/>
          <w:sz w:val="24"/>
          <w:szCs w:val="28"/>
          <w:lang w:val="en-IN" w:eastAsia="pl-PL"/>
        </w:rPr>
        <w:t>“</w:t>
      </w:r>
      <w:r w:rsidR="00AF43E6" w:rsidRPr="00E2060D">
        <w:rPr>
          <w:rFonts w:ascii="Times New Roman" w:hAnsi="Times New Roman" w:cs="Times New Roman"/>
          <w:noProof/>
          <w:sz w:val="24"/>
          <w:szCs w:val="24"/>
        </w:rPr>
        <w:t>The Effect of Website Design Quality and Service Quality toward Repurchase I</w:t>
      </w:r>
      <w:r w:rsidRPr="00E2060D">
        <w:rPr>
          <w:rFonts w:ascii="Times New Roman" w:hAnsi="Times New Roman" w:cs="Times New Roman"/>
          <w:noProof/>
          <w:sz w:val="24"/>
          <w:szCs w:val="24"/>
        </w:rPr>
        <w:t>ntention in the</w:t>
      </w:r>
      <w:r w:rsidR="00AF43E6" w:rsidRPr="00E2060D">
        <w:rPr>
          <w:rFonts w:ascii="Times New Roman" w:hAnsi="Times New Roman" w:cs="Times New Roman"/>
          <w:noProof/>
          <w:sz w:val="24"/>
          <w:szCs w:val="24"/>
        </w:rPr>
        <w:t xml:space="preserve"> E-commerce Industry: A Cross-Continental A</w:t>
      </w:r>
      <w:r w:rsidRPr="00E2060D">
        <w:rPr>
          <w:rFonts w:ascii="Times New Roman" w:hAnsi="Times New Roman" w:cs="Times New Roman"/>
          <w:noProof/>
          <w:sz w:val="24"/>
          <w:szCs w:val="24"/>
        </w:rPr>
        <w:t>nalysis,</w:t>
      </w:r>
      <w:r w:rsidR="00A84B0E"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Gadjah Mada International Journal of Business, vol. 21, no. </w:t>
      </w:r>
      <w:r w:rsidR="0019167F" w:rsidRPr="00E2060D">
        <w:rPr>
          <w:rFonts w:ascii="Times New Roman" w:hAnsi="Times New Roman" w:cs="Times New Roman"/>
          <w:noProof/>
          <w:sz w:val="24"/>
          <w:szCs w:val="24"/>
        </w:rPr>
        <w:t>2, pp. 187–222, 2019</w:t>
      </w:r>
      <w:r w:rsidR="00AF43E6" w:rsidRPr="00E2060D">
        <w:rPr>
          <w:rFonts w:ascii="Times New Roman" w:hAnsi="Times New Roman" w:cs="Times New Roman"/>
          <w:noProof/>
          <w:color w:val="000000" w:themeColor="text1"/>
          <w:sz w:val="24"/>
          <w:szCs w:val="24"/>
        </w:rPr>
        <w:t>.</w:t>
      </w:r>
    </w:p>
    <w:p w14:paraId="470356B1" w14:textId="7C246361"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Y. Si,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Research on the Balanced Relationship between Online Consumer Behavior and E-Commerce Service Quality Based on 5G Network,</w:t>
      </w:r>
      <w:r w:rsidR="00A84B0E"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Mobile Information Systems, 2021</w:t>
      </w:r>
      <w:r w:rsidR="005C6681" w:rsidRPr="00E2060D">
        <w:rPr>
          <w:rFonts w:ascii="Times New Roman" w:hAnsi="Times New Roman" w:cs="Times New Roman"/>
          <w:noProof/>
          <w:color w:val="000000" w:themeColor="text1"/>
          <w:sz w:val="24"/>
          <w:szCs w:val="24"/>
        </w:rPr>
        <w:t>.</w:t>
      </w:r>
    </w:p>
    <w:p w14:paraId="662193F3" w14:textId="481634D6"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B. A. Fida, U. Ahmed, Y. Al-Balushi, and D. Singh,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Impact of Service Quality on Customer Loyalty and Customer Satisfaction in Islamic Banks in the Sultanate of Oman,</w:t>
      </w:r>
      <w:r w:rsidR="00A84B0E"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w:t>
      </w:r>
      <w:r w:rsidR="002B1892" w:rsidRPr="00E2060D">
        <w:rPr>
          <w:rFonts w:ascii="Times New Roman" w:hAnsi="Times New Roman" w:cs="Times New Roman"/>
          <w:noProof/>
          <w:sz w:val="24"/>
          <w:szCs w:val="24"/>
        </w:rPr>
        <w:t>Sage Journals</w:t>
      </w:r>
      <w:r w:rsidRPr="00E2060D">
        <w:rPr>
          <w:rFonts w:ascii="Times New Roman" w:hAnsi="Times New Roman" w:cs="Times New Roman"/>
          <w:noProof/>
          <w:sz w:val="24"/>
          <w:szCs w:val="24"/>
        </w:rPr>
        <w:t>, vol. 10, no. 2, pp.</w:t>
      </w:r>
      <w:r w:rsidR="0019167F" w:rsidRPr="00E2060D">
        <w:rPr>
          <w:rFonts w:ascii="Times New Roman" w:hAnsi="Times New Roman" w:cs="Times New Roman"/>
          <w:noProof/>
          <w:sz w:val="24"/>
          <w:szCs w:val="24"/>
        </w:rPr>
        <w:t xml:space="preserve"> 1-10, 2020</w:t>
      </w:r>
      <w:r w:rsidR="005C6681" w:rsidRPr="00E2060D">
        <w:rPr>
          <w:rFonts w:ascii="Times New Roman" w:hAnsi="Times New Roman" w:cs="Times New Roman"/>
          <w:noProof/>
          <w:color w:val="000000" w:themeColor="text1"/>
          <w:sz w:val="24"/>
          <w:szCs w:val="24"/>
        </w:rPr>
        <w:t>.</w:t>
      </w:r>
    </w:p>
    <w:p w14:paraId="3135AE57" w14:textId="6EDE9C29"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lastRenderedPageBreak/>
        <w:t xml:space="preserve">N. J. Slack and G. Singh,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The effect of service quality on customer satisfaction and loyalty and the mediating role of customer satisfaction : Supermarkets in Fiji,</w:t>
      </w:r>
      <w:r w:rsidR="00A84B0E"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w:t>
      </w:r>
      <w:r w:rsidR="002B1892" w:rsidRPr="00E2060D">
        <w:rPr>
          <w:rFonts w:ascii="Times New Roman" w:hAnsi="Times New Roman" w:cs="Times New Roman"/>
          <w:noProof/>
          <w:sz w:val="24"/>
          <w:szCs w:val="24"/>
        </w:rPr>
        <w:t xml:space="preserve">The </w:t>
      </w:r>
      <w:r w:rsidRPr="00E2060D">
        <w:rPr>
          <w:rFonts w:ascii="Times New Roman" w:hAnsi="Times New Roman" w:cs="Times New Roman"/>
          <w:noProof/>
          <w:sz w:val="24"/>
          <w:szCs w:val="24"/>
        </w:rPr>
        <w:t>TQM Journal, vol. 32, no. 3, pp. 543–558, 2020</w:t>
      </w:r>
      <w:r w:rsidR="002B1892" w:rsidRPr="00E2060D">
        <w:rPr>
          <w:rFonts w:ascii="Times New Roman" w:hAnsi="Times New Roman" w:cs="Times New Roman"/>
          <w:noProof/>
          <w:sz w:val="24"/>
          <w:szCs w:val="24"/>
        </w:rPr>
        <w:t>.</w:t>
      </w:r>
    </w:p>
    <w:p w14:paraId="736E0A02" w14:textId="11358C51"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F. Ukaj and V. Mullatahiri,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The Relationships among Service Quality and e-Marketing with Trust and Loyalty to Brands of Mobile Telephone Operators in Kosovo,</w:t>
      </w:r>
      <w:r w:rsidR="00A84B0E"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w:t>
      </w:r>
      <w:r w:rsidR="009E2CA1" w:rsidRPr="00E2060D">
        <w:rPr>
          <w:rFonts w:ascii="Times New Roman" w:hAnsi="Times New Roman" w:cs="Times New Roman"/>
          <w:noProof/>
          <w:sz w:val="24"/>
          <w:szCs w:val="24"/>
        </w:rPr>
        <w:t>Korea Open Access Journals</w:t>
      </w:r>
      <w:r w:rsidRPr="00E2060D">
        <w:rPr>
          <w:rFonts w:ascii="Times New Roman" w:hAnsi="Times New Roman" w:cs="Times New Roman"/>
          <w:noProof/>
          <w:sz w:val="24"/>
          <w:szCs w:val="24"/>
        </w:rPr>
        <w:t>, vol. 17, no. 10, pp. 27–39, 2019</w:t>
      </w:r>
      <w:r w:rsidR="000244F5" w:rsidRPr="00E2060D">
        <w:rPr>
          <w:rFonts w:ascii="Times New Roman" w:hAnsi="Times New Roman" w:cs="Times New Roman"/>
          <w:color w:val="000000" w:themeColor="text1"/>
          <w:sz w:val="24"/>
          <w:szCs w:val="24"/>
        </w:rPr>
        <w:t>.</w:t>
      </w:r>
    </w:p>
    <w:p w14:paraId="5F82D6BA" w14:textId="76A8E89F"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F. Vásqu</w:t>
      </w:r>
      <w:r w:rsidR="009E2CA1" w:rsidRPr="00E2060D">
        <w:rPr>
          <w:rFonts w:ascii="Times New Roman" w:hAnsi="Times New Roman" w:cs="Times New Roman"/>
          <w:noProof/>
          <w:sz w:val="24"/>
          <w:szCs w:val="24"/>
        </w:rPr>
        <w:t xml:space="preserve">ez and J. Vera-Martínez, </w:t>
      </w:r>
      <w:r w:rsidR="008304DF" w:rsidRPr="00E2060D">
        <w:rPr>
          <w:rFonts w:ascii="Times New Roman" w:eastAsia="Times New Roman" w:hAnsi="Times New Roman" w:cs="Times New Roman"/>
          <w:sz w:val="24"/>
          <w:szCs w:val="28"/>
          <w:lang w:val="en-IN" w:eastAsia="pl-PL"/>
        </w:rPr>
        <w:t>“</w:t>
      </w:r>
      <w:r w:rsidR="009E2CA1" w:rsidRPr="00E2060D">
        <w:rPr>
          <w:rFonts w:ascii="Times New Roman" w:hAnsi="Times New Roman" w:cs="Times New Roman"/>
          <w:noProof/>
          <w:sz w:val="24"/>
          <w:szCs w:val="24"/>
        </w:rPr>
        <w:t>From E-Quality and Brand Perceptions to Repurchase: A Model to Explain Purchase Behaviour in a Web-S</w:t>
      </w:r>
      <w:r w:rsidRPr="00E2060D">
        <w:rPr>
          <w:rFonts w:ascii="Times New Roman" w:hAnsi="Times New Roman" w:cs="Times New Roman"/>
          <w:noProof/>
          <w:sz w:val="24"/>
          <w:szCs w:val="24"/>
        </w:rPr>
        <w:t>tore,</w:t>
      </w:r>
      <w:r w:rsidR="00A84B0E"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Theoretical and Applied Electronic Commerce Research, vol. 15, no. 3, pp. 20–36, 2020</w:t>
      </w:r>
      <w:r w:rsidR="00214025" w:rsidRPr="00E2060D">
        <w:rPr>
          <w:rFonts w:ascii="Times New Roman" w:hAnsi="Times New Roman" w:cs="Times New Roman"/>
          <w:noProof/>
          <w:sz w:val="24"/>
          <w:szCs w:val="24"/>
        </w:rPr>
        <w:t>.</w:t>
      </w:r>
    </w:p>
    <w:p w14:paraId="39747BE8" w14:textId="3EB46721"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Y. Liu, X. Su, X. Du, and F. Cui,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How </w:t>
      </w:r>
      <w:r w:rsidR="00BF1A61" w:rsidRPr="00E2060D">
        <w:rPr>
          <w:rFonts w:ascii="Times New Roman" w:hAnsi="Times New Roman" w:cs="Times New Roman"/>
          <w:noProof/>
          <w:sz w:val="24"/>
          <w:szCs w:val="24"/>
        </w:rPr>
        <w:t>Social Support Motivates Trust and Purchase Intentions in Mobile Social Commerce</w:t>
      </w:r>
      <w:r w:rsidRPr="00E2060D">
        <w:rPr>
          <w:rFonts w:ascii="Times New Roman" w:hAnsi="Times New Roman" w:cs="Times New Roman"/>
          <w:noProof/>
          <w:sz w:val="24"/>
          <w:szCs w:val="24"/>
        </w:rPr>
        <w:t>,</w:t>
      </w:r>
      <w:r w:rsidR="00A84B0E"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Revista Brasileira de Gestao de Negocios, vol. 21, no. </w:t>
      </w:r>
      <w:r w:rsidR="00BF1A61" w:rsidRPr="00E2060D">
        <w:rPr>
          <w:rFonts w:ascii="Times New Roman" w:hAnsi="Times New Roman" w:cs="Times New Roman"/>
          <w:noProof/>
          <w:sz w:val="24"/>
          <w:szCs w:val="24"/>
        </w:rPr>
        <w:t>4</w:t>
      </w:r>
      <w:r w:rsidR="0019167F" w:rsidRPr="00E2060D">
        <w:rPr>
          <w:rFonts w:ascii="Times New Roman" w:hAnsi="Times New Roman" w:cs="Times New Roman"/>
          <w:noProof/>
          <w:sz w:val="24"/>
          <w:szCs w:val="24"/>
        </w:rPr>
        <w:t>, pp. 839–860, 2019</w:t>
      </w:r>
      <w:r w:rsidR="009E2CA1" w:rsidRPr="00E2060D">
        <w:rPr>
          <w:rFonts w:ascii="Times New Roman" w:hAnsi="Times New Roman" w:cs="Times New Roman"/>
          <w:noProof/>
          <w:color w:val="000000" w:themeColor="text1"/>
          <w:sz w:val="24"/>
          <w:szCs w:val="24"/>
        </w:rPr>
        <w:t>.</w:t>
      </w:r>
    </w:p>
    <w:p w14:paraId="44C2410F" w14:textId="0A2FC916"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N. Makmor, S. S. Alam, and N. A. Aziz,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Social </w:t>
      </w:r>
      <w:r w:rsidR="00BF1A61" w:rsidRPr="00E2060D">
        <w:rPr>
          <w:rFonts w:ascii="Times New Roman" w:hAnsi="Times New Roman" w:cs="Times New Roman"/>
          <w:noProof/>
          <w:sz w:val="24"/>
          <w:szCs w:val="24"/>
        </w:rPr>
        <w:t>Support, Trust and Purchase Intention in Social Commerce Era</w:t>
      </w:r>
      <w:r w:rsidRPr="00E2060D">
        <w:rPr>
          <w:rFonts w:ascii="Times New Roman" w:hAnsi="Times New Roman" w:cs="Times New Roman"/>
          <w:noProof/>
          <w:sz w:val="24"/>
          <w:szCs w:val="24"/>
        </w:rPr>
        <w:t>,</w:t>
      </w:r>
      <w:r w:rsidR="00A84B0E"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International Journal of Supply Chain Management, vol. 7, no. 5, pp. 572–581, 2018.</w:t>
      </w:r>
    </w:p>
    <w:p w14:paraId="6B46A4C1" w14:textId="662674C0"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E. Song and H. J. Yoo,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Impact </w:t>
      </w:r>
      <w:r w:rsidR="00BF1A61" w:rsidRPr="00E2060D">
        <w:rPr>
          <w:rFonts w:ascii="Times New Roman" w:hAnsi="Times New Roman" w:cs="Times New Roman"/>
          <w:noProof/>
          <w:sz w:val="24"/>
          <w:szCs w:val="24"/>
        </w:rPr>
        <w:t xml:space="preserve">of Social Support and Social Trust on Public Viral Risk Response: </w:t>
      </w:r>
      <w:r w:rsidRPr="00E2060D">
        <w:rPr>
          <w:rFonts w:ascii="Times New Roman" w:hAnsi="Times New Roman" w:cs="Times New Roman"/>
          <w:noProof/>
          <w:sz w:val="24"/>
          <w:szCs w:val="24"/>
        </w:rPr>
        <w:t>A COVID</w:t>
      </w:r>
      <w:r w:rsidR="00BF1A61" w:rsidRPr="00E2060D">
        <w:rPr>
          <w:rFonts w:ascii="Times New Roman" w:hAnsi="Times New Roman" w:cs="Times New Roman"/>
          <w:noProof/>
          <w:sz w:val="24"/>
          <w:szCs w:val="24"/>
        </w:rPr>
        <w:t>-19 Survey Study</w:t>
      </w:r>
      <w:r w:rsidR="00A84B0E" w:rsidRPr="00E2060D">
        <w:rPr>
          <w:rFonts w:ascii="Times New Roman" w:hAnsi="Times New Roman" w:cs="Times New Roman"/>
          <w:noProof/>
          <w:sz w:val="24"/>
          <w:szCs w:val="24"/>
        </w:rPr>
        <w:t>,</w:t>
      </w:r>
      <w:r w:rsidR="00A84B0E"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International Journal of Environmental Research and Public Health, vol. 17, no. 18, pp. 1–14, 2020</w:t>
      </w:r>
      <w:r w:rsidR="00214025" w:rsidRPr="00E2060D">
        <w:rPr>
          <w:rFonts w:ascii="Times New Roman" w:hAnsi="Times New Roman" w:cs="Times New Roman"/>
          <w:noProof/>
          <w:sz w:val="24"/>
          <w:szCs w:val="24"/>
        </w:rPr>
        <w:t>.</w:t>
      </w:r>
    </w:p>
    <w:p w14:paraId="102B64D2" w14:textId="152AE8EA"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G. Helal, W. Ozuem, and G. Lancaster,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Social media brand perceptions of millennials,</w:t>
      </w:r>
      <w:r w:rsidR="00A84B0E"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w:t>
      </w:r>
      <w:r w:rsidRPr="00E2060D">
        <w:rPr>
          <w:rFonts w:ascii="Times New Roman" w:hAnsi="Times New Roman" w:cs="Times New Roman"/>
          <w:sz w:val="24"/>
          <w:szCs w:val="24"/>
        </w:rPr>
        <w:t>International Journal of Retail &amp; Distribution Management, vol.</w:t>
      </w:r>
      <w:r w:rsidRPr="00E2060D">
        <w:rPr>
          <w:rFonts w:ascii="Times New Roman" w:hAnsi="Times New Roman" w:cs="Times New Roman"/>
          <w:noProof/>
          <w:sz w:val="24"/>
          <w:szCs w:val="24"/>
        </w:rPr>
        <w:t xml:space="preserve"> 46, no. 10, pp. 977–998, 2018.</w:t>
      </w:r>
    </w:p>
    <w:p w14:paraId="6BC7848F" w14:textId="58C237A5"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X. Yin, H. Wang, Q. Xia, and Q. Gu,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How </w:t>
      </w:r>
      <w:r w:rsidR="00B777B6" w:rsidRPr="00E2060D">
        <w:rPr>
          <w:rFonts w:ascii="Times New Roman" w:hAnsi="Times New Roman" w:cs="Times New Roman"/>
          <w:noProof/>
          <w:sz w:val="24"/>
          <w:szCs w:val="24"/>
        </w:rPr>
        <w:t xml:space="preserve">Social Interaction Affects Purchase Intention in Social Commerce: </w:t>
      </w:r>
      <w:r w:rsidRPr="00E2060D">
        <w:rPr>
          <w:rFonts w:ascii="Times New Roman" w:hAnsi="Times New Roman" w:cs="Times New Roman"/>
          <w:noProof/>
          <w:sz w:val="24"/>
          <w:szCs w:val="24"/>
        </w:rPr>
        <w:t xml:space="preserve">A </w:t>
      </w:r>
      <w:r w:rsidR="00B777B6" w:rsidRPr="00E2060D">
        <w:rPr>
          <w:rFonts w:ascii="Times New Roman" w:hAnsi="Times New Roman" w:cs="Times New Roman"/>
          <w:noProof/>
          <w:sz w:val="24"/>
          <w:szCs w:val="24"/>
        </w:rPr>
        <w:t>Cultural Perspective,</w:t>
      </w:r>
      <w:r w:rsidR="00A84B0E"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Sustainability, vol. 11, no.</w:t>
      </w:r>
      <w:r w:rsidR="0019167F" w:rsidRPr="00E2060D">
        <w:rPr>
          <w:rFonts w:ascii="Times New Roman" w:hAnsi="Times New Roman" w:cs="Times New Roman"/>
          <w:noProof/>
          <w:sz w:val="24"/>
          <w:szCs w:val="24"/>
        </w:rPr>
        <w:t xml:space="preserve"> 8, pp. 2423, 2019</w:t>
      </w:r>
      <w:r w:rsidR="00B777B6" w:rsidRPr="00E2060D">
        <w:rPr>
          <w:rFonts w:ascii="Times New Roman" w:hAnsi="Times New Roman" w:cs="Times New Roman"/>
          <w:noProof/>
          <w:color w:val="000000" w:themeColor="text1"/>
          <w:sz w:val="24"/>
          <w:szCs w:val="24"/>
        </w:rPr>
        <w:t>.</w:t>
      </w:r>
    </w:p>
    <w:p w14:paraId="60354B99" w14:textId="29CC4889"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A. N. Albarq,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The Effect of Brand Perceptions on Repurchase When Using the E-Commerce Website for Shopping,</w:t>
      </w:r>
      <w:r w:rsidR="00A84B0E"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International Journal of Marketing Studies, vol. 12, no. 4, 2020</w:t>
      </w:r>
      <w:r w:rsidR="00B777B6" w:rsidRPr="00E2060D">
        <w:rPr>
          <w:rFonts w:ascii="Times New Roman" w:hAnsi="Times New Roman" w:cs="Times New Roman"/>
          <w:noProof/>
          <w:sz w:val="24"/>
          <w:szCs w:val="24"/>
        </w:rPr>
        <w:t>.</w:t>
      </w:r>
    </w:p>
    <w:p w14:paraId="77A20AEA" w14:textId="40BEEAD1"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color w:val="000000" w:themeColor="text1"/>
          <w:sz w:val="24"/>
          <w:szCs w:val="24"/>
        </w:rPr>
      </w:pPr>
      <w:r w:rsidRPr="00E2060D">
        <w:rPr>
          <w:rFonts w:ascii="Times New Roman" w:hAnsi="Times New Roman" w:cs="Times New Roman"/>
          <w:noProof/>
          <w:sz w:val="24"/>
          <w:szCs w:val="24"/>
        </w:rPr>
        <w:t xml:space="preserve">W. Aslam, M. Ham, and K. Farhat,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Influencing factors of brand perception on consumers’ repurchase intention: An examination of online apparel shopping,</w:t>
      </w:r>
      <w:r w:rsidR="00A84B0E"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w:t>
      </w:r>
      <w:r w:rsidR="00296B26" w:rsidRPr="00E2060D">
        <w:rPr>
          <w:rFonts w:ascii="Times New Roman" w:hAnsi="Times New Roman" w:cs="Times New Roman"/>
          <w:noProof/>
          <w:sz w:val="24"/>
          <w:szCs w:val="24"/>
        </w:rPr>
        <w:t>Journal of Contemporary Management Issues,</w:t>
      </w:r>
      <w:r w:rsidRPr="00E2060D">
        <w:rPr>
          <w:rFonts w:ascii="Times New Roman" w:hAnsi="Times New Roman" w:cs="Times New Roman"/>
          <w:noProof/>
          <w:sz w:val="24"/>
          <w:szCs w:val="24"/>
        </w:rPr>
        <w:t xml:space="preserve"> vol. 23, no. 2, pp. </w:t>
      </w:r>
      <w:r w:rsidRPr="00E2060D">
        <w:rPr>
          <w:rFonts w:ascii="Times New Roman" w:hAnsi="Times New Roman" w:cs="Times New Roman"/>
          <w:noProof/>
          <w:color w:val="000000" w:themeColor="text1"/>
          <w:sz w:val="24"/>
          <w:szCs w:val="24"/>
        </w:rPr>
        <w:t xml:space="preserve">87-101, 2018. </w:t>
      </w:r>
    </w:p>
    <w:p w14:paraId="1E89A726" w14:textId="5062A7F5"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T. M. Nisar and G. Prabhakar,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What factors determine e-satisfaction and consumer spending in e-commerce retailing?,</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Retailing and Consumer Services, vol. 39, pp. 135–144, 2017</w:t>
      </w:r>
      <w:r w:rsidR="00214025" w:rsidRPr="00E2060D">
        <w:rPr>
          <w:rFonts w:ascii="Times New Roman" w:hAnsi="Times New Roman" w:cs="Times New Roman"/>
          <w:noProof/>
          <w:sz w:val="24"/>
          <w:szCs w:val="24"/>
        </w:rPr>
        <w:t>.</w:t>
      </w:r>
    </w:p>
    <w:p w14:paraId="21DE2543" w14:textId="5B76A567"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P. Rita, T.</w:t>
      </w:r>
      <w:r w:rsidR="0014383F" w:rsidRPr="00E2060D">
        <w:rPr>
          <w:rFonts w:ascii="Times New Roman" w:hAnsi="Times New Roman" w:cs="Times New Roman"/>
          <w:noProof/>
          <w:sz w:val="24"/>
          <w:szCs w:val="24"/>
        </w:rPr>
        <w:t xml:space="preserve"> Oliveira, and A. Farisa,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The impact of e-service quality and customer satisfaction on customer behavior in online shopping,</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Heliyon, vol. 5, no. </w:t>
      </w:r>
      <w:r w:rsidR="00C91FDB" w:rsidRPr="00E2060D">
        <w:rPr>
          <w:rFonts w:ascii="Times New Roman" w:hAnsi="Times New Roman" w:cs="Times New Roman"/>
          <w:noProof/>
          <w:sz w:val="24"/>
          <w:szCs w:val="24"/>
        </w:rPr>
        <w:t>10</w:t>
      </w:r>
      <w:r w:rsidRPr="00E2060D">
        <w:rPr>
          <w:rFonts w:ascii="Times New Roman" w:hAnsi="Times New Roman" w:cs="Times New Roman"/>
          <w:noProof/>
          <w:sz w:val="24"/>
          <w:szCs w:val="24"/>
        </w:rPr>
        <w:t>, 2019.</w:t>
      </w:r>
    </w:p>
    <w:p w14:paraId="6248479D" w14:textId="2D3F6437"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M. H. W. Ho and H. F. L. Chung,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Customer engagement, customer equity and repurchase intention in mobile apps,</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Business Research, vol. 121, pp. 13-21, 2020</w:t>
      </w:r>
      <w:r w:rsidR="00C91FDB" w:rsidRPr="00E2060D">
        <w:rPr>
          <w:rFonts w:ascii="Times New Roman" w:hAnsi="Times New Roman" w:cs="Times New Roman"/>
          <w:noProof/>
          <w:sz w:val="24"/>
          <w:szCs w:val="24"/>
        </w:rPr>
        <w:t>.</w:t>
      </w:r>
    </w:p>
    <w:p w14:paraId="09F04ECB" w14:textId="0049C674"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A. Parasuraman, V. A. Zeithaml, and A. Malhotra,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E</w:t>
      </w:r>
      <w:r w:rsidR="00C91FDB" w:rsidRPr="00E2060D">
        <w:rPr>
          <w:rFonts w:ascii="Times New Roman" w:hAnsi="Times New Roman" w:cs="Times New Roman"/>
          <w:noProof/>
          <w:sz w:val="24"/>
          <w:szCs w:val="24"/>
        </w:rPr>
        <w:t>-</w:t>
      </w:r>
      <w:r w:rsidRPr="00E2060D">
        <w:rPr>
          <w:rFonts w:ascii="Times New Roman" w:hAnsi="Times New Roman" w:cs="Times New Roman"/>
          <w:noProof/>
          <w:sz w:val="24"/>
          <w:szCs w:val="24"/>
        </w:rPr>
        <w:t>S</w:t>
      </w:r>
      <w:r w:rsidR="00C91FDB" w:rsidRPr="00E2060D">
        <w:rPr>
          <w:rFonts w:ascii="Times New Roman" w:hAnsi="Times New Roman" w:cs="Times New Roman"/>
          <w:noProof/>
          <w:sz w:val="24"/>
          <w:szCs w:val="24"/>
        </w:rPr>
        <w:t>-</w:t>
      </w:r>
      <w:r w:rsidRPr="00E2060D">
        <w:rPr>
          <w:rFonts w:ascii="Times New Roman" w:hAnsi="Times New Roman" w:cs="Times New Roman"/>
          <w:noProof/>
          <w:sz w:val="24"/>
          <w:szCs w:val="24"/>
        </w:rPr>
        <w:t xml:space="preserve">QUAL </w:t>
      </w:r>
      <w:r w:rsidR="00C91FDB" w:rsidRPr="00E2060D">
        <w:rPr>
          <w:rFonts w:ascii="Times New Roman" w:hAnsi="Times New Roman" w:cs="Times New Roman"/>
          <w:noProof/>
          <w:sz w:val="24"/>
          <w:szCs w:val="24"/>
        </w:rPr>
        <w:t>A Multiple-Item Scale for Assessing Electronic Service Quality,</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Service Research, vol. 7, no. 3, pp. 213–233, 2005</w:t>
      </w:r>
      <w:r w:rsidR="00C91FDB" w:rsidRPr="00E2060D">
        <w:rPr>
          <w:rFonts w:ascii="Times New Roman" w:hAnsi="Times New Roman" w:cs="Times New Roman"/>
          <w:noProof/>
          <w:sz w:val="24"/>
          <w:szCs w:val="24"/>
        </w:rPr>
        <w:t>.</w:t>
      </w:r>
    </w:p>
    <w:p w14:paraId="630B85C7" w14:textId="5453B836" w:rsidR="006E6814" w:rsidRPr="00E2060D" w:rsidRDefault="00C91FDB"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lastRenderedPageBreak/>
        <w:t xml:space="preserve">J. Santos,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E-service quality: a</w:t>
      </w:r>
      <w:r w:rsidR="006E6814" w:rsidRPr="00E2060D">
        <w:rPr>
          <w:rFonts w:ascii="Times New Roman" w:hAnsi="Times New Roman" w:cs="Times New Roman"/>
          <w:noProof/>
          <w:sz w:val="24"/>
          <w:szCs w:val="24"/>
        </w:rPr>
        <w:t xml:space="preserve"> model of virtual service quality dimensions,</w:t>
      </w:r>
      <w:r w:rsidR="003F2127" w:rsidRPr="00E2060D">
        <w:rPr>
          <w:rFonts w:ascii="Times New Roman" w:eastAsia="Times New Roman" w:hAnsi="Times New Roman" w:cs="Times New Roman"/>
          <w:sz w:val="24"/>
          <w:szCs w:val="28"/>
          <w:lang w:val="en-IN" w:eastAsia="pl-PL"/>
        </w:rPr>
        <w:t>”</w:t>
      </w:r>
      <w:r w:rsidR="006E6814" w:rsidRPr="00E2060D">
        <w:rPr>
          <w:rFonts w:ascii="Times New Roman" w:hAnsi="Times New Roman" w:cs="Times New Roman"/>
          <w:noProof/>
          <w:sz w:val="24"/>
          <w:szCs w:val="24"/>
        </w:rPr>
        <w:t xml:space="preserve"> Managing Service Quality</w:t>
      </w:r>
      <w:r w:rsidRPr="00E2060D">
        <w:rPr>
          <w:rFonts w:ascii="Times New Roman" w:hAnsi="Times New Roman" w:cs="Times New Roman"/>
          <w:noProof/>
          <w:sz w:val="24"/>
          <w:szCs w:val="24"/>
        </w:rPr>
        <w:t>: An International Journal</w:t>
      </w:r>
      <w:r w:rsidR="001E754A" w:rsidRPr="00E2060D">
        <w:rPr>
          <w:rFonts w:ascii="Times New Roman" w:hAnsi="Times New Roman" w:cs="Times New Roman"/>
          <w:noProof/>
          <w:sz w:val="24"/>
          <w:szCs w:val="24"/>
        </w:rPr>
        <w:t>, v</w:t>
      </w:r>
      <w:r w:rsidR="006E6814" w:rsidRPr="00E2060D">
        <w:rPr>
          <w:rFonts w:ascii="Times New Roman" w:hAnsi="Times New Roman" w:cs="Times New Roman"/>
          <w:noProof/>
          <w:sz w:val="24"/>
          <w:szCs w:val="24"/>
        </w:rPr>
        <w:t>ol. 13, no. 3, pp. 233–246, 2003</w:t>
      </w:r>
      <w:r w:rsidRPr="00E2060D">
        <w:rPr>
          <w:rFonts w:ascii="Times New Roman" w:hAnsi="Times New Roman" w:cs="Times New Roman"/>
          <w:noProof/>
          <w:sz w:val="24"/>
          <w:szCs w:val="24"/>
        </w:rPr>
        <w:t>.</w:t>
      </w:r>
    </w:p>
    <w:p w14:paraId="4C1820CC" w14:textId="5E3AEF53"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N. Hemmington, P.</w:t>
      </w:r>
      <w:r w:rsidR="007A12B0" w:rsidRPr="00E2060D">
        <w:rPr>
          <w:rFonts w:ascii="Times New Roman" w:hAnsi="Times New Roman" w:cs="Times New Roman"/>
          <w:noProof/>
          <w:sz w:val="24"/>
          <w:szCs w:val="24"/>
        </w:rPr>
        <w:t xml:space="preserve"> B.</w:t>
      </w:r>
      <w:r w:rsidRPr="00E2060D">
        <w:rPr>
          <w:rFonts w:ascii="Times New Roman" w:hAnsi="Times New Roman" w:cs="Times New Roman"/>
          <w:noProof/>
          <w:sz w:val="24"/>
          <w:szCs w:val="24"/>
        </w:rPr>
        <w:t xml:space="preserve"> Kim, and C. Wang,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Benchmarking hotel service quality using two-dimensional importance-performance benchmark vectors (IPBV),</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Service Theory and Practice, vol. 28, no. 1, pp. 2–25, 2018</w:t>
      </w:r>
      <w:r w:rsidR="00A67364" w:rsidRPr="00E2060D">
        <w:rPr>
          <w:rFonts w:ascii="Times New Roman" w:hAnsi="Times New Roman" w:cs="Times New Roman"/>
          <w:noProof/>
          <w:sz w:val="24"/>
          <w:szCs w:val="24"/>
        </w:rPr>
        <w:t>.</w:t>
      </w:r>
    </w:p>
    <w:p w14:paraId="54AF1577" w14:textId="1F12273C" w:rsidR="002D1C28"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color w:val="000000" w:themeColor="text1"/>
          <w:sz w:val="24"/>
          <w:szCs w:val="24"/>
        </w:rPr>
      </w:pPr>
      <w:r w:rsidRPr="00E2060D">
        <w:rPr>
          <w:rFonts w:ascii="Times New Roman" w:hAnsi="Times New Roman" w:cs="Times New Roman"/>
          <w:noProof/>
          <w:color w:val="000000" w:themeColor="text1"/>
          <w:sz w:val="24"/>
          <w:szCs w:val="24"/>
        </w:rPr>
        <w:t xml:space="preserve">V. A. Zeithaml, A. Parasuraman, and A. Malhotra,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color w:val="000000" w:themeColor="text1"/>
          <w:sz w:val="24"/>
          <w:szCs w:val="24"/>
        </w:rPr>
        <w:t>A Conceptual Framework for Understanding e-Service Quality: Implications for Future Research and Managerial Practice,</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color w:val="000000" w:themeColor="text1"/>
          <w:sz w:val="24"/>
          <w:szCs w:val="24"/>
        </w:rPr>
        <w:t xml:space="preserve"> Marketing Science Institute,</w:t>
      </w:r>
      <w:r w:rsidR="00110603" w:rsidRPr="00E2060D">
        <w:rPr>
          <w:rFonts w:ascii="Times New Roman" w:hAnsi="Times New Roman" w:cs="Times New Roman"/>
          <w:noProof/>
          <w:color w:val="000000" w:themeColor="text1"/>
          <w:sz w:val="24"/>
          <w:szCs w:val="24"/>
        </w:rPr>
        <w:t xml:space="preserve"> Cambridge., USA, Sci Rep. 00.115,</w:t>
      </w:r>
      <w:r w:rsidRPr="00E2060D">
        <w:rPr>
          <w:rFonts w:ascii="Times New Roman" w:hAnsi="Times New Roman" w:cs="Times New Roman"/>
          <w:noProof/>
          <w:color w:val="000000" w:themeColor="text1"/>
          <w:sz w:val="24"/>
          <w:szCs w:val="24"/>
        </w:rPr>
        <w:t xml:space="preserve"> 2000</w:t>
      </w:r>
      <w:r w:rsidR="002D1C28" w:rsidRPr="00E2060D">
        <w:rPr>
          <w:rFonts w:ascii="Times New Roman" w:hAnsi="Times New Roman" w:cs="Times New Roman"/>
          <w:noProof/>
          <w:color w:val="000000" w:themeColor="text1"/>
          <w:sz w:val="24"/>
          <w:szCs w:val="24"/>
        </w:rPr>
        <w:t>.</w:t>
      </w:r>
    </w:p>
    <w:p w14:paraId="5BD74A86" w14:textId="05557DEA"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C. H. Yen and H. P. Lu,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Effects of e-service</w:t>
      </w:r>
      <w:r w:rsidR="00661AE4" w:rsidRPr="00E2060D">
        <w:rPr>
          <w:rFonts w:ascii="Times New Roman" w:hAnsi="Times New Roman" w:cs="Times New Roman"/>
          <w:noProof/>
          <w:sz w:val="24"/>
          <w:szCs w:val="24"/>
        </w:rPr>
        <w:t xml:space="preserve"> quality on loyalty intention: a</w:t>
      </w:r>
      <w:r w:rsidRPr="00E2060D">
        <w:rPr>
          <w:rFonts w:ascii="Times New Roman" w:hAnsi="Times New Roman" w:cs="Times New Roman"/>
          <w:noProof/>
          <w:sz w:val="24"/>
          <w:szCs w:val="24"/>
        </w:rPr>
        <w:t>n empirical study in online auction,</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Managing Service Quality</w:t>
      </w:r>
      <w:r w:rsidR="00661AE4" w:rsidRPr="00E2060D">
        <w:rPr>
          <w:rFonts w:ascii="Times New Roman" w:hAnsi="Times New Roman" w:cs="Times New Roman"/>
          <w:noProof/>
          <w:sz w:val="24"/>
          <w:szCs w:val="24"/>
        </w:rPr>
        <w:t>: An International Journal</w:t>
      </w:r>
      <w:r w:rsidRPr="00E2060D">
        <w:rPr>
          <w:rFonts w:ascii="Times New Roman" w:hAnsi="Times New Roman" w:cs="Times New Roman"/>
          <w:noProof/>
          <w:sz w:val="24"/>
          <w:szCs w:val="24"/>
        </w:rPr>
        <w:t>, vol. 18, no. 2, pp. 127–146, 2008</w:t>
      </w:r>
      <w:r w:rsidR="00661AE4" w:rsidRPr="00E2060D">
        <w:rPr>
          <w:rFonts w:ascii="Times New Roman" w:hAnsi="Times New Roman" w:cs="Times New Roman"/>
          <w:noProof/>
          <w:sz w:val="24"/>
          <w:szCs w:val="24"/>
        </w:rPr>
        <w:t>.</w:t>
      </w:r>
    </w:p>
    <w:p w14:paraId="6D52DDC7" w14:textId="211115B5"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M. Wolfinba</w:t>
      </w:r>
      <w:r w:rsidR="00CF7484" w:rsidRPr="00E2060D">
        <w:rPr>
          <w:rFonts w:ascii="Times New Roman" w:hAnsi="Times New Roman" w:cs="Times New Roman"/>
          <w:noProof/>
          <w:sz w:val="24"/>
          <w:szCs w:val="24"/>
        </w:rPr>
        <w:t xml:space="preserve">rger and M. C. Gilly, </w:t>
      </w:r>
      <w:r w:rsidR="008304DF" w:rsidRPr="00E2060D">
        <w:rPr>
          <w:rFonts w:ascii="Times New Roman" w:eastAsia="Times New Roman" w:hAnsi="Times New Roman" w:cs="Times New Roman"/>
          <w:sz w:val="24"/>
          <w:szCs w:val="28"/>
          <w:lang w:val="en-IN" w:eastAsia="pl-PL"/>
        </w:rPr>
        <w:t>“</w:t>
      </w:r>
      <w:r w:rsidR="00CF7484" w:rsidRPr="00E2060D">
        <w:rPr>
          <w:rFonts w:ascii="Times New Roman" w:hAnsi="Times New Roman" w:cs="Times New Roman"/>
          <w:noProof/>
          <w:sz w:val="24"/>
          <w:szCs w:val="24"/>
        </w:rPr>
        <w:t>eTailQ: d</w:t>
      </w:r>
      <w:r w:rsidRPr="00E2060D">
        <w:rPr>
          <w:rFonts w:ascii="Times New Roman" w:hAnsi="Times New Roman" w:cs="Times New Roman"/>
          <w:noProof/>
          <w:sz w:val="24"/>
          <w:szCs w:val="24"/>
        </w:rPr>
        <w:t>imensionalizing, measuring and predicting etail quality,</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Retailing, vol. 79, no. 3, pp. 183-198, 2003.</w:t>
      </w:r>
    </w:p>
    <w:p w14:paraId="1F13191A" w14:textId="2827DE20"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color w:val="000000" w:themeColor="text1"/>
          <w:sz w:val="24"/>
          <w:szCs w:val="24"/>
        </w:rPr>
      </w:pPr>
      <w:r w:rsidRPr="00E2060D">
        <w:rPr>
          <w:rFonts w:ascii="Times New Roman" w:hAnsi="Times New Roman" w:cs="Times New Roman"/>
          <w:noProof/>
          <w:color w:val="000000" w:themeColor="text1"/>
          <w:sz w:val="24"/>
          <w:szCs w:val="24"/>
        </w:rPr>
        <w:t xml:space="preserve">P. Kotler and K. L. Keller,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color w:val="000000" w:themeColor="text1"/>
          <w:sz w:val="24"/>
          <w:szCs w:val="24"/>
        </w:rPr>
        <w:t>Marketing Management,</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color w:val="000000" w:themeColor="text1"/>
          <w:sz w:val="24"/>
          <w:szCs w:val="24"/>
        </w:rPr>
        <w:t xml:space="preserve"> Pearson Prentice Hall</w:t>
      </w:r>
      <w:r w:rsidR="00C033FC" w:rsidRPr="00E2060D">
        <w:rPr>
          <w:rFonts w:ascii="Times New Roman" w:hAnsi="Times New Roman" w:cs="Times New Roman"/>
          <w:noProof/>
          <w:color w:val="000000" w:themeColor="text1"/>
          <w:sz w:val="24"/>
          <w:szCs w:val="24"/>
        </w:rPr>
        <w:t xml:space="preserve">, </w:t>
      </w:r>
      <w:r w:rsidRPr="00E2060D">
        <w:rPr>
          <w:rFonts w:ascii="Times New Roman" w:hAnsi="Times New Roman" w:cs="Times New Roman"/>
          <w:noProof/>
          <w:color w:val="000000" w:themeColor="text1"/>
          <w:sz w:val="24"/>
          <w:szCs w:val="24"/>
        </w:rPr>
        <w:t xml:space="preserve">2018. </w:t>
      </w:r>
    </w:p>
    <w:p w14:paraId="3AB6AD06" w14:textId="4031E72C"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S. Widyastutir and M. Said,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Consumer consideration in purchase decision of SPECS sports shoes product through brand image, product design and price perception,</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International Journal of Supply Chain Management, vol. 6, no. 4, pp. 199–207, 2017.</w:t>
      </w:r>
    </w:p>
    <w:p w14:paraId="0D1889F6" w14:textId="0444B9B3"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color w:val="000000" w:themeColor="text1"/>
          <w:sz w:val="24"/>
          <w:szCs w:val="24"/>
        </w:rPr>
      </w:pPr>
      <w:r w:rsidRPr="00E2060D">
        <w:rPr>
          <w:rFonts w:ascii="Times New Roman" w:hAnsi="Times New Roman" w:cs="Times New Roman"/>
          <w:noProof/>
          <w:color w:val="000000" w:themeColor="text1"/>
          <w:sz w:val="24"/>
          <w:szCs w:val="24"/>
        </w:rPr>
        <w:t xml:space="preserve">P. Kotler and G. Armstrong,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color w:val="000000" w:themeColor="text1"/>
          <w:sz w:val="24"/>
          <w:szCs w:val="24"/>
        </w:rPr>
        <w:t>Priciple of Marketing,</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color w:val="000000" w:themeColor="text1"/>
          <w:sz w:val="24"/>
          <w:szCs w:val="24"/>
        </w:rPr>
        <w:t xml:space="preserve"> New Jersey: Prentice Hall, 2012.</w:t>
      </w:r>
    </w:p>
    <w:p w14:paraId="0171607D" w14:textId="73D25012"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Y. Zhang,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The Impact of Brand Image on Consumer Behavior: A Literature Review,</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Open Journal of Business and Management, vol. 3</w:t>
      </w:r>
      <w:r w:rsidR="00CF7484" w:rsidRPr="00E2060D">
        <w:rPr>
          <w:rFonts w:ascii="Times New Roman" w:hAnsi="Times New Roman" w:cs="Times New Roman"/>
          <w:noProof/>
          <w:sz w:val="24"/>
          <w:szCs w:val="24"/>
        </w:rPr>
        <w:t xml:space="preserve">, no. </w:t>
      </w:r>
      <w:r w:rsidRPr="00E2060D">
        <w:rPr>
          <w:rFonts w:ascii="Times New Roman" w:hAnsi="Times New Roman" w:cs="Times New Roman"/>
          <w:noProof/>
          <w:sz w:val="24"/>
          <w:szCs w:val="24"/>
        </w:rPr>
        <w:t>1, pp. 58–62, 2015.</w:t>
      </w:r>
    </w:p>
    <w:p w14:paraId="758F3EC6" w14:textId="287FAFF3"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J. Paul,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Masstige model and measure for brand management,</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European Management Journal, vol. 37, no. 3, pp. 299–312, 2019</w:t>
      </w:r>
      <w:r w:rsidR="00214025" w:rsidRPr="00E2060D">
        <w:rPr>
          <w:rFonts w:ascii="Times New Roman" w:hAnsi="Times New Roman" w:cs="Times New Roman"/>
          <w:noProof/>
          <w:sz w:val="24"/>
          <w:szCs w:val="24"/>
        </w:rPr>
        <w:t>.</w:t>
      </w:r>
    </w:p>
    <w:p w14:paraId="136827F2" w14:textId="2412B2D8"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I. Irpan and E. Ruswanti,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Analysis of Brand Awareness and Brand Image on Brand Equity Over Customer Implications to Purchase Intention at PT. SGMW Motor Indonesia (Wuling, Indonesia),</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Multidisciplinary Academic</w:t>
      </w:r>
      <w:r w:rsidR="002C3809" w:rsidRPr="00E2060D">
        <w:rPr>
          <w:rFonts w:ascii="Times New Roman" w:hAnsi="Times New Roman" w:cs="Times New Roman"/>
          <w:noProof/>
          <w:sz w:val="24"/>
          <w:szCs w:val="24"/>
        </w:rPr>
        <w:t>s</w:t>
      </w:r>
      <w:r w:rsidRPr="00E2060D">
        <w:rPr>
          <w:rFonts w:ascii="Times New Roman" w:hAnsi="Times New Roman" w:cs="Times New Roman"/>
          <w:noProof/>
          <w:sz w:val="24"/>
          <w:szCs w:val="24"/>
        </w:rPr>
        <w:t>, vol. 4, no. 3, pp. 127–134, 2020.</w:t>
      </w:r>
    </w:p>
    <w:p w14:paraId="1DD1313A" w14:textId="69AE37AB"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N. Hajli and J. Sims,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Social commerce: The transfer of power from sellers to buyers,</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Technological Forecasting and Social Change, vol. 94, pp. 350–358, 2015</w:t>
      </w:r>
      <w:r w:rsidR="00214025" w:rsidRPr="00E2060D">
        <w:rPr>
          <w:rFonts w:ascii="Times New Roman" w:hAnsi="Times New Roman" w:cs="Times New Roman"/>
          <w:noProof/>
          <w:sz w:val="24"/>
          <w:szCs w:val="24"/>
        </w:rPr>
        <w:t>.</w:t>
      </w:r>
    </w:p>
    <w:p w14:paraId="7D5A4E64" w14:textId="5361DBEE" w:rsidR="002C3809"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B. Xie,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Multimodal </w:t>
      </w:r>
      <w:r w:rsidR="002C3809" w:rsidRPr="00E2060D">
        <w:rPr>
          <w:rFonts w:ascii="Times New Roman" w:hAnsi="Times New Roman" w:cs="Times New Roman"/>
          <w:noProof/>
          <w:sz w:val="24"/>
          <w:szCs w:val="24"/>
        </w:rPr>
        <w:t xml:space="preserve">Computer-Mediated Communication and Social Support among Older </w:t>
      </w:r>
      <w:r w:rsidRPr="00E2060D">
        <w:rPr>
          <w:rFonts w:ascii="Times New Roman" w:hAnsi="Times New Roman" w:cs="Times New Roman"/>
          <w:noProof/>
          <w:sz w:val="24"/>
          <w:szCs w:val="24"/>
        </w:rPr>
        <w:t xml:space="preserve">Chinese </w:t>
      </w:r>
      <w:r w:rsidR="002C3809" w:rsidRPr="00E2060D">
        <w:rPr>
          <w:rFonts w:ascii="Times New Roman" w:hAnsi="Times New Roman" w:cs="Times New Roman"/>
          <w:noProof/>
          <w:sz w:val="24"/>
          <w:szCs w:val="24"/>
        </w:rPr>
        <w:t>Internet Users</w:t>
      </w:r>
      <w:r w:rsidRPr="00E2060D">
        <w:rPr>
          <w:rFonts w:ascii="Times New Roman" w:hAnsi="Times New Roman" w:cs="Times New Roman"/>
          <w:noProof/>
          <w:sz w:val="24"/>
          <w:szCs w:val="24"/>
        </w:rPr>
        <w:t>,</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Computer-Mediated Communication, vol. 13, no. </w:t>
      </w:r>
      <w:r w:rsidR="0019167F" w:rsidRPr="00E2060D">
        <w:rPr>
          <w:rFonts w:ascii="Times New Roman" w:hAnsi="Times New Roman" w:cs="Times New Roman"/>
          <w:noProof/>
          <w:sz w:val="24"/>
          <w:szCs w:val="24"/>
        </w:rPr>
        <w:t>3, pp. 728–750, 2008</w:t>
      </w:r>
      <w:r w:rsidR="002C3809" w:rsidRPr="00E2060D">
        <w:rPr>
          <w:color w:val="000000" w:themeColor="text1"/>
        </w:rPr>
        <w:t>.</w:t>
      </w:r>
    </w:p>
    <w:p w14:paraId="0C7E47BF" w14:textId="63BA09EB"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T. P. Liang, Y. T. Ho, Y. W. Li, and E. Turban,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What </w:t>
      </w:r>
      <w:r w:rsidR="00D86224" w:rsidRPr="00E2060D">
        <w:rPr>
          <w:rFonts w:ascii="Times New Roman" w:hAnsi="Times New Roman" w:cs="Times New Roman"/>
          <w:noProof/>
          <w:sz w:val="24"/>
          <w:szCs w:val="24"/>
        </w:rPr>
        <w:t xml:space="preserve">Drives Social Commerce: </w:t>
      </w:r>
      <w:r w:rsidRPr="00E2060D">
        <w:rPr>
          <w:rFonts w:ascii="Times New Roman" w:hAnsi="Times New Roman" w:cs="Times New Roman"/>
          <w:noProof/>
          <w:sz w:val="24"/>
          <w:szCs w:val="24"/>
        </w:rPr>
        <w:t xml:space="preserve">The </w:t>
      </w:r>
      <w:r w:rsidR="00D86224" w:rsidRPr="00E2060D">
        <w:rPr>
          <w:rFonts w:ascii="Times New Roman" w:hAnsi="Times New Roman" w:cs="Times New Roman"/>
          <w:noProof/>
          <w:sz w:val="24"/>
          <w:szCs w:val="24"/>
        </w:rPr>
        <w:t>Role of Social Support and Relationship Quality</w:t>
      </w:r>
      <w:r w:rsidRPr="00E2060D">
        <w:rPr>
          <w:rFonts w:ascii="Times New Roman" w:hAnsi="Times New Roman" w:cs="Times New Roman"/>
          <w:noProof/>
          <w:sz w:val="24"/>
          <w:szCs w:val="24"/>
        </w:rPr>
        <w:t>,</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International Journal of Electronic Commerce, vol. 16, no. </w:t>
      </w:r>
      <w:r w:rsidR="001E152C" w:rsidRPr="00E2060D">
        <w:rPr>
          <w:rFonts w:ascii="Times New Roman" w:hAnsi="Times New Roman" w:cs="Times New Roman"/>
          <w:noProof/>
          <w:sz w:val="24"/>
          <w:szCs w:val="24"/>
        </w:rPr>
        <w:t>2, pp. 69–90, 2011</w:t>
      </w:r>
      <w:r w:rsidR="0019167F" w:rsidRPr="00E2060D">
        <w:rPr>
          <w:rFonts w:ascii="Times New Roman" w:hAnsi="Times New Roman" w:cs="Times New Roman"/>
          <w:noProof/>
          <w:sz w:val="24"/>
          <w:szCs w:val="24"/>
        </w:rPr>
        <w:t>.</w:t>
      </w:r>
    </w:p>
    <w:p w14:paraId="63930FC6" w14:textId="7E8A1BF6"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Y. Bai, Z. Yao, and Y. F. Dou,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Effect of social commerce factors on user purchase behavior: An empirical investigation from renren.com,</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International Journal of Information Management, vol. 35, no. 5, pp. 538–550, 2015.</w:t>
      </w:r>
    </w:p>
    <w:p w14:paraId="1BD11146" w14:textId="6C07090C"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R. L. Oliver,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Whence Consumer Loyalty,</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Marketing, vol. 63 (Special Issue), pp. 33–44, 1999.</w:t>
      </w:r>
    </w:p>
    <w:p w14:paraId="3E9064F3" w14:textId="53150A0B"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color w:val="000000" w:themeColor="text1"/>
          <w:sz w:val="24"/>
          <w:szCs w:val="24"/>
        </w:rPr>
      </w:pPr>
      <w:r w:rsidRPr="00E2060D">
        <w:rPr>
          <w:rFonts w:ascii="Times New Roman" w:hAnsi="Times New Roman" w:cs="Times New Roman"/>
          <w:noProof/>
          <w:color w:val="000000" w:themeColor="text1"/>
          <w:sz w:val="24"/>
          <w:szCs w:val="24"/>
        </w:rPr>
        <w:lastRenderedPageBreak/>
        <w:t xml:space="preserve">U. Kulsum and T. Y. R. Syah,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color w:val="000000" w:themeColor="text1"/>
          <w:sz w:val="24"/>
          <w:szCs w:val="24"/>
        </w:rPr>
        <w:t>The Effect of Service Quality on Loyalty with Mediation of Patient Satisfaction,</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color w:val="000000" w:themeColor="text1"/>
          <w:sz w:val="24"/>
          <w:szCs w:val="24"/>
        </w:rPr>
        <w:t xml:space="preserve"> International Journal of Business and Management Invention, </w:t>
      </w:r>
      <w:r w:rsidR="00214025" w:rsidRPr="00E2060D">
        <w:rPr>
          <w:rFonts w:ascii="Times New Roman" w:hAnsi="Times New Roman" w:cs="Times New Roman"/>
          <w:noProof/>
          <w:color w:val="000000" w:themeColor="text1"/>
          <w:sz w:val="24"/>
          <w:szCs w:val="24"/>
        </w:rPr>
        <w:t>vol. 6, no. 3, pp. 41–50, 2017.</w:t>
      </w:r>
    </w:p>
    <w:p w14:paraId="447D92CC" w14:textId="25D88929"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P. Suhail and Y. Srinivasulu,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Perception of service quality, satisfaction, and behavioral intentions in Ayurveda healthcare,</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Ayurveda and Integrative Medicine, vol.</w:t>
      </w:r>
      <w:r w:rsidR="0019167F" w:rsidRPr="00E2060D">
        <w:rPr>
          <w:rFonts w:ascii="Times New Roman" w:hAnsi="Times New Roman" w:cs="Times New Roman"/>
          <w:noProof/>
          <w:sz w:val="24"/>
          <w:szCs w:val="24"/>
        </w:rPr>
        <w:t xml:space="preserve"> 12, no. 1, pp. 93-101, 2021</w:t>
      </w:r>
      <w:r w:rsidRPr="00E2060D">
        <w:rPr>
          <w:rFonts w:ascii="Times New Roman" w:hAnsi="Times New Roman" w:cs="Times New Roman"/>
          <w:noProof/>
          <w:sz w:val="24"/>
          <w:szCs w:val="24"/>
        </w:rPr>
        <w:t>.</w:t>
      </w:r>
    </w:p>
    <w:p w14:paraId="207571C1" w14:textId="0FCB512B" w:rsidR="00F665A5"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R. Tsiotsou,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The role of perceived product quality and overall satisfaction on purchase intentions,</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International Journal of Consumer Studies, vol. 30, no. 2, pp. 207–217, 2006</w:t>
      </w:r>
      <w:r w:rsidR="0019167F" w:rsidRPr="00E2060D">
        <w:rPr>
          <w:rFonts w:ascii="Times New Roman" w:hAnsi="Times New Roman" w:cs="Times New Roman"/>
          <w:noProof/>
          <w:sz w:val="24"/>
          <w:szCs w:val="24"/>
        </w:rPr>
        <w:t>.</w:t>
      </w:r>
    </w:p>
    <w:p w14:paraId="5499C431" w14:textId="6BF07666"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M. Horppu, O. Kuivalainen., A. Tarkiainen, and H. K. Ellonen,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Online satisfaction, trust and loyalty, and the impact of the offline parent brand,</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w:t>
      </w:r>
      <w:r w:rsidR="00A52D03" w:rsidRPr="00E2060D">
        <w:rPr>
          <w:rFonts w:ascii="Times New Roman" w:hAnsi="Times New Roman" w:cs="Times New Roman"/>
          <w:noProof/>
          <w:sz w:val="24"/>
          <w:szCs w:val="24"/>
        </w:rPr>
        <w:t>Journal of Product &amp;</w:t>
      </w:r>
      <w:r w:rsidRPr="00E2060D">
        <w:rPr>
          <w:rFonts w:ascii="Times New Roman" w:hAnsi="Times New Roman" w:cs="Times New Roman"/>
          <w:noProof/>
          <w:sz w:val="24"/>
          <w:szCs w:val="24"/>
        </w:rPr>
        <w:t xml:space="preserve"> Brand Management, v</w:t>
      </w:r>
      <w:r w:rsidR="0019167F" w:rsidRPr="00E2060D">
        <w:rPr>
          <w:rFonts w:ascii="Times New Roman" w:hAnsi="Times New Roman" w:cs="Times New Roman"/>
          <w:noProof/>
          <w:sz w:val="24"/>
          <w:szCs w:val="24"/>
        </w:rPr>
        <w:t>ol. 17, no. 6, pp. 403-413, 2008</w:t>
      </w:r>
      <w:r w:rsidRPr="00E2060D">
        <w:rPr>
          <w:rFonts w:ascii="Times New Roman" w:hAnsi="Times New Roman" w:cs="Times New Roman"/>
          <w:noProof/>
          <w:sz w:val="24"/>
          <w:szCs w:val="24"/>
        </w:rPr>
        <w:t>.</w:t>
      </w:r>
    </w:p>
    <w:p w14:paraId="2A0865CB" w14:textId="77602941"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D. J. Kim, D. L. Ferrin, and H. R. Rao,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A trust-based consumer decision-making model in electronic commerce: The role of trust, perceived risk, and their antecedents,</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Decision Support Systems, vol. 44, no. 2, pp.</w:t>
      </w:r>
      <w:r w:rsidRPr="00E2060D">
        <w:rPr>
          <w:rFonts w:ascii="Times New Roman" w:hAnsi="Times New Roman" w:cs="Times New Roman"/>
          <w:noProof/>
          <w:color w:val="000000" w:themeColor="text1"/>
          <w:lang w:eastAsia="en-GB"/>
        </w:rPr>
        <w:t xml:space="preserve"> </w:t>
      </w:r>
      <w:r w:rsidRPr="00E2060D">
        <w:rPr>
          <w:rFonts w:ascii="Times New Roman" w:hAnsi="Times New Roman" w:cs="Times New Roman"/>
          <w:noProof/>
          <w:sz w:val="24"/>
          <w:szCs w:val="24"/>
        </w:rPr>
        <w:t xml:space="preserve"> 544–564, 2008</w:t>
      </w:r>
      <w:r w:rsidR="006D26DE" w:rsidRPr="00E2060D">
        <w:rPr>
          <w:rFonts w:ascii="Times New Roman" w:hAnsi="Times New Roman" w:cs="Times New Roman"/>
          <w:noProof/>
          <w:sz w:val="24"/>
          <w:szCs w:val="24"/>
        </w:rPr>
        <w:t>.</w:t>
      </w:r>
    </w:p>
    <w:p w14:paraId="1F35D5FE" w14:textId="26B50B99" w:rsidR="004F4D6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R. M. Morgan and S. D. Hunt,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T</w:t>
      </w:r>
      <w:r w:rsidR="00C652B2" w:rsidRPr="00E2060D">
        <w:rPr>
          <w:rFonts w:ascii="Times New Roman" w:hAnsi="Times New Roman" w:cs="Times New Roman"/>
          <w:noProof/>
          <w:sz w:val="24"/>
          <w:szCs w:val="24"/>
        </w:rPr>
        <w:t>he Commitment-Trust Theory of Relationship Marketing,</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Marketing, vol. 58</w:t>
      </w:r>
      <w:r w:rsidR="0019167F" w:rsidRPr="00E2060D">
        <w:rPr>
          <w:rFonts w:ascii="Times New Roman" w:hAnsi="Times New Roman" w:cs="Times New Roman"/>
          <w:noProof/>
          <w:sz w:val="24"/>
          <w:szCs w:val="24"/>
        </w:rPr>
        <w:t>, no. 3, pp. 20-38, 1994</w:t>
      </w:r>
      <w:r w:rsidR="004F4D64" w:rsidRPr="00E2060D">
        <w:rPr>
          <w:rFonts w:ascii="Times New Roman" w:hAnsi="Times New Roman" w:cs="Times New Roman"/>
          <w:color w:val="000000" w:themeColor="text1"/>
          <w:sz w:val="24"/>
          <w:szCs w:val="24"/>
        </w:rPr>
        <w:t>.</w:t>
      </w:r>
    </w:p>
    <w:p w14:paraId="6F5F426B" w14:textId="67350CB3" w:rsidR="00C652B2"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color w:val="000000" w:themeColor="text1"/>
          <w:sz w:val="24"/>
          <w:szCs w:val="24"/>
        </w:rPr>
      </w:pPr>
      <w:r w:rsidRPr="00E2060D">
        <w:rPr>
          <w:rFonts w:ascii="Times New Roman" w:hAnsi="Times New Roman" w:cs="Times New Roman"/>
          <w:noProof/>
          <w:color w:val="000000" w:themeColor="text1"/>
          <w:sz w:val="24"/>
          <w:szCs w:val="24"/>
        </w:rPr>
        <w:t xml:space="preserve">D. Gefen, E. Karahanna, and D. W. Straub,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color w:val="000000" w:themeColor="text1"/>
          <w:sz w:val="24"/>
          <w:szCs w:val="24"/>
        </w:rPr>
        <w:t>Trust and TAM in Online Shopping: An Integrated Model,</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color w:val="000000" w:themeColor="text1"/>
          <w:sz w:val="24"/>
          <w:szCs w:val="24"/>
        </w:rPr>
        <w:t xml:space="preserve"> </w:t>
      </w:r>
      <w:r w:rsidR="00845DED" w:rsidRPr="00E2060D">
        <w:rPr>
          <w:rFonts w:ascii="Times New Roman" w:hAnsi="Times New Roman" w:cs="Times New Roman"/>
          <w:noProof/>
          <w:color w:val="000000" w:themeColor="text1"/>
          <w:sz w:val="24"/>
          <w:szCs w:val="24"/>
        </w:rPr>
        <w:t>MIS Quarterly</w:t>
      </w:r>
      <w:r w:rsidRPr="00E2060D">
        <w:rPr>
          <w:rFonts w:ascii="Times New Roman" w:hAnsi="Times New Roman" w:cs="Times New Roman"/>
          <w:noProof/>
          <w:color w:val="000000" w:themeColor="text1"/>
          <w:sz w:val="24"/>
          <w:szCs w:val="24"/>
        </w:rPr>
        <w:t xml:space="preserve">, vol. 27, no. </w:t>
      </w:r>
      <w:r w:rsidR="0019167F" w:rsidRPr="00E2060D">
        <w:rPr>
          <w:rFonts w:ascii="Times New Roman" w:hAnsi="Times New Roman" w:cs="Times New Roman"/>
          <w:noProof/>
          <w:color w:val="000000" w:themeColor="text1"/>
          <w:sz w:val="24"/>
          <w:szCs w:val="24"/>
        </w:rPr>
        <w:t>1, pp. 51–90, 2003</w:t>
      </w:r>
      <w:r w:rsidR="00C652B2" w:rsidRPr="00E2060D">
        <w:rPr>
          <w:rFonts w:ascii="Times New Roman" w:hAnsi="Times New Roman" w:cs="Times New Roman"/>
          <w:color w:val="000000" w:themeColor="text1"/>
          <w:sz w:val="24"/>
          <w:szCs w:val="24"/>
        </w:rPr>
        <w:t>.</w:t>
      </w:r>
    </w:p>
    <w:p w14:paraId="3483F836" w14:textId="040F0DE6"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P. A. Pavlou,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Consumer </w:t>
      </w:r>
      <w:r w:rsidR="00F65133" w:rsidRPr="00E2060D">
        <w:rPr>
          <w:rFonts w:ascii="Times New Roman" w:hAnsi="Times New Roman" w:cs="Times New Roman"/>
          <w:noProof/>
          <w:sz w:val="24"/>
          <w:szCs w:val="24"/>
        </w:rPr>
        <w:t xml:space="preserve">Acceptance of Electronic Commerce: </w:t>
      </w:r>
      <w:r w:rsidRPr="00E2060D">
        <w:rPr>
          <w:rFonts w:ascii="Times New Roman" w:hAnsi="Times New Roman" w:cs="Times New Roman"/>
          <w:noProof/>
          <w:sz w:val="24"/>
          <w:szCs w:val="24"/>
        </w:rPr>
        <w:t xml:space="preserve">Integrating </w:t>
      </w:r>
      <w:r w:rsidR="00F65133" w:rsidRPr="00E2060D">
        <w:rPr>
          <w:rFonts w:ascii="Times New Roman" w:hAnsi="Times New Roman" w:cs="Times New Roman"/>
          <w:noProof/>
          <w:sz w:val="24"/>
          <w:szCs w:val="24"/>
        </w:rPr>
        <w:t>Trust and Risk with the Technology Acceptance Model</w:t>
      </w:r>
      <w:r w:rsidRPr="00E2060D">
        <w:rPr>
          <w:rFonts w:ascii="Times New Roman" w:hAnsi="Times New Roman" w:cs="Times New Roman"/>
          <w:noProof/>
          <w:sz w:val="24"/>
          <w:szCs w:val="24"/>
        </w:rPr>
        <w:t>,</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International Journal of Electronic Commerce, vol. 7, no. 3, pp. 101–134, 2003</w:t>
      </w:r>
      <w:r w:rsidR="00F65133" w:rsidRPr="00E2060D">
        <w:rPr>
          <w:rFonts w:ascii="Times New Roman" w:hAnsi="Times New Roman" w:cs="Times New Roman"/>
          <w:noProof/>
          <w:sz w:val="24"/>
          <w:szCs w:val="24"/>
        </w:rPr>
        <w:t>.</w:t>
      </w:r>
    </w:p>
    <w:p w14:paraId="45D5F47A" w14:textId="7CFC818E"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P. Brewer and A. G. Sebby,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The effect of online restaurant menus on consumers’ purchase intentions during the COVID-19 pandemic,</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International Journal of Hospitality Management, vol. 94</w:t>
      </w:r>
      <w:r w:rsidR="000477DB" w:rsidRPr="00E2060D">
        <w:rPr>
          <w:rFonts w:ascii="Times New Roman" w:hAnsi="Times New Roman" w:cs="Times New Roman"/>
          <w:noProof/>
          <w:sz w:val="24"/>
          <w:szCs w:val="24"/>
        </w:rPr>
        <w:t>,</w:t>
      </w:r>
      <w:r w:rsidRPr="00E2060D">
        <w:rPr>
          <w:rFonts w:ascii="Times New Roman" w:hAnsi="Times New Roman" w:cs="Times New Roman"/>
          <w:noProof/>
          <w:sz w:val="24"/>
          <w:szCs w:val="24"/>
        </w:rPr>
        <w:t xml:space="preserve"> 2021</w:t>
      </w:r>
      <w:r w:rsidR="00CF07F5" w:rsidRPr="00E2060D">
        <w:rPr>
          <w:rFonts w:ascii="Times New Roman" w:hAnsi="Times New Roman" w:cs="Times New Roman"/>
          <w:noProof/>
          <w:sz w:val="24"/>
          <w:szCs w:val="24"/>
        </w:rPr>
        <w:t>.</w:t>
      </w:r>
    </w:p>
    <w:p w14:paraId="3C10C363" w14:textId="58E3B3EC"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A. Rybak,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Consumer Trust in E-Commerce: The Case of Poland,</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w:t>
      </w:r>
      <w:r w:rsidR="00D0333C" w:rsidRPr="00E2060D">
        <w:rPr>
          <w:rFonts w:ascii="Times New Roman" w:hAnsi="Times New Roman" w:cs="Times New Roman"/>
          <w:noProof/>
          <w:sz w:val="24"/>
          <w:szCs w:val="24"/>
        </w:rPr>
        <w:t>Sciendo</w:t>
      </w:r>
      <w:r w:rsidRPr="00E2060D">
        <w:rPr>
          <w:rFonts w:ascii="Times New Roman" w:hAnsi="Times New Roman" w:cs="Times New Roman"/>
          <w:noProof/>
          <w:sz w:val="24"/>
          <w:szCs w:val="24"/>
        </w:rPr>
        <w:t>, vol. 18, no. 2, pp. 59–71, 2018</w:t>
      </w:r>
      <w:r w:rsidR="00D0333C" w:rsidRPr="00E2060D">
        <w:rPr>
          <w:rFonts w:ascii="Times New Roman" w:hAnsi="Times New Roman" w:cs="Times New Roman"/>
          <w:noProof/>
          <w:sz w:val="24"/>
          <w:szCs w:val="24"/>
        </w:rPr>
        <w:t>.</w:t>
      </w:r>
    </w:p>
    <w:p w14:paraId="6A248959" w14:textId="197CBF85" w:rsidR="006A1EEC" w:rsidRPr="00E2060D" w:rsidRDefault="006A1EEC"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I. Djan and S. R</w:t>
      </w:r>
      <w:r w:rsidR="006E6814" w:rsidRPr="00E2060D">
        <w:rPr>
          <w:rFonts w:ascii="Times New Roman" w:hAnsi="Times New Roman" w:cs="Times New Roman"/>
          <w:noProof/>
          <w:sz w:val="24"/>
          <w:szCs w:val="24"/>
        </w:rPr>
        <w:t xml:space="preserve">. </w:t>
      </w:r>
      <w:r w:rsidRPr="00E2060D">
        <w:rPr>
          <w:rFonts w:ascii="Times New Roman" w:hAnsi="Times New Roman" w:cs="Times New Roman"/>
          <w:noProof/>
          <w:sz w:val="24"/>
          <w:szCs w:val="24"/>
        </w:rPr>
        <w:t>Adawiyyah</w:t>
      </w:r>
      <w:r w:rsidR="006E6814" w:rsidRPr="00E2060D">
        <w:rPr>
          <w:rFonts w:ascii="Times New Roman" w:hAnsi="Times New Roman" w:cs="Times New Roman"/>
          <w:noProof/>
          <w:sz w:val="24"/>
          <w:szCs w:val="24"/>
        </w:rPr>
        <w:t xml:space="preserve">, </w:t>
      </w:r>
      <w:r w:rsidR="008304DF" w:rsidRPr="00E2060D">
        <w:rPr>
          <w:rFonts w:ascii="Times New Roman" w:eastAsia="Times New Roman" w:hAnsi="Times New Roman" w:cs="Times New Roman"/>
          <w:sz w:val="24"/>
          <w:szCs w:val="28"/>
          <w:lang w:val="en-IN" w:eastAsia="pl-PL"/>
        </w:rPr>
        <w:t>“</w:t>
      </w:r>
      <w:r w:rsidR="006E6814" w:rsidRPr="00E2060D">
        <w:rPr>
          <w:rFonts w:ascii="Times New Roman" w:hAnsi="Times New Roman" w:cs="Times New Roman"/>
          <w:noProof/>
          <w:sz w:val="24"/>
          <w:szCs w:val="24"/>
        </w:rPr>
        <w:t xml:space="preserve">The Effect of </w:t>
      </w:r>
      <w:r w:rsidRPr="00E2060D">
        <w:rPr>
          <w:rFonts w:ascii="Times New Roman" w:hAnsi="Times New Roman" w:cs="Times New Roman"/>
          <w:noProof/>
          <w:sz w:val="24"/>
          <w:szCs w:val="24"/>
        </w:rPr>
        <w:t>Convenience and Trust to Purchase Decision and Its Impact to Customer Satisfaction</w:t>
      </w:r>
      <w:r w:rsidR="006E6814" w:rsidRPr="00E2060D">
        <w:rPr>
          <w:rFonts w:ascii="Times New Roman" w:hAnsi="Times New Roman" w:cs="Times New Roman"/>
          <w:noProof/>
          <w:sz w:val="24"/>
          <w:szCs w:val="24"/>
        </w:rPr>
        <w:t>,</w:t>
      </w:r>
      <w:r w:rsidR="003F2127" w:rsidRPr="00E2060D">
        <w:rPr>
          <w:rFonts w:ascii="Times New Roman" w:eastAsia="Times New Roman" w:hAnsi="Times New Roman" w:cs="Times New Roman"/>
          <w:sz w:val="24"/>
          <w:szCs w:val="28"/>
          <w:lang w:val="en-IN" w:eastAsia="pl-PL"/>
        </w:rPr>
        <w:t>”</w:t>
      </w:r>
      <w:r w:rsidR="006E6814" w:rsidRPr="00E2060D">
        <w:rPr>
          <w:rFonts w:ascii="Times New Roman" w:hAnsi="Times New Roman" w:cs="Times New Roman"/>
          <w:noProof/>
          <w:sz w:val="24"/>
          <w:szCs w:val="24"/>
        </w:rPr>
        <w:t xml:space="preserve"> </w:t>
      </w:r>
      <w:r w:rsidRPr="00E2060D">
        <w:rPr>
          <w:rFonts w:ascii="Times New Roman" w:hAnsi="Times New Roman" w:cs="Times New Roman"/>
          <w:noProof/>
          <w:sz w:val="24"/>
          <w:szCs w:val="24"/>
        </w:rPr>
        <w:t>International J</w:t>
      </w:r>
      <w:r w:rsidR="006E6814" w:rsidRPr="00E2060D">
        <w:rPr>
          <w:rFonts w:ascii="Times New Roman" w:hAnsi="Times New Roman" w:cs="Times New Roman"/>
          <w:noProof/>
          <w:sz w:val="24"/>
          <w:szCs w:val="24"/>
        </w:rPr>
        <w:t xml:space="preserve">ournal of </w:t>
      </w:r>
      <w:r w:rsidRPr="00E2060D">
        <w:rPr>
          <w:rFonts w:ascii="Times New Roman" w:hAnsi="Times New Roman" w:cs="Times New Roman"/>
          <w:noProof/>
          <w:sz w:val="24"/>
          <w:szCs w:val="24"/>
        </w:rPr>
        <w:t>Business and Economics Research</w:t>
      </w:r>
      <w:r w:rsidR="006E6814" w:rsidRPr="00E2060D">
        <w:rPr>
          <w:rFonts w:ascii="Times New Roman" w:hAnsi="Times New Roman" w:cs="Times New Roman"/>
          <w:noProof/>
          <w:sz w:val="24"/>
          <w:szCs w:val="24"/>
        </w:rPr>
        <w:t xml:space="preserve">, vol. </w:t>
      </w:r>
      <w:r w:rsidRPr="00E2060D">
        <w:rPr>
          <w:rFonts w:ascii="Times New Roman" w:hAnsi="Times New Roman" w:cs="Times New Roman"/>
          <w:noProof/>
          <w:sz w:val="24"/>
          <w:szCs w:val="24"/>
        </w:rPr>
        <w:t>9</w:t>
      </w:r>
      <w:r w:rsidR="006E6814" w:rsidRPr="00E2060D">
        <w:rPr>
          <w:rFonts w:ascii="Times New Roman" w:hAnsi="Times New Roman" w:cs="Times New Roman"/>
          <w:noProof/>
          <w:sz w:val="24"/>
          <w:szCs w:val="24"/>
        </w:rPr>
        <w:t xml:space="preserve">, no. </w:t>
      </w:r>
      <w:r w:rsidRPr="00E2060D">
        <w:rPr>
          <w:rFonts w:ascii="Times New Roman" w:hAnsi="Times New Roman" w:cs="Times New Roman"/>
          <w:noProof/>
          <w:sz w:val="24"/>
          <w:szCs w:val="24"/>
        </w:rPr>
        <w:t>4, pp. 263-269, 2020</w:t>
      </w:r>
      <w:r w:rsidRPr="00E2060D">
        <w:rPr>
          <w:rFonts w:ascii="Times New Roman" w:hAnsi="Times New Roman" w:cs="Times New Roman"/>
          <w:color w:val="000000" w:themeColor="text1"/>
          <w:sz w:val="24"/>
          <w:szCs w:val="24"/>
        </w:rPr>
        <w:t>.</w:t>
      </w:r>
    </w:p>
    <w:p w14:paraId="16B61A1D" w14:textId="45C4BCC3"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Hasyim and A. Helmi,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Consumers</w:t>
      </w:r>
      <w:r w:rsidR="002E5529" w:rsidRPr="00E2060D">
        <w:rPr>
          <w:rFonts w:ascii="Times New Roman" w:hAnsi="Times New Roman" w:cs="Times New Roman"/>
          <w:noProof/>
          <w:sz w:val="24"/>
          <w:szCs w:val="24"/>
        </w:rPr>
        <w:t>'</w:t>
      </w:r>
      <w:r w:rsidRPr="00E2060D">
        <w:rPr>
          <w:rFonts w:ascii="Times New Roman" w:hAnsi="Times New Roman" w:cs="Times New Roman"/>
          <w:noProof/>
          <w:sz w:val="24"/>
          <w:szCs w:val="24"/>
        </w:rPr>
        <w:t xml:space="preserve"> Trust as The Mediating Factor for Insurance Buying Intention in Indonesia,</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International Journal of Economics, Commerce and Management, vol. 5, no. 2, pp. 329–343, 2017.</w:t>
      </w:r>
    </w:p>
    <w:p w14:paraId="63148AE6" w14:textId="6F58BDF2"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C. Flavián, M. Guinalíu, and R. Gurrea,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The role played by perceived usability, satisfaction and consumer trust on website loyalty,</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w:t>
      </w:r>
      <w:r w:rsidR="002E5529" w:rsidRPr="00E2060D">
        <w:rPr>
          <w:rFonts w:ascii="Times New Roman" w:hAnsi="Times New Roman" w:cs="Times New Roman"/>
          <w:noProof/>
          <w:sz w:val="24"/>
          <w:szCs w:val="24"/>
        </w:rPr>
        <w:t>Information &amp;</w:t>
      </w:r>
      <w:r w:rsidRPr="00E2060D">
        <w:rPr>
          <w:rFonts w:ascii="Times New Roman" w:hAnsi="Times New Roman" w:cs="Times New Roman"/>
          <w:noProof/>
          <w:sz w:val="24"/>
          <w:szCs w:val="24"/>
        </w:rPr>
        <w:t xml:space="preserve"> Management, vol. 43, no. 1, pp. 1–14, 2006. </w:t>
      </w:r>
    </w:p>
    <w:p w14:paraId="26217485" w14:textId="3ADD9C57"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N. Spears and S. N. Singh,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Measuring attitude toward the brand and purchase intentions,</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Current Issues and Research in Advertising, vol. 26, no. 2, pp. 53-66, 2004</w:t>
      </w:r>
      <w:r w:rsidR="002E5529" w:rsidRPr="00E2060D">
        <w:rPr>
          <w:rFonts w:ascii="Times New Roman" w:hAnsi="Times New Roman" w:cs="Times New Roman"/>
          <w:noProof/>
          <w:color w:val="000000" w:themeColor="text1"/>
          <w:sz w:val="24"/>
          <w:szCs w:val="24"/>
        </w:rPr>
        <w:t>.</w:t>
      </w:r>
    </w:p>
    <w:p w14:paraId="6C7FD96C" w14:textId="04FDE799"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M. Perugini and R. P. Bagozzi,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The distinction between desires and intentions,</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European Journal of Social Psychology, vol. 34, no. 1, pp. 69–84, 2004</w:t>
      </w:r>
      <w:r w:rsidR="00933F04" w:rsidRPr="00E2060D">
        <w:rPr>
          <w:rFonts w:ascii="Times New Roman" w:hAnsi="Times New Roman" w:cs="Times New Roman"/>
          <w:noProof/>
          <w:sz w:val="24"/>
          <w:szCs w:val="24"/>
        </w:rPr>
        <w:t>.</w:t>
      </w:r>
    </w:p>
    <w:p w14:paraId="7FC4EC88" w14:textId="76A6E5D2"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A. Preko, F. Doe, and S. A. Dadzie,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The future of youth tourism in Ghana: motives, satisfaction and behavioural intentions,</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Tourism Futures, vol. 5, no. 1, pp. 5–21, 2019</w:t>
      </w:r>
      <w:r w:rsidR="00933F04" w:rsidRPr="00E2060D">
        <w:rPr>
          <w:rFonts w:ascii="Times New Roman" w:hAnsi="Times New Roman" w:cs="Times New Roman"/>
          <w:noProof/>
          <w:sz w:val="24"/>
          <w:szCs w:val="24"/>
        </w:rPr>
        <w:t>.</w:t>
      </w:r>
    </w:p>
    <w:p w14:paraId="40B3179D" w14:textId="4C5AD950"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color w:val="E36C0A" w:themeColor="accent6" w:themeShade="BF"/>
          <w:sz w:val="24"/>
          <w:szCs w:val="24"/>
        </w:rPr>
      </w:pPr>
      <w:r w:rsidRPr="00E2060D">
        <w:rPr>
          <w:rFonts w:ascii="Times New Roman" w:hAnsi="Times New Roman" w:cs="Times New Roman"/>
          <w:noProof/>
          <w:color w:val="000000" w:themeColor="text1"/>
          <w:sz w:val="24"/>
          <w:szCs w:val="24"/>
        </w:rPr>
        <w:lastRenderedPageBreak/>
        <w:t xml:space="preserve">M. Zineldin,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color w:val="000000" w:themeColor="text1"/>
          <w:sz w:val="24"/>
          <w:szCs w:val="24"/>
        </w:rPr>
        <w:t>The royalty of loyalty: CRM, quality and retention,</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color w:val="000000" w:themeColor="text1"/>
          <w:sz w:val="24"/>
          <w:szCs w:val="24"/>
        </w:rPr>
        <w:t xml:space="preserve"> Journal of Consumer Marketing, vol. 23, no. 7, pp. 430–437, 2006.</w:t>
      </w:r>
    </w:p>
    <w:p w14:paraId="319DC5C4" w14:textId="49759281"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Y. Jeong, A. Yu, and S. K. Kim,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The </w:t>
      </w:r>
      <w:r w:rsidR="00933F04" w:rsidRPr="00E2060D">
        <w:rPr>
          <w:rFonts w:ascii="Times New Roman" w:hAnsi="Times New Roman" w:cs="Times New Roman"/>
          <w:noProof/>
          <w:sz w:val="24"/>
          <w:szCs w:val="24"/>
        </w:rPr>
        <w:t xml:space="preserve">Antecedents of Tourists’ Behavioral Intentions at Sporting Events: </w:t>
      </w:r>
      <w:r w:rsidRPr="00E2060D">
        <w:rPr>
          <w:rFonts w:ascii="Times New Roman" w:hAnsi="Times New Roman" w:cs="Times New Roman"/>
          <w:noProof/>
          <w:sz w:val="24"/>
          <w:szCs w:val="24"/>
        </w:rPr>
        <w:t xml:space="preserve">The </w:t>
      </w:r>
      <w:r w:rsidR="00933F04" w:rsidRPr="00E2060D">
        <w:rPr>
          <w:rFonts w:ascii="Times New Roman" w:hAnsi="Times New Roman" w:cs="Times New Roman"/>
          <w:noProof/>
          <w:sz w:val="24"/>
          <w:szCs w:val="24"/>
        </w:rPr>
        <w:t xml:space="preserve">Case of </w:t>
      </w:r>
      <w:r w:rsidRPr="00E2060D">
        <w:rPr>
          <w:rFonts w:ascii="Times New Roman" w:hAnsi="Times New Roman" w:cs="Times New Roman"/>
          <w:noProof/>
          <w:sz w:val="24"/>
          <w:szCs w:val="24"/>
        </w:rPr>
        <w:t>South Korea,</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w:t>
      </w:r>
      <w:r w:rsidR="00933F04" w:rsidRPr="00E2060D">
        <w:rPr>
          <w:rFonts w:ascii="Times New Roman" w:hAnsi="Times New Roman" w:cs="Times New Roman"/>
          <w:noProof/>
          <w:sz w:val="24"/>
          <w:szCs w:val="24"/>
        </w:rPr>
        <w:t>Sustainability</w:t>
      </w:r>
      <w:r w:rsidRPr="00E2060D">
        <w:rPr>
          <w:rFonts w:ascii="Times New Roman" w:hAnsi="Times New Roman" w:cs="Times New Roman"/>
          <w:noProof/>
          <w:sz w:val="24"/>
          <w:szCs w:val="24"/>
        </w:rPr>
        <w:t xml:space="preserve">, vol. 12, no. </w:t>
      </w:r>
      <w:r w:rsidR="0019167F" w:rsidRPr="00E2060D">
        <w:rPr>
          <w:rFonts w:ascii="Times New Roman" w:hAnsi="Times New Roman" w:cs="Times New Roman"/>
          <w:noProof/>
          <w:sz w:val="24"/>
          <w:szCs w:val="24"/>
        </w:rPr>
        <w:t>1, pp. 1–16, 2020</w:t>
      </w:r>
      <w:r w:rsidR="00933F04" w:rsidRPr="00E2060D">
        <w:rPr>
          <w:rFonts w:ascii="Times New Roman" w:hAnsi="Times New Roman" w:cs="Times New Roman"/>
          <w:noProof/>
          <w:color w:val="000000" w:themeColor="text1"/>
          <w:sz w:val="24"/>
          <w:szCs w:val="24"/>
        </w:rPr>
        <w:t>.</w:t>
      </w:r>
    </w:p>
    <w:p w14:paraId="0CB8C0FB" w14:textId="26CE6BA8"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C. F. Chen and D. C. Tsai,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How destination image and evaluative factors affect behavioral intentions?,</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Tourism Management, vol. 28, no. 4, pp. 1115–1122, 2007</w:t>
      </w:r>
      <w:r w:rsidR="00933F04" w:rsidRPr="00E2060D">
        <w:rPr>
          <w:rFonts w:ascii="Times New Roman" w:hAnsi="Times New Roman" w:cs="Times New Roman"/>
          <w:noProof/>
          <w:sz w:val="24"/>
          <w:szCs w:val="24"/>
        </w:rPr>
        <w:t>.</w:t>
      </w:r>
    </w:p>
    <w:p w14:paraId="26D00951" w14:textId="4C55ABD1"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M. H</w:t>
      </w:r>
      <w:r w:rsidR="00843A9E" w:rsidRPr="00E2060D">
        <w:rPr>
          <w:rFonts w:ascii="Times New Roman" w:hAnsi="Times New Roman" w:cs="Times New Roman"/>
          <w:noProof/>
          <w:sz w:val="24"/>
          <w:szCs w:val="24"/>
        </w:rPr>
        <w:t>assan, S. Kazmi., M. A. Rehman</w:t>
      </w:r>
      <w:r w:rsidRPr="00E2060D">
        <w:rPr>
          <w:rFonts w:ascii="Times New Roman" w:hAnsi="Times New Roman" w:cs="Times New Roman"/>
          <w:noProof/>
          <w:sz w:val="24"/>
          <w:szCs w:val="24"/>
        </w:rPr>
        <w:t xml:space="preserve">, H. Amaad, and S. F. Padlee,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The </w:t>
      </w:r>
      <w:r w:rsidR="00C61E46" w:rsidRPr="00E2060D">
        <w:rPr>
          <w:rFonts w:ascii="Times New Roman" w:hAnsi="Times New Roman" w:cs="Times New Roman"/>
          <w:noProof/>
          <w:sz w:val="24"/>
          <w:szCs w:val="24"/>
        </w:rPr>
        <w:t xml:space="preserve">Online Shoppers’ Behavioral Intentions, E-Satisfaction, the Pathway to Repurchase Behavior: </w:t>
      </w:r>
      <w:r w:rsidRPr="00E2060D">
        <w:rPr>
          <w:rFonts w:ascii="Times New Roman" w:hAnsi="Times New Roman" w:cs="Times New Roman"/>
          <w:noProof/>
          <w:sz w:val="24"/>
          <w:szCs w:val="24"/>
        </w:rPr>
        <w:t xml:space="preserve">A </w:t>
      </w:r>
      <w:r w:rsidR="00C61E46" w:rsidRPr="00E2060D">
        <w:rPr>
          <w:rFonts w:ascii="Times New Roman" w:hAnsi="Times New Roman" w:cs="Times New Roman"/>
          <w:noProof/>
          <w:sz w:val="24"/>
          <w:szCs w:val="24"/>
        </w:rPr>
        <w:t>Quantitative Analysis</w:t>
      </w:r>
      <w:r w:rsidRPr="00E2060D">
        <w:rPr>
          <w:rFonts w:ascii="Times New Roman" w:hAnsi="Times New Roman" w:cs="Times New Roman"/>
          <w:noProof/>
          <w:sz w:val="24"/>
          <w:szCs w:val="24"/>
        </w:rPr>
        <w:t>,</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Estudios de Economia Aplicada, vol. 39, no. 4, 2021</w:t>
      </w:r>
      <w:r w:rsidR="00113B46" w:rsidRPr="00E2060D">
        <w:rPr>
          <w:rFonts w:ascii="Times New Roman" w:hAnsi="Times New Roman" w:cs="Times New Roman"/>
          <w:noProof/>
          <w:sz w:val="24"/>
          <w:szCs w:val="24"/>
        </w:rPr>
        <w:t>.</w:t>
      </w:r>
    </w:p>
    <w:p w14:paraId="160241BE" w14:textId="4C33F1B6" w:rsidR="005D58CF"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V. A. Zeithaml, L. L. Berry, and A. Parasuraman,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The </w:t>
      </w:r>
      <w:r w:rsidR="005D58CF" w:rsidRPr="00E2060D">
        <w:rPr>
          <w:rFonts w:ascii="Times New Roman" w:hAnsi="Times New Roman" w:cs="Times New Roman"/>
          <w:noProof/>
          <w:sz w:val="24"/>
          <w:szCs w:val="24"/>
        </w:rPr>
        <w:t>Behavioral Consequences o</w:t>
      </w:r>
      <w:r w:rsidR="00C61E46" w:rsidRPr="00E2060D">
        <w:rPr>
          <w:rFonts w:ascii="Times New Roman" w:hAnsi="Times New Roman" w:cs="Times New Roman"/>
          <w:noProof/>
          <w:sz w:val="24"/>
          <w:szCs w:val="24"/>
        </w:rPr>
        <w:t>f Service Quality</w:t>
      </w:r>
      <w:r w:rsidRPr="00E2060D">
        <w:rPr>
          <w:rFonts w:ascii="Times New Roman" w:hAnsi="Times New Roman" w:cs="Times New Roman"/>
          <w:noProof/>
          <w:sz w:val="24"/>
          <w:szCs w:val="24"/>
        </w:rPr>
        <w:t>,</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Marketing, vol. </w:t>
      </w:r>
      <w:r w:rsidR="005D58CF" w:rsidRPr="00E2060D">
        <w:rPr>
          <w:rFonts w:ascii="Times New Roman" w:hAnsi="Times New Roman" w:cs="Times New Roman"/>
          <w:noProof/>
          <w:sz w:val="24"/>
          <w:szCs w:val="24"/>
        </w:rPr>
        <w:t>60,</w:t>
      </w:r>
      <w:r w:rsidR="002D64C7" w:rsidRPr="00E2060D">
        <w:rPr>
          <w:rFonts w:ascii="Times New Roman" w:hAnsi="Times New Roman" w:cs="Times New Roman"/>
          <w:noProof/>
          <w:sz w:val="24"/>
          <w:szCs w:val="24"/>
        </w:rPr>
        <w:t xml:space="preserve"> no 2,</w:t>
      </w:r>
      <w:r w:rsidRPr="00E2060D">
        <w:rPr>
          <w:rFonts w:ascii="Times New Roman" w:hAnsi="Times New Roman" w:cs="Times New Roman"/>
          <w:noProof/>
          <w:sz w:val="24"/>
          <w:szCs w:val="24"/>
        </w:rPr>
        <w:t xml:space="preserve"> pp. 31-46, 1996</w:t>
      </w:r>
      <w:r w:rsidR="005D58CF" w:rsidRPr="00E2060D">
        <w:rPr>
          <w:rFonts w:ascii="Times New Roman" w:hAnsi="Times New Roman" w:cs="Times New Roman"/>
          <w:color w:val="000000" w:themeColor="text1"/>
          <w:sz w:val="24"/>
          <w:szCs w:val="24"/>
        </w:rPr>
        <w:t>.</w:t>
      </w:r>
    </w:p>
    <w:p w14:paraId="6FA0DD47" w14:textId="5A0AC71C" w:rsidR="00E743E1" w:rsidRPr="00E2060D" w:rsidRDefault="00E743E1"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color w:val="000000" w:themeColor="text1"/>
          <w:sz w:val="24"/>
          <w:szCs w:val="24"/>
        </w:rPr>
      </w:pPr>
      <w:r w:rsidRPr="00E2060D">
        <w:rPr>
          <w:rFonts w:ascii="Times New Roman" w:hAnsi="Times New Roman" w:cs="Times New Roman"/>
          <w:noProof/>
          <w:color w:val="000000" w:themeColor="text1"/>
          <w:sz w:val="24"/>
          <w:szCs w:val="24"/>
        </w:rPr>
        <w:t>G. B. Ilyas, S. ahmi, H. Tamsah, A. R. Munir,</w:t>
      </w:r>
      <w:r w:rsidR="00843A9E" w:rsidRPr="00E2060D">
        <w:rPr>
          <w:rFonts w:ascii="Times New Roman" w:hAnsi="Times New Roman" w:cs="Times New Roman"/>
          <w:noProof/>
          <w:color w:val="000000" w:themeColor="text1"/>
          <w:sz w:val="24"/>
          <w:szCs w:val="24"/>
        </w:rPr>
        <w:t xml:space="preserve"> and</w:t>
      </w:r>
      <w:r w:rsidRPr="00E2060D">
        <w:rPr>
          <w:rFonts w:ascii="Times New Roman" w:hAnsi="Times New Roman" w:cs="Times New Roman"/>
          <w:noProof/>
          <w:color w:val="000000" w:themeColor="text1"/>
          <w:sz w:val="24"/>
          <w:szCs w:val="24"/>
        </w:rPr>
        <w:t xml:space="preserve"> A. H. P. K. Putra</w:t>
      </w:r>
      <w:r w:rsidR="006E6814" w:rsidRPr="00E2060D">
        <w:rPr>
          <w:rFonts w:ascii="Times New Roman" w:hAnsi="Times New Roman" w:cs="Times New Roman"/>
          <w:noProof/>
          <w:color w:val="000000" w:themeColor="text1"/>
          <w:sz w:val="24"/>
          <w:szCs w:val="24"/>
        </w:rPr>
        <w:t xml:space="preserve">,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color w:val="000000" w:themeColor="text1"/>
          <w:sz w:val="24"/>
          <w:szCs w:val="24"/>
        </w:rPr>
        <w:t>Reflective model of brand awareness on repurchase intention and customer satisfaction</w:t>
      </w:r>
      <w:r w:rsidR="006E6814" w:rsidRPr="00E2060D">
        <w:rPr>
          <w:rFonts w:ascii="Times New Roman" w:hAnsi="Times New Roman" w:cs="Times New Roman"/>
          <w:noProof/>
          <w:color w:val="000000" w:themeColor="text1"/>
          <w:sz w:val="24"/>
          <w:szCs w:val="24"/>
        </w:rPr>
        <w:t>,</w:t>
      </w:r>
      <w:r w:rsidR="003F2127" w:rsidRPr="00E2060D">
        <w:rPr>
          <w:rFonts w:ascii="Times New Roman" w:eastAsia="Times New Roman" w:hAnsi="Times New Roman" w:cs="Times New Roman"/>
          <w:sz w:val="24"/>
          <w:szCs w:val="28"/>
          <w:lang w:val="en-IN" w:eastAsia="pl-PL"/>
        </w:rPr>
        <w:t>”</w:t>
      </w:r>
      <w:r w:rsidR="006E6814" w:rsidRPr="00E2060D">
        <w:rPr>
          <w:rFonts w:ascii="Times New Roman" w:hAnsi="Times New Roman" w:cs="Times New Roman"/>
          <w:noProof/>
          <w:color w:val="000000" w:themeColor="text1"/>
          <w:sz w:val="24"/>
          <w:szCs w:val="24"/>
        </w:rPr>
        <w:t xml:space="preserve"> </w:t>
      </w:r>
      <w:r w:rsidRPr="00E2060D">
        <w:rPr>
          <w:rFonts w:ascii="Times New Roman" w:hAnsi="Times New Roman" w:cs="Times New Roman"/>
          <w:noProof/>
          <w:color w:val="000000" w:themeColor="text1"/>
          <w:sz w:val="24"/>
          <w:szCs w:val="24"/>
        </w:rPr>
        <w:t>Journal of Asian Finance, Economics and Business, v</w:t>
      </w:r>
      <w:r w:rsidR="0019167F" w:rsidRPr="00E2060D">
        <w:rPr>
          <w:rFonts w:ascii="Times New Roman" w:hAnsi="Times New Roman" w:cs="Times New Roman"/>
          <w:noProof/>
          <w:color w:val="000000" w:themeColor="text1"/>
          <w:sz w:val="24"/>
          <w:szCs w:val="24"/>
        </w:rPr>
        <w:t>ol. 7, no. 9, pp. 427-438, 2020</w:t>
      </w:r>
      <w:r w:rsidRPr="00E2060D">
        <w:rPr>
          <w:rFonts w:ascii="Times New Roman" w:hAnsi="Times New Roman" w:cs="Times New Roman"/>
          <w:color w:val="000000" w:themeColor="text1"/>
          <w:sz w:val="24"/>
          <w:szCs w:val="24"/>
        </w:rPr>
        <w:t>.</w:t>
      </w:r>
    </w:p>
    <w:p w14:paraId="0955E309" w14:textId="4A6B9410" w:rsidR="006E6814" w:rsidRPr="00E2060D" w:rsidRDefault="002D64C7"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color w:val="000000" w:themeColor="text1"/>
          <w:sz w:val="24"/>
          <w:szCs w:val="24"/>
        </w:rPr>
        <w:t>A. K. Fong</w:t>
      </w:r>
      <w:r w:rsidR="006E6814" w:rsidRPr="00E2060D">
        <w:rPr>
          <w:rFonts w:ascii="Times New Roman" w:hAnsi="Times New Roman" w:cs="Times New Roman"/>
          <w:color w:val="000000" w:themeColor="text1"/>
          <w:sz w:val="24"/>
          <w:szCs w:val="24"/>
        </w:rPr>
        <w:t xml:space="preserve">, W. Liao, and Z. Liu, </w:t>
      </w:r>
      <w:r w:rsidR="008304DF" w:rsidRPr="00E2060D">
        <w:rPr>
          <w:rFonts w:ascii="Times New Roman" w:eastAsia="Times New Roman" w:hAnsi="Times New Roman" w:cs="Times New Roman"/>
          <w:sz w:val="24"/>
          <w:szCs w:val="28"/>
          <w:lang w:val="en-IN" w:eastAsia="pl-PL"/>
        </w:rPr>
        <w:t>“</w:t>
      </w:r>
      <w:r w:rsidR="006E6814" w:rsidRPr="00E2060D">
        <w:rPr>
          <w:rFonts w:ascii="Times New Roman" w:hAnsi="Times New Roman" w:cs="Times New Roman"/>
          <w:color w:val="000000" w:themeColor="text1"/>
          <w:sz w:val="24"/>
          <w:szCs w:val="24"/>
        </w:rPr>
        <w:t>The Furture of e- Commerce: Live Stream Shopping and Purchase Intention Post-COVID-19,</w:t>
      </w:r>
      <w:r w:rsidR="003F2127" w:rsidRPr="00E2060D">
        <w:rPr>
          <w:rFonts w:ascii="Times New Roman" w:eastAsia="Times New Roman" w:hAnsi="Times New Roman" w:cs="Times New Roman"/>
          <w:sz w:val="24"/>
          <w:szCs w:val="28"/>
          <w:lang w:val="en-IN" w:eastAsia="pl-PL"/>
        </w:rPr>
        <w:t>”</w:t>
      </w:r>
      <w:r w:rsidR="006E6814" w:rsidRPr="00E2060D">
        <w:rPr>
          <w:rFonts w:ascii="Times New Roman" w:hAnsi="Times New Roman" w:cs="Times New Roman"/>
          <w:color w:val="000000" w:themeColor="text1"/>
          <w:sz w:val="24"/>
          <w:szCs w:val="24"/>
        </w:rPr>
        <w:t xml:space="preserve"> International Journal of Electronic Commerce Studies, vol. 13, no. 3, 2022.</w:t>
      </w:r>
    </w:p>
    <w:p w14:paraId="3EF375A9" w14:textId="1853C0AB"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K. Seiders, G. B. Voss, D. Grewal, and A. L. Godfrey,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Do </w:t>
      </w:r>
      <w:r w:rsidR="002D64C7" w:rsidRPr="00E2060D">
        <w:rPr>
          <w:rFonts w:ascii="Times New Roman" w:hAnsi="Times New Roman" w:cs="Times New Roman"/>
          <w:noProof/>
          <w:sz w:val="24"/>
          <w:szCs w:val="24"/>
        </w:rPr>
        <w:t xml:space="preserve">Satisfied Customers Buy More? </w:t>
      </w:r>
      <w:r w:rsidRPr="00E2060D">
        <w:rPr>
          <w:rFonts w:ascii="Times New Roman" w:hAnsi="Times New Roman" w:cs="Times New Roman"/>
          <w:noProof/>
          <w:sz w:val="24"/>
          <w:szCs w:val="24"/>
        </w:rPr>
        <w:t xml:space="preserve">Examining </w:t>
      </w:r>
      <w:r w:rsidR="002D64C7" w:rsidRPr="00E2060D">
        <w:rPr>
          <w:rFonts w:ascii="Times New Roman" w:hAnsi="Times New Roman" w:cs="Times New Roman"/>
          <w:noProof/>
          <w:sz w:val="24"/>
          <w:szCs w:val="24"/>
        </w:rPr>
        <w:t>Moderating Influences in a Retailing Context</w:t>
      </w:r>
      <w:r w:rsidRPr="00E2060D">
        <w:rPr>
          <w:rFonts w:ascii="Times New Roman" w:hAnsi="Times New Roman" w:cs="Times New Roman"/>
          <w:noProof/>
          <w:sz w:val="24"/>
          <w:szCs w:val="24"/>
        </w:rPr>
        <w:t>,</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Marketing, vol. 69. no. 4, pp. 26–43, 2005</w:t>
      </w:r>
      <w:r w:rsidR="002D64C7" w:rsidRPr="00E2060D">
        <w:rPr>
          <w:rFonts w:ascii="Times New Roman" w:hAnsi="Times New Roman" w:cs="Times New Roman"/>
          <w:noProof/>
          <w:sz w:val="24"/>
          <w:szCs w:val="24"/>
        </w:rPr>
        <w:t>.</w:t>
      </w:r>
    </w:p>
    <w:p w14:paraId="1CF5A060" w14:textId="5B25153D"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S. O. Olsen,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Repurchase loyalty: The role of involvement and satisfaction,</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w:t>
      </w:r>
      <w:r w:rsidR="006B4488" w:rsidRPr="00E2060D">
        <w:rPr>
          <w:rFonts w:ascii="Times New Roman" w:hAnsi="Times New Roman" w:cs="Times New Roman"/>
          <w:noProof/>
          <w:sz w:val="24"/>
          <w:szCs w:val="24"/>
        </w:rPr>
        <w:t>Psychology &amp;</w:t>
      </w:r>
      <w:r w:rsidRPr="00E2060D">
        <w:rPr>
          <w:rFonts w:ascii="Times New Roman" w:hAnsi="Times New Roman" w:cs="Times New Roman"/>
          <w:noProof/>
          <w:sz w:val="24"/>
          <w:szCs w:val="24"/>
        </w:rPr>
        <w:t xml:space="preserve"> Marketing, vol. 24, no. 4, pp. 315-341, 2007.</w:t>
      </w:r>
    </w:p>
    <w:p w14:paraId="16163D66" w14:textId="52F1E270"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D. L. Duffy,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Internal and external factors which affect customer loyalty,</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Consumer Marketing, vol. 20, no. 5, pp. 480–485, 2003.</w:t>
      </w:r>
    </w:p>
    <w:p w14:paraId="6E3E2035" w14:textId="2BCC8331"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color w:val="000000" w:themeColor="text1"/>
          <w:sz w:val="24"/>
          <w:szCs w:val="24"/>
        </w:rPr>
      </w:pPr>
      <w:r w:rsidRPr="00E2060D">
        <w:rPr>
          <w:rFonts w:ascii="Times New Roman" w:hAnsi="Times New Roman" w:cs="Times New Roman"/>
          <w:noProof/>
          <w:color w:val="000000" w:themeColor="text1"/>
          <w:sz w:val="24"/>
          <w:szCs w:val="24"/>
        </w:rPr>
        <w:t xml:space="preserve">T. J. Gerpott, W. </w:t>
      </w:r>
      <w:r w:rsidRPr="00E2060D">
        <w:rPr>
          <w:rFonts w:ascii="Times New Roman" w:eastAsia="Calibri" w:hAnsi="Times New Roman" w:cs="Times New Roman"/>
          <w:color w:val="000000" w:themeColor="text1"/>
          <w:sz w:val="24"/>
          <w:szCs w:val="24"/>
          <w:shd w:val="clear" w:color="auto" w:fill="FFFFFF"/>
        </w:rPr>
        <w:t>Ram</w:t>
      </w:r>
      <w:r w:rsidR="00EA19EB" w:rsidRPr="00E2060D">
        <w:rPr>
          <w:rFonts w:ascii="Times New Roman" w:eastAsia="Calibri" w:hAnsi="Times New Roman" w:cs="Times New Roman"/>
          <w:color w:val="000000" w:themeColor="text1"/>
          <w:sz w:val="24"/>
          <w:szCs w:val="24"/>
          <w:shd w:val="clear" w:color="auto" w:fill="FFFFFF"/>
        </w:rPr>
        <w:t xml:space="preserve">s, and A. Schindler, </w:t>
      </w:r>
      <w:r w:rsidR="008304DF" w:rsidRPr="00E2060D">
        <w:rPr>
          <w:rFonts w:ascii="Times New Roman" w:eastAsia="Times New Roman" w:hAnsi="Times New Roman" w:cs="Times New Roman"/>
          <w:sz w:val="24"/>
          <w:szCs w:val="28"/>
          <w:lang w:val="en-IN" w:eastAsia="pl-PL"/>
        </w:rPr>
        <w:t>“</w:t>
      </w:r>
      <w:r w:rsidR="00EA19EB" w:rsidRPr="00E2060D">
        <w:rPr>
          <w:rFonts w:ascii="Times New Roman" w:eastAsia="Calibri" w:hAnsi="Times New Roman" w:cs="Times New Roman"/>
          <w:color w:val="000000" w:themeColor="text1"/>
          <w:sz w:val="24"/>
          <w:szCs w:val="24"/>
          <w:shd w:val="clear" w:color="auto" w:fill="FFFFFF"/>
        </w:rPr>
        <w:t>Customer retention, loyalty and satisfaction in the German mobile cellular telecommunications market</w:t>
      </w:r>
      <w:r w:rsidRPr="00E2060D">
        <w:rPr>
          <w:rFonts w:ascii="Times New Roman" w:eastAsia="Calibri" w:hAnsi="Times New Roman" w:cs="Times New Roman"/>
          <w:color w:val="000000" w:themeColor="text1"/>
          <w:sz w:val="24"/>
          <w:szCs w:val="24"/>
          <w:shd w:val="clear" w:color="auto" w:fill="FFFFFF"/>
        </w:rPr>
        <w:t>,</w:t>
      </w:r>
      <w:r w:rsidR="003F2127" w:rsidRPr="00E2060D">
        <w:rPr>
          <w:rFonts w:ascii="Times New Roman" w:eastAsia="Times New Roman" w:hAnsi="Times New Roman" w:cs="Times New Roman"/>
          <w:sz w:val="24"/>
          <w:szCs w:val="28"/>
          <w:lang w:val="en-IN" w:eastAsia="pl-PL"/>
        </w:rPr>
        <w:t>”</w:t>
      </w:r>
      <w:r w:rsidRPr="00E2060D">
        <w:rPr>
          <w:rFonts w:ascii="Times New Roman" w:eastAsia="Calibri" w:hAnsi="Times New Roman" w:cs="Times New Roman"/>
          <w:color w:val="000000" w:themeColor="text1"/>
          <w:sz w:val="24"/>
          <w:szCs w:val="24"/>
          <w:shd w:val="clear" w:color="auto" w:fill="FFFFFF"/>
        </w:rPr>
        <w:t xml:space="preserve"> </w:t>
      </w:r>
      <w:r w:rsidR="00EA19EB" w:rsidRPr="00E2060D">
        <w:rPr>
          <w:rFonts w:ascii="Times New Roman" w:eastAsia="Calibri" w:hAnsi="Times New Roman" w:cs="Times New Roman"/>
          <w:color w:val="000000" w:themeColor="text1"/>
          <w:sz w:val="24"/>
          <w:szCs w:val="24"/>
          <w:shd w:val="clear" w:color="auto" w:fill="FFFFFF"/>
        </w:rPr>
        <w:t>Telecom</w:t>
      </w:r>
      <w:r w:rsidRPr="00E2060D">
        <w:rPr>
          <w:rFonts w:ascii="Times New Roman" w:eastAsia="Calibri" w:hAnsi="Times New Roman" w:cs="Times New Roman"/>
          <w:color w:val="000000" w:themeColor="text1"/>
          <w:sz w:val="24"/>
          <w:szCs w:val="24"/>
          <w:shd w:val="clear" w:color="auto" w:fill="FFFFFF"/>
        </w:rPr>
        <w:t>munications Policy, vol. 25,</w:t>
      </w:r>
      <w:r w:rsidR="00EA19EB" w:rsidRPr="00E2060D">
        <w:rPr>
          <w:rFonts w:ascii="Times New Roman" w:eastAsia="Calibri" w:hAnsi="Times New Roman" w:cs="Times New Roman"/>
          <w:color w:val="000000" w:themeColor="text1"/>
          <w:sz w:val="24"/>
          <w:szCs w:val="24"/>
          <w:shd w:val="clear" w:color="auto" w:fill="FFFFFF"/>
        </w:rPr>
        <w:t xml:space="preserve"> no. 4,</w:t>
      </w:r>
      <w:r w:rsidRPr="00E2060D">
        <w:rPr>
          <w:rFonts w:ascii="Times New Roman" w:eastAsia="Calibri" w:hAnsi="Times New Roman" w:cs="Times New Roman"/>
          <w:color w:val="000000" w:themeColor="text1"/>
          <w:sz w:val="24"/>
          <w:szCs w:val="24"/>
          <w:shd w:val="clear" w:color="auto" w:fill="FFFFFF"/>
        </w:rPr>
        <w:t xml:space="preserve"> pp. 249-269, 2001</w:t>
      </w:r>
      <w:r w:rsidRPr="00E2060D">
        <w:rPr>
          <w:rFonts w:ascii="Times New Roman" w:hAnsi="Times New Roman" w:cs="Times New Roman"/>
          <w:noProof/>
          <w:color w:val="000000" w:themeColor="text1"/>
          <w:sz w:val="24"/>
          <w:szCs w:val="24"/>
        </w:rPr>
        <w:t>.</w:t>
      </w:r>
    </w:p>
    <w:p w14:paraId="60668D42" w14:textId="0C4201D1" w:rsidR="00E72650"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color w:val="000000" w:themeColor="text1"/>
          <w:sz w:val="24"/>
          <w:szCs w:val="24"/>
        </w:rPr>
      </w:pPr>
      <w:r w:rsidRPr="00E2060D">
        <w:rPr>
          <w:rFonts w:ascii="Times New Roman" w:hAnsi="Times New Roman" w:cs="Times New Roman"/>
          <w:noProof/>
          <w:color w:val="000000" w:themeColor="text1"/>
          <w:sz w:val="24"/>
          <w:szCs w:val="24"/>
        </w:rPr>
        <w:t xml:space="preserve">S. Chou, C. W. Chen, and J. Y. Lin,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color w:val="000000" w:themeColor="text1"/>
          <w:sz w:val="24"/>
          <w:szCs w:val="24"/>
        </w:rPr>
        <w:t>Female online shoppers: Examining the mediating roles of e-satisfaction and e-trust on e-loyalty development,</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color w:val="000000" w:themeColor="text1"/>
          <w:sz w:val="24"/>
          <w:szCs w:val="24"/>
        </w:rPr>
        <w:t xml:space="preserve"> Internet research, vol. 25, no. 4, pp. 542-561, 2015</w:t>
      </w:r>
      <w:r w:rsidR="00E72650" w:rsidRPr="00E2060D">
        <w:rPr>
          <w:rFonts w:ascii="Times New Roman" w:hAnsi="Times New Roman" w:cs="Times New Roman"/>
          <w:color w:val="000000" w:themeColor="text1"/>
          <w:sz w:val="24"/>
          <w:szCs w:val="24"/>
        </w:rPr>
        <w:t>.</w:t>
      </w:r>
    </w:p>
    <w:p w14:paraId="59460E7E" w14:textId="4FD304AE"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X. Zhang and V. R. Prybut</w:t>
      </w:r>
      <w:r w:rsidR="004F7CF6" w:rsidRPr="00E2060D">
        <w:rPr>
          <w:rFonts w:ascii="Times New Roman" w:hAnsi="Times New Roman" w:cs="Times New Roman"/>
          <w:noProof/>
          <w:sz w:val="24"/>
          <w:szCs w:val="24"/>
        </w:rPr>
        <w:t xml:space="preserve">ok, </w:t>
      </w:r>
      <w:r w:rsidR="008304DF" w:rsidRPr="00E2060D">
        <w:rPr>
          <w:rFonts w:ascii="Times New Roman" w:eastAsia="Times New Roman" w:hAnsi="Times New Roman" w:cs="Times New Roman"/>
          <w:sz w:val="24"/>
          <w:szCs w:val="28"/>
          <w:lang w:val="en-IN" w:eastAsia="pl-PL"/>
        </w:rPr>
        <w:t>“</w:t>
      </w:r>
      <w:r w:rsidR="004F7CF6" w:rsidRPr="00E2060D">
        <w:rPr>
          <w:rFonts w:ascii="Times New Roman" w:hAnsi="Times New Roman" w:cs="Times New Roman"/>
          <w:noProof/>
          <w:sz w:val="24"/>
          <w:szCs w:val="24"/>
        </w:rPr>
        <w:t>A consumer perspective of E</w:t>
      </w:r>
      <w:r w:rsidR="003F2127" w:rsidRPr="00E2060D">
        <w:rPr>
          <w:rFonts w:ascii="Times New Roman" w:hAnsi="Times New Roman" w:cs="Times New Roman"/>
          <w:noProof/>
          <w:sz w:val="24"/>
          <w:szCs w:val="24"/>
        </w:rPr>
        <w:t>-service quality,</w:t>
      </w:r>
      <w:r w:rsidR="003F2127" w:rsidRPr="00E2060D">
        <w:rPr>
          <w:rFonts w:ascii="Times New Roman" w:eastAsia="Times New Roman" w:hAnsi="Times New Roman" w:cs="Times New Roman"/>
          <w:sz w:val="24"/>
          <w:szCs w:val="28"/>
          <w:lang w:val="en-IN" w:eastAsia="pl-PL"/>
        </w:rPr>
        <w:t xml:space="preserve"> ”</w:t>
      </w:r>
      <w:r w:rsidRPr="00E2060D">
        <w:rPr>
          <w:rFonts w:ascii="Times New Roman" w:hAnsi="Times New Roman" w:cs="Times New Roman"/>
          <w:noProof/>
          <w:sz w:val="24"/>
          <w:szCs w:val="24"/>
        </w:rPr>
        <w:t xml:space="preserve"> IEEE Transactions on Engineering Management, vol. 52, no. 4, pp. 461-477, 2005</w:t>
      </w:r>
      <w:r w:rsidR="00214025" w:rsidRPr="00E2060D">
        <w:rPr>
          <w:rFonts w:ascii="Times New Roman" w:hAnsi="Times New Roman" w:cs="Times New Roman"/>
          <w:noProof/>
          <w:sz w:val="24"/>
          <w:szCs w:val="24"/>
        </w:rPr>
        <w:t>.</w:t>
      </w:r>
    </w:p>
    <w:p w14:paraId="6FA6D8BA" w14:textId="2DDF96B6"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X. Liu, M. He, F. Gao, and P. Xie,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An empirical study of online shopping customer satisfaction in China: A holistic perspective,</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International Journal of Retail and Distribution Management, vol. 36, no. 11, pp. 919–940, 2008</w:t>
      </w:r>
      <w:r w:rsidR="00011054" w:rsidRPr="00E2060D">
        <w:rPr>
          <w:rFonts w:ascii="Times New Roman" w:hAnsi="Times New Roman" w:cs="Times New Roman"/>
          <w:noProof/>
          <w:sz w:val="24"/>
          <w:szCs w:val="24"/>
        </w:rPr>
        <w:t>.</w:t>
      </w:r>
    </w:p>
    <w:p w14:paraId="6ED5596B" w14:textId="6A56B7F4"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T. Koivumäki,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Customer Satisfaction and Purchasing Behaviour in a Web-based Shopping Environment,</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Electronic Markets, vol. 11, no. 3, pp. 186–192, 2001</w:t>
      </w:r>
      <w:r w:rsidR="00BE7D9F" w:rsidRPr="00E2060D">
        <w:rPr>
          <w:rFonts w:ascii="Times New Roman" w:hAnsi="Times New Roman" w:cs="Times New Roman"/>
          <w:noProof/>
          <w:sz w:val="24"/>
          <w:szCs w:val="24"/>
        </w:rPr>
        <w:t>.</w:t>
      </w:r>
    </w:p>
    <w:p w14:paraId="09D455D6" w14:textId="3513BE17"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S. Rahman, F. Fadrul, M. M. Momin,</w:t>
      </w:r>
      <w:r w:rsidR="0018495E" w:rsidRPr="00E2060D">
        <w:rPr>
          <w:rFonts w:ascii="Times New Roman" w:hAnsi="Times New Roman" w:cs="Times New Roman"/>
          <w:noProof/>
          <w:sz w:val="24"/>
          <w:szCs w:val="24"/>
        </w:rPr>
        <w:t xml:space="preserve"> Y. Yusrizal, and R. Marlyn</w:t>
      </w:r>
      <w:r w:rsidRPr="00E2060D">
        <w:rPr>
          <w:rFonts w:ascii="Times New Roman" w:hAnsi="Times New Roman" w:cs="Times New Roman"/>
          <w:noProof/>
          <w:sz w:val="24"/>
          <w:szCs w:val="24"/>
        </w:rPr>
        <w:t xml:space="preserve">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Improving the Satisfaction </w:t>
      </w:r>
      <w:r w:rsidR="0018495E" w:rsidRPr="00E2060D">
        <w:rPr>
          <w:rFonts w:ascii="Times New Roman" w:hAnsi="Times New Roman" w:cs="Times New Roman"/>
          <w:noProof/>
          <w:sz w:val="24"/>
          <w:szCs w:val="24"/>
        </w:rPr>
        <w:t>and Loyalty of Online Shop</w:t>
      </w:r>
      <w:r w:rsidRPr="00E2060D">
        <w:rPr>
          <w:rFonts w:ascii="Times New Roman" w:hAnsi="Times New Roman" w:cs="Times New Roman"/>
          <w:noProof/>
          <w:sz w:val="24"/>
          <w:szCs w:val="24"/>
        </w:rPr>
        <w:t xml:space="preserve"> Customers Based on E-Commerce Innovation and E-Service Quality,</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Gadjah Mada International Journal of Business, vol. 24, no. 1, pp. 56–81, 2022</w:t>
      </w:r>
      <w:r w:rsidR="00214025" w:rsidRPr="00E2060D">
        <w:rPr>
          <w:rFonts w:ascii="Times New Roman" w:hAnsi="Times New Roman" w:cs="Times New Roman"/>
          <w:noProof/>
          <w:sz w:val="24"/>
          <w:szCs w:val="24"/>
        </w:rPr>
        <w:t>.</w:t>
      </w:r>
    </w:p>
    <w:p w14:paraId="31ED9EE0" w14:textId="5170454E"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lastRenderedPageBreak/>
        <w:t xml:space="preserve">H. H. Chang, M. K. Lai, and C. H. Hsu,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Recovery of online service: Perceived justice and transaction frequency,</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Computers in Human Behavior, vol. 28, no.</w:t>
      </w:r>
      <w:r w:rsidR="0019167F" w:rsidRPr="00E2060D">
        <w:rPr>
          <w:rFonts w:ascii="Times New Roman" w:hAnsi="Times New Roman" w:cs="Times New Roman"/>
          <w:noProof/>
          <w:sz w:val="24"/>
          <w:szCs w:val="24"/>
        </w:rPr>
        <w:t xml:space="preserve"> 6, pp. 2199–2208, 2012</w:t>
      </w:r>
      <w:r w:rsidR="005E4EDB" w:rsidRPr="00E2060D">
        <w:rPr>
          <w:rFonts w:ascii="Times New Roman" w:hAnsi="Times New Roman" w:cs="Times New Roman"/>
          <w:noProof/>
          <w:color w:val="000000" w:themeColor="text1"/>
          <w:sz w:val="24"/>
          <w:szCs w:val="24"/>
        </w:rPr>
        <w:t>.</w:t>
      </w:r>
    </w:p>
    <w:p w14:paraId="03F4D0B2" w14:textId="08669FA9"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J. J. Wu, J. N. Hwang, O. Sharkhuu, and B. Tsogt-Ochir,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Shopping online and off-line? Complementary service quality and image congruence,</w:t>
      </w:r>
      <w:r w:rsidR="003F2127" w:rsidRPr="00E2060D">
        <w:rPr>
          <w:rFonts w:ascii="Times New Roman" w:eastAsia="Times New Roman" w:hAnsi="Times New Roman" w:cs="Times New Roman"/>
          <w:sz w:val="24"/>
          <w:szCs w:val="28"/>
          <w:lang w:val="en-IN" w:eastAsia="pl-PL"/>
        </w:rPr>
        <w:t xml:space="preserve">” </w:t>
      </w:r>
      <w:r w:rsidRPr="00E2060D">
        <w:rPr>
          <w:rFonts w:ascii="Times New Roman" w:hAnsi="Times New Roman" w:cs="Times New Roman"/>
          <w:noProof/>
          <w:sz w:val="24"/>
          <w:szCs w:val="24"/>
        </w:rPr>
        <w:t>Asia Pacific Management Review, vol. 23, no. 1, pp. 30-36, 2018</w:t>
      </w:r>
      <w:r w:rsidR="001C0C3D" w:rsidRPr="00E2060D">
        <w:rPr>
          <w:rFonts w:ascii="Times New Roman" w:hAnsi="Times New Roman" w:cs="Times New Roman"/>
          <w:noProof/>
          <w:sz w:val="24"/>
          <w:szCs w:val="24"/>
        </w:rPr>
        <w:t>.</w:t>
      </w:r>
    </w:p>
    <w:p w14:paraId="61F6DD8E" w14:textId="1C53851B"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K. C. Gehrt and R. N. Yan,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Situational, consumer, and retailer factors affecting Internet, catalog, and store shopping,</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International Journal of Retail &amp; Distribution Management, vol. 32, no. 1, pp. 5–18, 2004</w:t>
      </w:r>
      <w:r w:rsidR="001C0C3D" w:rsidRPr="00E2060D">
        <w:rPr>
          <w:rFonts w:ascii="Times New Roman" w:hAnsi="Times New Roman" w:cs="Times New Roman"/>
          <w:noProof/>
          <w:sz w:val="24"/>
          <w:szCs w:val="24"/>
        </w:rPr>
        <w:t>.</w:t>
      </w:r>
    </w:p>
    <w:p w14:paraId="569E86D2" w14:textId="0FB8A1C5"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J. J. Zboja and C. M. Voorhees,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The impact of brand trust and satisfaction on retailer repurchase intentions,</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Services Marketing, vol. 20, no. 6, pp. 381–390, 2006</w:t>
      </w:r>
      <w:r w:rsidR="001C0C3D" w:rsidRPr="00E2060D">
        <w:rPr>
          <w:rFonts w:ascii="Times New Roman" w:hAnsi="Times New Roman" w:cs="Times New Roman"/>
          <w:noProof/>
          <w:sz w:val="24"/>
          <w:szCs w:val="24"/>
        </w:rPr>
        <w:t>.</w:t>
      </w:r>
    </w:p>
    <w:p w14:paraId="1AA71842" w14:textId="05AB5EC8"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F. E. Webster,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Understanding the relationships among brands, consumers, and resellers,</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the Academy of Marketing Science, vol. 28, no. 1, pp. 17–23, 2000</w:t>
      </w:r>
      <w:r w:rsidR="001C0C3D" w:rsidRPr="00E2060D">
        <w:rPr>
          <w:rFonts w:ascii="Times New Roman" w:hAnsi="Times New Roman" w:cs="Times New Roman"/>
          <w:noProof/>
          <w:sz w:val="24"/>
          <w:szCs w:val="24"/>
        </w:rPr>
        <w:t>.</w:t>
      </w:r>
    </w:p>
    <w:p w14:paraId="175A5A05" w14:textId="68E7D5B4"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N. Hajli, X. Lin, M. Featherman, and Y. Wang,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Social </w:t>
      </w:r>
      <w:r w:rsidR="001C0C3D" w:rsidRPr="00E2060D">
        <w:rPr>
          <w:rFonts w:ascii="Times New Roman" w:hAnsi="Times New Roman" w:cs="Times New Roman"/>
          <w:noProof/>
          <w:sz w:val="24"/>
          <w:szCs w:val="24"/>
        </w:rPr>
        <w:t xml:space="preserve">Word of Mouth: </w:t>
      </w:r>
      <w:r w:rsidRPr="00E2060D">
        <w:rPr>
          <w:rFonts w:ascii="Times New Roman" w:hAnsi="Times New Roman" w:cs="Times New Roman"/>
          <w:noProof/>
          <w:sz w:val="24"/>
          <w:szCs w:val="24"/>
        </w:rPr>
        <w:t xml:space="preserve">How </w:t>
      </w:r>
      <w:r w:rsidR="001C0C3D" w:rsidRPr="00E2060D">
        <w:rPr>
          <w:rFonts w:ascii="Times New Roman" w:hAnsi="Times New Roman" w:cs="Times New Roman"/>
          <w:noProof/>
          <w:sz w:val="24"/>
          <w:szCs w:val="24"/>
        </w:rPr>
        <w:t>Trust Develops in the Market</w:t>
      </w:r>
      <w:r w:rsidRPr="00E2060D">
        <w:rPr>
          <w:rFonts w:ascii="Times New Roman" w:hAnsi="Times New Roman" w:cs="Times New Roman"/>
          <w:noProof/>
          <w:sz w:val="24"/>
          <w:szCs w:val="24"/>
        </w:rPr>
        <w:t>,</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International Journal of Market Research, vol. 56, no. 5, pp. 673–689, 2014</w:t>
      </w:r>
      <w:r w:rsidR="001C0C3D" w:rsidRPr="00E2060D">
        <w:rPr>
          <w:rFonts w:ascii="Times New Roman" w:hAnsi="Times New Roman" w:cs="Times New Roman"/>
          <w:noProof/>
          <w:sz w:val="24"/>
          <w:szCs w:val="24"/>
        </w:rPr>
        <w:t>.</w:t>
      </w:r>
    </w:p>
    <w:p w14:paraId="003C3495" w14:textId="652F9AA8"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K. L. Hsiao, J. C. C. Lin, X. Y. Wang, H. P. Lu, and H. Yu, </w:t>
      </w:r>
      <w:r w:rsidR="008304DF"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Antecedents and consequences of trust in online product recommendations</w:t>
      </w:r>
      <w:r w:rsidR="00407728" w:rsidRPr="00E2060D">
        <w:rPr>
          <w:rFonts w:ascii="Times New Roman" w:hAnsi="Times New Roman" w:cs="Times New Roman"/>
          <w:noProof/>
          <w:sz w:val="24"/>
          <w:szCs w:val="24"/>
        </w:rPr>
        <w:t>: A</w:t>
      </w:r>
      <w:r w:rsidRPr="00E2060D">
        <w:rPr>
          <w:rFonts w:ascii="Times New Roman" w:hAnsi="Times New Roman" w:cs="Times New Roman"/>
          <w:noProof/>
          <w:sz w:val="24"/>
          <w:szCs w:val="24"/>
        </w:rPr>
        <w:t>n empirical study in social shopping,</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Online Information Review, vol. 34, no. 6, pp. 935–953, 2010</w:t>
      </w:r>
      <w:r w:rsidR="00407728" w:rsidRPr="00E2060D">
        <w:rPr>
          <w:rFonts w:ascii="Times New Roman" w:hAnsi="Times New Roman" w:cs="Times New Roman"/>
          <w:noProof/>
          <w:sz w:val="24"/>
          <w:szCs w:val="24"/>
        </w:rPr>
        <w:t>.</w:t>
      </w:r>
    </w:p>
    <w:p w14:paraId="20B9E58A" w14:textId="1D866B8F"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N. A. M. Paiz, M. H. Ali, A. R. Abdullah, and Z. D. Mansor, </w:t>
      </w:r>
      <w:r w:rsidR="00B707E8"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The Effects of Service Quality on Satisfaction and Purchase Intention in Mobile Commerce,</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International Journal of Business and Management, vol. 15, no.</w:t>
      </w:r>
      <w:r w:rsidR="00C76460" w:rsidRPr="00E2060D">
        <w:rPr>
          <w:rFonts w:ascii="Times New Roman" w:hAnsi="Times New Roman" w:cs="Times New Roman"/>
          <w:noProof/>
          <w:sz w:val="24"/>
          <w:szCs w:val="24"/>
        </w:rPr>
        <w:t xml:space="preserve"> 4</w:t>
      </w:r>
      <w:r w:rsidRPr="00E2060D">
        <w:rPr>
          <w:rFonts w:ascii="Times New Roman" w:hAnsi="Times New Roman" w:cs="Times New Roman"/>
          <w:noProof/>
          <w:sz w:val="24"/>
          <w:szCs w:val="24"/>
        </w:rPr>
        <w:t>, 2020.</w:t>
      </w:r>
    </w:p>
    <w:p w14:paraId="16A79576" w14:textId="4CB4F06F"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H. H. Lee and J. Kim, </w:t>
      </w:r>
      <w:r w:rsidR="00B707E8"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The effects of shopping orientations on consumers’ satisfaction with product search and purchases in a multi-channel environment,</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Fashion Marketing and Management, vol. 12, no. 2, pp. 193-216, 2008</w:t>
      </w:r>
      <w:r w:rsidR="00C76460" w:rsidRPr="00E2060D">
        <w:rPr>
          <w:rFonts w:ascii="Times New Roman" w:hAnsi="Times New Roman" w:cs="Times New Roman"/>
          <w:noProof/>
          <w:sz w:val="24"/>
          <w:szCs w:val="24"/>
        </w:rPr>
        <w:t>.</w:t>
      </w:r>
    </w:p>
    <w:p w14:paraId="361D85D1" w14:textId="5F2E3724" w:rsidR="00C04F1D"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J. L. Munuera-Alemán, E. Delgado-Ballester, and M. J. Yagüe-Guillén, </w:t>
      </w:r>
      <w:r w:rsidR="00B707E8"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Development and validation of a brand trust scale,</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International Journal of Market Research, vol. 45. no. 1,</w:t>
      </w:r>
      <w:r w:rsidR="00A865E2" w:rsidRPr="00E2060D">
        <w:rPr>
          <w:rFonts w:ascii="Times New Roman" w:hAnsi="Times New Roman" w:cs="Times New Roman"/>
          <w:noProof/>
          <w:sz w:val="24"/>
          <w:szCs w:val="24"/>
        </w:rPr>
        <w:t xml:space="preserve"> pp. 1-18</w:t>
      </w:r>
      <w:r w:rsidR="001F0BBB" w:rsidRPr="00E2060D">
        <w:rPr>
          <w:rFonts w:ascii="Times New Roman" w:hAnsi="Times New Roman" w:cs="Times New Roman"/>
          <w:noProof/>
          <w:sz w:val="24"/>
          <w:szCs w:val="24"/>
        </w:rPr>
        <w:t>,</w:t>
      </w:r>
      <w:r w:rsidR="0019167F" w:rsidRPr="00E2060D">
        <w:rPr>
          <w:rFonts w:ascii="Times New Roman" w:hAnsi="Times New Roman" w:cs="Times New Roman"/>
          <w:noProof/>
          <w:sz w:val="24"/>
          <w:szCs w:val="24"/>
        </w:rPr>
        <w:t xml:space="preserve"> 2003</w:t>
      </w:r>
      <w:r w:rsidR="00C04F1D" w:rsidRPr="00E2060D">
        <w:rPr>
          <w:rFonts w:ascii="Times New Roman" w:hAnsi="Times New Roman" w:cs="Times New Roman"/>
          <w:color w:val="000000" w:themeColor="text1"/>
          <w:sz w:val="24"/>
          <w:szCs w:val="24"/>
        </w:rPr>
        <w:t>.</w:t>
      </w:r>
    </w:p>
    <w:p w14:paraId="25A37460" w14:textId="5B1FB014"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E. Garbarino and M. S. Johnson, </w:t>
      </w:r>
      <w:r w:rsidR="00B707E8"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The Different Roles of Satisfaction, Trust, and Commitment in Customer Relationship,</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Marketing, vol. 63, no.</w:t>
      </w:r>
      <w:r w:rsidR="0019167F" w:rsidRPr="00E2060D">
        <w:rPr>
          <w:rFonts w:ascii="Times New Roman" w:hAnsi="Times New Roman" w:cs="Times New Roman"/>
          <w:noProof/>
          <w:sz w:val="24"/>
          <w:szCs w:val="24"/>
        </w:rPr>
        <w:t xml:space="preserve"> 2, pp. 70–87, 1999</w:t>
      </w:r>
      <w:r w:rsidR="00D02E8E" w:rsidRPr="00E2060D">
        <w:rPr>
          <w:rFonts w:ascii="Times New Roman" w:hAnsi="Times New Roman" w:cs="Times New Roman"/>
          <w:color w:val="000000" w:themeColor="text1"/>
          <w:sz w:val="24"/>
          <w:szCs w:val="24"/>
        </w:rPr>
        <w:t>.</w:t>
      </w:r>
    </w:p>
    <w:p w14:paraId="0AB44B5D" w14:textId="17CDEB7A"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K. Ryu and H. Han, </w:t>
      </w:r>
      <w:r w:rsidR="00B707E8"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Influence of the Quality of Food, Service, and Physical Environment on Customer Satisfaction and Behavioral Intention in Quick-Casual Restaurants: Moderating Role of Perceived Price,</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w:t>
      </w:r>
      <w:r w:rsidR="00A865E2" w:rsidRPr="00E2060D">
        <w:rPr>
          <w:rFonts w:ascii="Times New Roman" w:hAnsi="Times New Roman" w:cs="Times New Roman"/>
          <w:noProof/>
          <w:sz w:val="24"/>
          <w:szCs w:val="24"/>
        </w:rPr>
        <w:t>Journal of Hospitality &amp;</w:t>
      </w:r>
      <w:r w:rsidRPr="00E2060D">
        <w:rPr>
          <w:rFonts w:ascii="Times New Roman" w:hAnsi="Times New Roman" w:cs="Times New Roman"/>
          <w:noProof/>
          <w:sz w:val="24"/>
          <w:szCs w:val="24"/>
        </w:rPr>
        <w:t xml:space="preserve"> Tourism Research, vol. 34, no. 3, pp. 310–329, 2010</w:t>
      </w:r>
      <w:r w:rsidR="00A865E2" w:rsidRPr="00E2060D">
        <w:rPr>
          <w:rFonts w:ascii="Times New Roman" w:hAnsi="Times New Roman" w:cs="Times New Roman"/>
          <w:noProof/>
          <w:sz w:val="24"/>
          <w:szCs w:val="24"/>
        </w:rPr>
        <w:t>.</w:t>
      </w:r>
    </w:p>
    <w:p w14:paraId="41BBE303" w14:textId="69B2DAEF"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C. Fornell, M. D. Johnson, E. W. Anderson, J. Cha, and B. E. Bryant, </w:t>
      </w:r>
      <w:r w:rsidR="00B707E8"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The American Custom</w:t>
      </w:r>
      <w:r w:rsidR="00A865E2" w:rsidRPr="00E2060D">
        <w:rPr>
          <w:rFonts w:ascii="Times New Roman" w:hAnsi="Times New Roman" w:cs="Times New Roman"/>
          <w:noProof/>
          <w:sz w:val="24"/>
          <w:szCs w:val="24"/>
        </w:rPr>
        <w:t>er Satisfaction Index: Nature, P</w:t>
      </w:r>
      <w:r w:rsidRPr="00E2060D">
        <w:rPr>
          <w:rFonts w:ascii="Times New Roman" w:hAnsi="Times New Roman" w:cs="Times New Roman"/>
          <w:noProof/>
          <w:sz w:val="24"/>
          <w:szCs w:val="24"/>
        </w:rPr>
        <w:t>urpo</w:t>
      </w:r>
      <w:r w:rsidR="00A865E2" w:rsidRPr="00E2060D">
        <w:rPr>
          <w:rFonts w:ascii="Times New Roman" w:hAnsi="Times New Roman" w:cs="Times New Roman"/>
          <w:noProof/>
          <w:sz w:val="24"/>
          <w:szCs w:val="24"/>
        </w:rPr>
        <w:t>se, and F</w:t>
      </w:r>
      <w:r w:rsidRPr="00E2060D">
        <w:rPr>
          <w:rFonts w:ascii="Times New Roman" w:hAnsi="Times New Roman" w:cs="Times New Roman"/>
          <w:noProof/>
          <w:sz w:val="24"/>
          <w:szCs w:val="24"/>
        </w:rPr>
        <w:t>indings,</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Marketing, vol. 60, no. </w:t>
      </w:r>
      <w:r w:rsidR="0019167F" w:rsidRPr="00E2060D">
        <w:rPr>
          <w:rFonts w:ascii="Times New Roman" w:hAnsi="Times New Roman" w:cs="Times New Roman"/>
          <w:noProof/>
          <w:sz w:val="24"/>
          <w:szCs w:val="24"/>
        </w:rPr>
        <w:t>4, pp. 7–18, 1996</w:t>
      </w:r>
      <w:r w:rsidR="00A865E2" w:rsidRPr="00E2060D">
        <w:rPr>
          <w:rFonts w:ascii="Times New Roman" w:hAnsi="Times New Roman" w:cs="Times New Roman"/>
          <w:color w:val="000000" w:themeColor="text1"/>
          <w:sz w:val="24"/>
          <w:szCs w:val="24"/>
        </w:rPr>
        <w:t>.</w:t>
      </w:r>
    </w:p>
    <w:p w14:paraId="6000B4B7" w14:textId="0D8603B4"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T. Y. Evelina,</w:t>
      </w:r>
      <w:r w:rsidRPr="00E2060D">
        <w:rPr>
          <w:rFonts w:ascii="Times New Roman" w:hAnsi="Times New Roman" w:cs="Times New Roman"/>
          <w:color w:val="000000" w:themeColor="text1"/>
          <w:sz w:val="24"/>
          <w:szCs w:val="24"/>
        </w:rPr>
        <w:t xml:space="preserve"> </w:t>
      </w:r>
      <w:r w:rsidR="00B707E8"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color w:val="000000" w:themeColor="text1"/>
          <w:sz w:val="24"/>
          <w:szCs w:val="24"/>
        </w:rPr>
        <w:t>The Effect of Perceived benefits on Customer satisfaction and Customer Retention on Indonesia E- Commerce Sites,</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color w:val="000000" w:themeColor="text1"/>
          <w:sz w:val="24"/>
          <w:szCs w:val="24"/>
        </w:rPr>
        <w:t xml:space="preserve"> International Journal of Electronic Commerce Studies, vol. 13, no. 2, 2022.</w:t>
      </w:r>
    </w:p>
    <w:p w14:paraId="1621CD64" w14:textId="29FBD163"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lastRenderedPageBreak/>
        <w:t xml:space="preserve">J. E. Collier and D. L. Sherrell, </w:t>
      </w:r>
      <w:r w:rsidR="00B707E8"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Examining the influence of control and convenience in a self-service setting,</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the Academy of Marketing Science, vol. </w:t>
      </w:r>
      <w:r w:rsidR="00BE13FD" w:rsidRPr="00E2060D">
        <w:rPr>
          <w:rFonts w:ascii="Times New Roman" w:hAnsi="Times New Roman" w:cs="Times New Roman"/>
          <w:noProof/>
          <w:sz w:val="24"/>
          <w:szCs w:val="24"/>
        </w:rPr>
        <w:t xml:space="preserve">38, </w:t>
      </w:r>
      <w:r w:rsidRPr="00E2060D">
        <w:rPr>
          <w:rFonts w:ascii="Times New Roman" w:hAnsi="Times New Roman" w:cs="Times New Roman"/>
          <w:noProof/>
          <w:sz w:val="24"/>
          <w:szCs w:val="24"/>
        </w:rPr>
        <w:t>pp. 490-509, 2010</w:t>
      </w:r>
      <w:r w:rsidR="00214025" w:rsidRPr="00E2060D">
        <w:rPr>
          <w:rFonts w:ascii="Times New Roman" w:hAnsi="Times New Roman" w:cs="Times New Roman"/>
          <w:noProof/>
          <w:sz w:val="24"/>
          <w:szCs w:val="24"/>
        </w:rPr>
        <w:t>.</w:t>
      </w:r>
    </w:p>
    <w:p w14:paraId="29D120F0" w14:textId="252370D1"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E. Cristobal, C. Flavián, and M. Guinalíu, </w:t>
      </w:r>
      <w:r w:rsidR="00B707E8"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Perceived e-service quality (PeSQ): Measurement validation and effects on consumer satisfaction and web site loyalty,</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Managing Service Quality</w:t>
      </w:r>
      <w:r w:rsidR="00BE13FD" w:rsidRPr="00E2060D">
        <w:rPr>
          <w:rFonts w:ascii="Times New Roman" w:hAnsi="Times New Roman" w:cs="Times New Roman"/>
          <w:noProof/>
          <w:sz w:val="24"/>
          <w:szCs w:val="24"/>
        </w:rPr>
        <w:t>: An International Journal,</w:t>
      </w:r>
      <w:r w:rsidRPr="00E2060D">
        <w:rPr>
          <w:rFonts w:ascii="Times New Roman" w:hAnsi="Times New Roman" w:cs="Times New Roman"/>
          <w:noProof/>
          <w:sz w:val="24"/>
          <w:szCs w:val="24"/>
        </w:rPr>
        <w:t xml:space="preserve"> vol. 17, no. 3, pp. 317–340, 2007.</w:t>
      </w:r>
    </w:p>
    <w:p w14:paraId="56E96616" w14:textId="6A5D0869"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T. Oliveira, M. Alhinho, P. Rita, and G. Dhillon, </w:t>
      </w:r>
      <w:r w:rsidR="00B707E8"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Modelling and testing consumer trust dimensions in e-commerce,</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Computers in Human Behavior, vol. 71, pp. 153–164, 2017</w:t>
      </w:r>
      <w:r w:rsidR="005C010A" w:rsidRPr="00E2060D">
        <w:rPr>
          <w:rFonts w:ascii="Times New Roman" w:hAnsi="Times New Roman" w:cs="Times New Roman"/>
          <w:noProof/>
          <w:sz w:val="24"/>
          <w:szCs w:val="24"/>
        </w:rPr>
        <w:t>.</w:t>
      </w:r>
    </w:p>
    <w:p w14:paraId="52FE3E18" w14:textId="5DFC2ABB"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P. Guenzi, M. D. Johnson, and S. Castaldo, </w:t>
      </w:r>
      <w:r w:rsidR="00B707E8"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A comprehensive model of customer trust in two retail stores,</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Service Management, vol. 20, no. 3, pp. 290–316, 2009</w:t>
      </w:r>
      <w:r w:rsidR="00214025" w:rsidRPr="00E2060D">
        <w:rPr>
          <w:rFonts w:ascii="Times New Roman" w:hAnsi="Times New Roman" w:cs="Times New Roman"/>
          <w:noProof/>
          <w:sz w:val="24"/>
          <w:szCs w:val="24"/>
        </w:rPr>
        <w:t>.</w:t>
      </w:r>
    </w:p>
    <w:p w14:paraId="7EA11254" w14:textId="5ABCC551"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E. Ruswanti, A. R. Y. Eff, and M. D. Kusumawati, </w:t>
      </w:r>
      <w:r w:rsidR="00B707E8"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Word of mouth, trust, satisfaction and effect of repurchase intention to Batavia hospital in west Jakarta, Indonesia,</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Management Science Letters, vol. </w:t>
      </w:r>
      <w:r w:rsidR="00B66EFA" w:rsidRPr="00E2060D">
        <w:rPr>
          <w:rFonts w:ascii="Times New Roman" w:hAnsi="Times New Roman" w:cs="Times New Roman"/>
          <w:noProof/>
          <w:sz w:val="24"/>
          <w:szCs w:val="24"/>
        </w:rPr>
        <w:t>10</w:t>
      </w:r>
      <w:r w:rsidRPr="00E2060D">
        <w:rPr>
          <w:rFonts w:ascii="Times New Roman" w:hAnsi="Times New Roman" w:cs="Times New Roman"/>
          <w:noProof/>
          <w:sz w:val="24"/>
          <w:szCs w:val="24"/>
        </w:rPr>
        <w:t>, pp. 265–270, 2020</w:t>
      </w:r>
      <w:r w:rsidR="00214025" w:rsidRPr="00E2060D">
        <w:rPr>
          <w:rFonts w:ascii="Times New Roman" w:hAnsi="Times New Roman" w:cs="Times New Roman"/>
          <w:noProof/>
          <w:sz w:val="24"/>
          <w:szCs w:val="24"/>
        </w:rPr>
        <w:t>.</w:t>
      </w:r>
    </w:p>
    <w:p w14:paraId="04492B23" w14:textId="4393A802"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C. H. Lien, M. J. Wen, L. C. Huang, and K. L. Wu, </w:t>
      </w:r>
      <w:r w:rsidR="00B707E8"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Online hotel booking: The effects of brand image, price, trust and value on purchase intentions,</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Asia Pacific Management Review, vol. 20. no. 4, pp. 210–218, 2015</w:t>
      </w:r>
      <w:r w:rsidR="00214025" w:rsidRPr="00E2060D">
        <w:rPr>
          <w:rFonts w:ascii="Times New Roman" w:hAnsi="Times New Roman" w:cs="Times New Roman"/>
          <w:noProof/>
          <w:sz w:val="24"/>
          <w:szCs w:val="24"/>
        </w:rPr>
        <w:t>.</w:t>
      </w:r>
    </w:p>
    <w:p w14:paraId="060892B1" w14:textId="4B704EC3"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V. A. Zeithaml, </w:t>
      </w:r>
      <w:r w:rsidR="00B707E8"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Consumer Perceptions of Price, Quality, and Value: A Means-End Model and Synthesis of Evidence,</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Marketing, vol. 52, no. 3, pp. 2-22, 1988</w:t>
      </w:r>
      <w:r w:rsidR="00214025" w:rsidRPr="00E2060D">
        <w:rPr>
          <w:rFonts w:ascii="Times New Roman" w:hAnsi="Times New Roman" w:cs="Times New Roman"/>
          <w:noProof/>
          <w:sz w:val="24"/>
          <w:szCs w:val="24"/>
        </w:rPr>
        <w:t>.</w:t>
      </w:r>
    </w:p>
    <w:p w14:paraId="11F053E4" w14:textId="38EFD738"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Y. Harzaviona and T. Y. R. Syah, </w:t>
      </w:r>
      <w:r w:rsidR="00FB16C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Effect of Customer Satisfaction on Customer Loyalty and Marketing Organization Performance in B2B Market Over Heavy Equipment Company,</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Journal of Multidisciplinary Academic</w:t>
      </w:r>
      <w:r w:rsidR="001B67E9" w:rsidRPr="00E2060D">
        <w:rPr>
          <w:rFonts w:ascii="Times New Roman" w:hAnsi="Times New Roman" w:cs="Times New Roman"/>
          <w:noProof/>
          <w:sz w:val="24"/>
          <w:szCs w:val="24"/>
        </w:rPr>
        <w:t>s</w:t>
      </w:r>
      <w:r w:rsidRPr="00E2060D">
        <w:rPr>
          <w:rFonts w:ascii="Times New Roman" w:hAnsi="Times New Roman" w:cs="Times New Roman"/>
          <w:noProof/>
          <w:sz w:val="24"/>
          <w:szCs w:val="24"/>
        </w:rPr>
        <w:t xml:space="preserve">, vol. 4, no. </w:t>
      </w:r>
      <w:r w:rsidR="001B67E9" w:rsidRPr="00E2060D">
        <w:rPr>
          <w:rFonts w:ascii="Times New Roman" w:hAnsi="Times New Roman" w:cs="Times New Roman"/>
          <w:noProof/>
          <w:sz w:val="24"/>
          <w:szCs w:val="24"/>
        </w:rPr>
        <w:t>4, pp. 242</w:t>
      </w:r>
      <w:r w:rsidRPr="00E2060D">
        <w:rPr>
          <w:rFonts w:ascii="Times New Roman" w:hAnsi="Times New Roman" w:cs="Times New Roman"/>
          <w:noProof/>
          <w:sz w:val="24"/>
          <w:szCs w:val="24"/>
        </w:rPr>
        <w:t>–249, 2020.</w:t>
      </w:r>
      <w:r w:rsidRPr="00E2060D">
        <w:rPr>
          <w:rFonts w:ascii="Times New Roman" w:hAnsi="Times New Roman" w:cs="Times New Roman"/>
          <w:noProof/>
          <w:color w:val="000000" w:themeColor="text1"/>
          <w:lang w:eastAsia="en-GB"/>
        </w:rPr>
        <w:t xml:space="preserve"> </w:t>
      </w:r>
    </w:p>
    <w:p w14:paraId="4BCEFF29" w14:textId="43B7D1E3" w:rsidR="006E6814" w:rsidRPr="00E2060D" w:rsidRDefault="006E6814" w:rsidP="001A178E">
      <w:pPr>
        <w:pStyle w:val="ListParagraph"/>
        <w:numPr>
          <w:ilvl w:val="0"/>
          <w:numId w:val="6"/>
        </w:numPr>
        <w:autoSpaceDE w:val="0"/>
        <w:autoSpaceDN w:val="0"/>
        <w:adjustRightInd w:val="0"/>
        <w:snapToGrid w:val="0"/>
        <w:spacing w:after="0" w:line="276" w:lineRule="auto"/>
        <w:ind w:left="567" w:hanging="567"/>
        <w:jc w:val="both"/>
        <w:rPr>
          <w:rFonts w:ascii="Times New Roman" w:hAnsi="Times New Roman" w:cs="Times New Roman"/>
          <w:noProof/>
          <w:sz w:val="24"/>
          <w:szCs w:val="24"/>
        </w:rPr>
      </w:pPr>
      <w:r w:rsidRPr="00E2060D">
        <w:rPr>
          <w:rFonts w:ascii="Times New Roman" w:hAnsi="Times New Roman" w:cs="Times New Roman"/>
          <w:noProof/>
          <w:sz w:val="24"/>
          <w:szCs w:val="24"/>
        </w:rPr>
        <w:t xml:space="preserve">J. F. Hair, W. C. Black, B. J. Babin, and R. E. Anderson, </w:t>
      </w:r>
      <w:r w:rsidR="00FB16C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Multivariate data analysis,</w:t>
      </w:r>
      <w:r w:rsidR="003F2127" w:rsidRPr="00E2060D">
        <w:rPr>
          <w:rFonts w:ascii="Times New Roman" w:eastAsia="Times New Roman" w:hAnsi="Times New Roman" w:cs="Times New Roman"/>
          <w:sz w:val="24"/>
          <w:szCs w:val="28"/>
          <w:lang w:val="en-IN" w:eastAsia="pl-PL"/>
        </w:rPr>
        <w:t>”</w:t>
      </w:r>
      <w:r w:rsidRPr="00E2060D">
        <w:rPr>
          <w:rFonts w:ascii="Times New Roman" w:hAnsi="Times New Roman" w:cs="Times New Roman"/>
          <w:noProof/>
          <w:sz w:val="24"/>
          <w:szCs w:val="24"/>
        </w:rPr>
        <w:t xml:space="preserve"> Pearson custom library. USA: Prentice Hall International, pp. 816, 2014.</w:t>
      </w:r>
      <w:r w:rsidRPr="00E2060D">
        <w:rPr>
          <w:rFonts w:ascii="Times New Roman" w:hAnsi="Times New Roman" w:cs="Times New Roman"/>
          <w:sz w:val="24"/>
          <w:szCs w:val="24"/>
        </w:rPr>
        <w:fldChar w:fldCharType="end"/>
      </w:r>
    </w:p>
    <w:p w14:paraId="207C433B" w14:textId="77777777" w:rsidR="001A178E" w:rsidRDefault="001A178E">
      <w:pPr>
        <w:widowControl/>
        <w:rPr>
          <w:rFonts w:ascii="Arial" w:eastAsia="Arial Unicode MS" w:hAnsi="Arial" w:cs="Arial"/>
          <w:b/>
          <w:bCs/>
          <w:noProof/>
          <w:color w:val="000000" w:themeColor="text1"/>
          <w:kern w:val="0"/>
          <w:sz w:val="28"/>
          <w:szCs w:val="28"/>
          <w:lang w:val="id-ID"/>
        </w:rPr>
      </w:pPr>
      <w:r>
        <w:rPr>
          <w:rFonts w:ascii="Arial" w:hAnsi="Arial" w:cs="Arial"/>
          <w:b/>
          <w:bCs/>
          <w:noProof/>
          <w:color w:val="000000" w:themeColor="text1"/>
          <w:sz w:val="28"/>
          <w:szCs w:val="28"/>
          <w:lang w:val="id-ID"/>
        </w:rPr>
        <w:br w:type="page"/>
      </w:r>
    </w:p>
    <w:p w14:paraId="5F1F9D9C" w14:textId="338F6E03" w:rsidR="006E6814" w:rsidRDefault="006E6814" w:rsidP="001A178E">
      <w:pPr>
        <w:pStyle w:val="NormalWeb"/>
        <w:snapToGrid w:val="0"/>
        <w:spacing w:beforeLines="100" w:before="360" w:beforeAutospacing="0" w:afterLines="100" w:after="360" w:afterAutospacing="0"/>
        <w:jc w:val="center"/>
        <w:textAlignment w:val="top"/>
        <w:rPr>
          <w:rFonts w:ascii="Times New Roman" w:hAnsi="Times New Roman" w:cs="Times New Roman"/>
          <w:noProof/>
          <w:color w:val="000000" w:themeColor="text1"/>
          <w:lang w:val="id-ID"/>
        </w:rPr>
      </w:pPr>
      <w:r w:rsidRPr="00CA77BF">
        <w:rPr>
          <w:rFonts w:ascii="Arial" w:hAnsi="Arial" w:cs="Arial"/>
          <w:b/>
          <w:bCs/>
          <w:noProof/>
          <w:color w:val="000000" w:themeColor="text1"/>
          <w:sz w:val="28"/>
          <w:szCs w:val="28"/>
          <w:lang w:val="id-ID"/>
        </w:rPr>
        <w:lastRenderedPageBreak/>
        <w:t>APPENDIX QUESTIONNAIRE</w:t>
      </w:r>
    </w:p>
    <w:p w14:paraId="5AEE6215" w14:textId="77777777" w:rsidR="006E6814" w:rsidRPr="00713EB5" w:rsidRDefault="006E6814" w:rsidP="001A178E">
      <w:pPr>
        <w:pStyle w:val="NormalWeb"/>
        <w:snapToGrid w:val="0"/>
        <w:spacing w:beforeLines="100" w:before="360" w:beforeAutospacing="0" w:afterLines="50" w:after="180" w:afterAutospacing="0"/>
        <w:textAlignment w:val="top"/>
        <w:rPr>
          <w:rFonts w:ascii="Times New Roman" w:hAnsi="Times New Roman" w:cs="Times New Roman"/>
          <w:noProof/>
          <w:color w:val="000000" w:themeColor="text1"/>
          <w:lang w:val="id-ID"/>
        </w:rPr>
      </w:pPr>
      <w:r w:rsidRPr="00713EB5">
        <w:rPr>
          <w:rFonts w:ascii="Times New Roman" w:hAnsi="Times New Roman" w:cs="Times New Roman"/>
          <w:noProof/>
          <w:color w:val="000000" w:themeColor="text1"/>
          <w:lang w:val="id-ID"/>
        </w:rPr>
        <w:t>Scale to answer the following questions from 1 (strongly disagree) to 5 (strongly agree).</w:t>
      </w:r>
    </w:p>
    <w:tbl>
      <w:tblPr>
        <w:tblStyle w:val="PlainTable22"/>
        <w:tblW w:w="8505" w:type="dxa"/>
        <w:tblLayout w:type="fixed"/>
        <w:tblCellMar>
          <w:right w:w="0" w:type="dxa"/>
        </w:tblCellMar>
        <w:tblLook w:val="04A0" w:firstRow="1" w:lastRow="0" w:firstColumn="1" w:lastColumn="0" w:noHBand="0" w:noVBand="1"/>
      </w:tblPr>
      <w:tblGrid>
        <w:gridCol w:w="1418"/>
        <w:gridCol w:w="7087"/>
      </w:tblGrid>
      <w:tr w:rsidR="006E6814" w:rsidRPr="00C92A11" w14:paraId="4C2BB7E3" w14:textId="77777777" w:rsidTr="0010287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8" w:type="dxa"/>
          </w:tcPr>
          <w:p w14:paraId="06359580" w14:textId="77777777" w:rsidR="006E6814" w:rsidRPr="00C92A11" w:rsidRDefault="006E6814" w:rsidP="0010287F">
            <w:pPr>
              <w:rPr>
                <w:rFonts w:ascii="Times New Roman" w:hAnsi="Times New Roman"/>
              </w:rPr>
            </w:pPr>
            <w:r w:rsidRPr="00C92A11">
              <w:rPr>
                <w:rFonts w:ascii="Times New Roman" w:hAnsi="Times New Roman"/>
              </w:rPr>
              <w:t>Variables</w:t>
            </w:r>
          </w:p>
        </w:tc>
        <w:tc>
          <w:tcPr>
            <w:tcW w:w="7087" w:type="dxa"/>
          </w:tcPr>
          <w:p w14:paraId="50B5091F" w14:textId="77777777" w:rsidR="006E6814" w:rsidRPr="00C92A11" w:rsidRDefault="006E6814" w:rsidP="0010287F">
            <w:pP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C92A11">
              <w:rPr>
                <w:rFonts w:ascii="Times New Roman" w:hAnsi="Times New Roman"/>
              </w:rPr>
              <w:t>Items</w:t>
            </w:r>
          </w:p>
        </w:tc>
      </w:tr>
      <w:tr w:rsidR="006E6814" w:rsidRPr="00C92A11" w14:paraId="519753E1"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443A6033" w14:textId="77777777" w:rsidR="006E6814" w:rsidRPr="00C92A11" w:rsidRDefault="006E6814" w:rsidP="0010287F">
            <w:pPr>
              <w:rPr>
                <w:rFonts w:ascii="Times New Roman" w:hAnsi="Times New Roman"/>
                <w:b w:val="0"/>
                <w:i/>
              </w:rPr>
            </w:pPr>
            <w:r w:rsidRPr="00C92A11">
              <w:rPr>
                <w:rFonts w:ascii="Times New Roman" w:hAnsi="Times New Roman"/>
                <w:i/>
              </w:rPr>
              <w:t>E-Service Quality</w:t>
            </w:r>
          </w:p>
        </w:tc>
        <w:tc>
          <w:tcPr>
            <w:tcW w:w="7087" w:type="dxa"/>
          </w:tcPr>
          <w:p w14:paraId="0E894B1D"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I can clearly and up-to-date product and service information on the platform</w:t>
            </w:r>
          </w:p>
          <w:p w14:paraId="44134F0F"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I find it easy to find products on the Platform</w:t>
            </w:r>
          </w:p>
          <w:p w14:paraId="33CCBCC7"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I can complete transactions on the Platform quickly and safely</w:t>
            </w:r>
          </w:p>
          <w:p w14:paraId="5072FF53"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My needs are met with the completeness of the available features</w:t>
            </w:r>
          </w:p>
          <w:p w14:paraId="66B9F59B"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The item I received is exactly what I ordered</w:t>
            </w:r>
          </w:p>
          <w:p w14:paraId="07102F14"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The time period for receiving the goods I ordered was in accordance with the promised time</w:t>
            </w:r>
          </w:p>
          <w:p w14:paraId="12EAB7BC"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I feel my privacy is protected by the Platform</w:t>
            </w:r>
          </w:p>
        </w:tc>
      </w:tr>
      <w:tr w:rsidR="006E6814" w:rsidRPr="00C92A11" w14:paraId="3A456103" w14:textId="77777777" w:rsidTr="0010287F">
        <w:tc>
          <w:tcPr>
            <w:cnfStyle w:val="001000000000" w:firstRow="0" w:lastRow="0" w:firstColumn="1" w:lastColumn="0" w:oddVBand="0" w:evenVBand="0" w:oddHBand="0" w:evenHBand="0" w:firstRowFirstColumn="0" w:firstRowLastColumn="0" w:lastRowFirstColumn="0" w:lastRowLastColumn="0"/>
            <w:tcW w:w="1418" w:type="dxa"/>
          </w:tcPr>
          <w:p w14:paraId="3579BB80" w14:textId="77777777" w:rsidR="006E6814" w:rsidRPr="00C92A11" w:rsidRDefault="006E6814" w:rsidP="0010287F">
            <w:pPr>
              <w:rPr>
                <w:rFonts w:ascii="Times New Roman" w:hAnsi="Times New Roman"/>
                <w:b w:val="0"/>
                <w:i/>
              </w:rPr>
            </w:pPr>
            <w:r w:rsidRPr="00C92A11">
              <w:rPr>
                <w:rFonts w:ascii="Times New Roman" w:hAnsi="Times New Roman"/>
                <w:i/>
              </w:rPr>
              <w:t>Product Brand Perception</w:t>
            </w:r>
          </w:p>
        </w:tc>
        <w:tc>
          <w:tcPr>
            <w:tcW w:w="7087" w:type="dxa"/>
          </w:tcPr>
          <w:p w14:paraId="1A1AF265" w14:textId="77777777" w:rsidR="006E6814" w:rsidRPr="00C92A11" w:rsidRDefault="006E6814" w:rsidP="0010287F">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92A11">
              <w:rPr>
                <w:rFonts w:ascii="Times New Roman" w:hAnsi="Times New Roman"/>
              </w:rPr>
              <w:t>The platform offers my preferred product brands</w:t>
            </w:r>
          </w:p>
          <w:p w14:paraId="16D1DED1" w14:textId="77777777" w:rsidR="006E6814" w:rsidRPr="00C92A11" w:rsidRDefault="006E6814" w:rsidP="0010287F">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92A11">
              <w:rPr>
                <w:rFonts w:ascii="Times New Roman" w:hAnsi="Times New Roman"/>
              </w:rPr>
              <w:t>The platform offers products from well-known brands in different countries</w:t>
            </w:r>
          </w:p>
          <w:p w14:paraId="0C5DAE67" w14:textId="77777777" w:rsidR="006E6814" w:rsidRPr="00C92A11" w:rsidRDefault="006E6814" w:rsidP="0010287F">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92A11">
              <w:rPr>
                <w:rFonts w:ascii="Times New Roman" w:hAnsi="Times New Roman"/>
              </w:rPr>
              <w:t>This platform offers products from brands known to be of high quality</w:t>
            </w:r>
          </w:p>
          <w:p w14:paraId="00F85AEC" w14:textId="77777777" w:rsidR="006E6814" w:rsidRPr="00C92A11" w:rsidRDefault="006E6814" w:rsidP="0010287F">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92A11">
              <w:rPr>
                <w:rFonts w:ascii="Times New Roman" w:hAnsi="Times New Roman"/>
              </w:rPr>
              <w:t>I will pay any price for the product brand I want on the Platform</w:t>
            </w:r>
          </w:p>
          <w:p w14:paraId="52C4B75F" w14:textId="77777777" w:rsidR="006E6814" w:rsidRPr="00C92A11" w:rsidRDefault="006E6814" w:rsidP="0010287F">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92A11">
              <w:rPr>
                <w:rFonts w:ascii="Times New Roman" w:hAnsi="Times New Roman"/>
              </w:rPr>
              <w:t>Product brands on this platform are very attractive compared to product brands in other places</w:t>
            </w:r>
          </w:p>
          <w:p w14:paraId="5FBB94B9" w14:textId="77777777" w:rsidR="006E6814" w:rsidRPr="00C92A11" w:rsidRDefault="006E6814" w:rsidP="0010287F">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92A11">
              <w:rPr>
                <w:rFonts w:ascii="Times New Roman" w:hAnsi="Times New Roman"/>
              </w:rPr>
              <w:t>This platform offers products from “Booming” brands in Indonesia</w:t>
            </w:r>
          </w:p>
        </w:tc>
      </w:tr>
      <w:tr w:rsidR="006E6814" w:rsidRPr="00C92A11" w14:paraId="23CAEA6A"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12A787D5" w14:textId="77777777" w:rsidR="006E6814" w:rsidRPr="00C92A11" w:rsidRDefault="006E6814" w:rsidP="0010287F">
            <w:pPr>
              <w:rPr>
                <w:rFonts w:ascii="Times New Roman" w:hAnsi="Times New Roman"/>
                <w:b w:val="0"/>
                <w:i/>
              </w:rPr>
            </w:pPr>
            <w:r w:rsidRPr="00C92A11">
              <w:rPr>
                <w:rFonts w:ascii="Times New Roman" w:hAnsi="Times New Roman"/>
                <w:i/>
              </w:rPr>
              <w:t>Social Support</w:t>
            </w:r>
          </w:p>
        </w:tc>
        <w:tc>
          <w:tcPr>
            <w:tcW w:w="7087" w:type="dxa"/>
          </w:tcPr>
          <w:p w14:paraId="4012C4C1"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 xml:space="preserve">Friends/family: </w:t>
            </w:r>
          </w:p>
          <w:p w14:paraId="2B12F9CE"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Recommend to use Platform</w:t>
            </w:r>
          </w:p>
          <w:p w14:paraId="12061793"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Sharing information about shopping on the Platform</w:t>
            </w:r>
          </w:p>
          <w:p w14:paraId="0EC31DAD"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Suggest me to shop on Platform</w:t>
            </w:r>
          </w:p>
          <w:p w14:paraId="6E561CF5"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Convinced me that shopping on the Platform is more economical</w:t>
            </w:r>
          </w:p>
          <w:p w14:paraId="78A1DC29"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Help me when I have trouble using the Platform</w:t>
            </w:r>
          </w:p>
          <w:p w14:paraId="74880628"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Help me find a solution when I face problems in shopping</w:t>
            </w:r>
          </w:p>
          <w:p w14:paraId="216110B6"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Help me when I have trouble finding a product</w:t>
            </w:r>
          </w:p>
        </w:tc>
      </w:tr>
      <w:tr w:rsidR="006E6814" w:rsidRPr="00C92A11" w14:paraId="1D6CDC34" w14:textId="77777777" w:rsidTr="0010287F">
        <w:tc>
          <w:tcPr>
            <w:cnfStyle w:val="001000000000" w:firstRow="0" w:lastRow="0" w:firstColumn="1" w:lastColumn="0" w:oddVBand="0" w:evenVBand="0" w:oddHBand="0" w:evenHBand="0" w:firstRowFirstColumn="0" w:firstRowLastColumn="0" w:lastRowFirstColumn="0" w:lastRowLastColumn="0"/>
            <w:tcW w:w="1418" w:type="dxa"/>
          </w:tcPr>
          <w:p w14:paraId="3A8FA53F" w14:textId="77777777" w:rsidR="006E6814" w:rsidRPr="00C92A11" w:rsidRDefault="006E6814" w:rsidP="0010287F">
            <w:pPr>
              <w:rPr>
                <w:rFonts w:ascii="Times New Roman" w:hAnsi="Times New Roman"/>
                <w:b w:val="0"/>
                <w:i/>
              </w:rPr>
            </w:pPr>
            <w:r w:rsidRPr="00C92A11">
              <w:rPr>
                <w:rFonts w:ascii="Times New Roman" w:hAnsi="Times New Roman"/>
                <w:i/>
              </w:rPr>
              <w:t>Satisfaction</w:t>
            </w:r>
          </w:p>
        </w:tc>
        <w:tc>
          <w:tcPr>
            <w:tcW w:w="7087" w:type="dxa"/>
          </w:tcPr>
          <w:p w14:paraId="33C33954" w14:textId="77777777" w:rsidR="006E6814" w:rsidRPr="00C92A11" w:rsidRDefault="006E6814" w:rsidP="0010287F">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92A11">
              <w:rPr>
                <w:rFonts w:ascii="Times New Roman" w:hAnsi="Times New Roman"/>
              </w:rPr>
              <w:t>I am satisfied with:</w:t>
            </w:r>
          </w:p>
          <w:p w14:paraId="637B2461" w14:textId="77777777" w:rsidR="006E6814" w:rsidRPr="00C92A11" w:rsidRDefault="006E6814" w:rsidP="0010287F">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92A11">
              <w:rPr>
                <w:rFonts w:ascii="Times New Roman" w:hAnsi="Times New Roman"/>
              </w:rPr>
              <w:t>My decision to use the Platform</w:t>
            </w:r>
          </w:p>
          <w:p w14:paraId="062F876A" w14:textId="77777777" w:rsidR="006E6814" w:rsidRPr="00C92A11" w:rsidRDefault="006E6814" w:rsidP="0010287F">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92A11">
              <w:rPr>
                <w:rFonts w:ascii="Times New Roman" w:hAnsi="Times New Roman"/>
              </w:rPr>
              <w:t>The features offered by the Platform</w:t>
            </w:r>
          </w:p>
          <w:p w14:paraId="686AAFBE" w14:textId="77777777" w:rsidR="006E6814" w:rsidRPr="00C92A11" w:rsidRDefault="006E6814" w:rsidP="0010287F">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92A11">
              <w:rPr>
                <w:rFonts w:ascii="Times New Roman" w:hAnsi="Times New Roman"/>
              </w:rPr>
              <w:t>Services provided by the platform</w:t>
            </w:r>
          </w:p>
          <w:p w14:paraId="5FE4FBBD" w14:textId="77777777" w:rsidR="006E6814" w:rsidRPr="00C92A11" w:rsidRDefault="006E6814" w:rsidP="0010287F">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92A11">
              <w:rPr>
                <w:rFonts w:ascii="Times New Roman" w:hAnsi="Times New Roman"/>
              </w:rPr>
              <w:t>Products I bought on the platform</w:t>
            </w:r>
          </w:p>
          <w:p w14:paraId="6E9A7B31" w14:textId="77777777" w:rsidR="006E6814" w:rsidRPr="00C92A11" w:rsidRDefault="006E6814" w:rsidP="0010287F">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92A11">
              <w:rPr>
                <w:rFonts w:ascii="Times New Roman" w:hAnsi="Times New Roman"/>
              </w:rPr>
              <w:t>I enjoy the products I buy on the platform</w:t>
            </w:r>
          </w:p>
          <w:p w14:paraId="3774F878" w14:textId="77777777" w:rsidR="006E6814" w:rsidRPr="00C92A11" w:rsidRDefault="006E6814" w:rsidP="0010287F">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92A11">
              <w:rPr>
                <w:rFonts w:ascii="Times New Roman" w:hAnsi="Times New Roman"/>
              </w:rPr>
              <w:t>I have a good shopping experience buy on the Platform</w:t>
            </w:r>
          </w:p>
        </w:tc>
      </w:tr>
      <w:tr w:rsidR="006E6814" w:rsidRPr="00C92A11" w14:paraId="4A5345B0"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4486ABD" w14:textId="77777777" w:rsidR="006E6814" w:rsidRPr="00C92A11" w:rsidRDefault="006E6814" w:rsidP="0010287F">
            <w:pPr>
              <w:rPr>
                <w:rFonts w:ascii="Times New Roman" w:hAnsi="Times New Roman"/>
                <w:b w:val="0"/>
                <w:i/>
              </w:rPr>
            </w:pPr>
            <w:r w:rsidRPr="00C92A11">
              <w:rPr>
                <w:rFonts w:ascii="Times New Roman" w:hAnsi="Times New Roman"/>
                <w:i/>
              </w:rPr>
              <w:t>Trust</w:t>
            </w:r>
          </w:p>
        </w:tc>
        <w:tc>
          <w:tcPr>
            <w:tcW w:w="7087" w:type="dxa"/>
          </w:tcPr>
          <w:p w14:paraId="1933C92D"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I believe that:</w:t>
            </w:r>
          </w:p>
          <w:p w14:paraId="72B98834"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 xml:space="preserve">My assumptions about this Platform are in accordance with the </w:t>
            </w:r>
            <w:r w:rsidRPr="00C92A11">
              <w:rPr>
                <w:rFonts w:ascii="Times New Roman" w:hAnsi="Times New Roman"/>
              </w:rPr>
              <w:lastRenderedPageBreak/>
              <w:t>commitments given</w:t>
            </w:r>
          </w:p>
          <w:p w14:paraId="52AB3052"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This platform provides accurate information</w:t>
            </w:r>
          </w:p>
          <w:p w14:paraId="0C699654"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The statements made by this platform are real</w:t>
            </w:r>
          </w:p>
          <w:p w14:paraId="49B8D481"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Platform shows honest and clear service</w:t>
            </w:r>
          </w:p>
          <w:p w14:paraId="52BD3759"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This platform benefits all parties, both buyers and sellers</w:t>
            </w:r>
          </w:p>
          <w:p w14:paraId="40012D0B"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This platform pays attention to my current and future needs</w:t>
            </w:r>
          </w:p>
          <w:p w14:paraId="0829E56D"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Platform works well</w:t>
            </w:r>
          </w:p>
        </w:tc>
      </w:tr>
      <w:tr w:rsidR="006E6814" w:rsidRPr="00C92A11" w14:paraId="6162C5A4" w14:textId="77777777" w:rsidTr="0010287F">
        <w:tc>
          <w:tcPr>
            <w:cnfStyle w:val="001000000000" w:firstRow="0" w:lastRow="0" w:firstColumn="1" w:lastColumn="0" w:oddVBand="0" w:evenVBand="0" w:oddHBand="0" w:evenHBand="0" w:firstRowFirstColumn="0" w:firstRowLastColumn="0" w:lastRowFirstColumn="0" w:lastRowLastColumn="0"/>
            <w:tcW w:w="1418" w:type="dxa"/>
          </w:tcPr>
          <w:p w14:paraId="77A54887" w14:textId="77777777" w:rsidR="006E6814" w:rsidRPr="00C92A11" w:rsidRDefault="006E6814" w:rsidP="0010287F">
            <w:pPr>
              <w:rPr>
                <w:rFonts w:ascii="Times New Roman" w:hAnsi="Times New Roman"/>
                <w:b w:val="0"/>
                <w:i/>
              </w:rPr>
            </w:pPr>
            <w:r w:rsidRPr="00C92A11">
              <w:rPr>
                <w:rFonts w:ascii="Times New Roman" w:hAnsi="Times New Roman"/>
                <w:i/>
              </w:rPr>
              <w:lastRenderedPageBreak/>
              <w:t>Behavioural Intentions</w:t>
            </w:r>
          </w:p>
          <w:p w14:paraId="1ADC49D9" w14:textId="77777777" w:rsidR="006E6814" w:rsidRPr="00C92A11" w:rsidRDefault="006E6814" w:rsidP="0010287F">
            <w:pPr>
              <w:rPr>
                <w:rFonts w:ascii="Times New Roman" w:hAnsi="Times New Roman"/>
              </w:rPr>
            </w:pPr>
          </w:p>
        </w:tc>
        <w:tc>
          <w:tcPr>
            <w:tcW w:w="7087" w:type="dxa"/>
          </w:tcPr>
          <w:p w14:paraId="1009C567" w14:textId="77777777" w:rsidR="006E6814" w:rsidRPr="00C92A11" w:rsidRDefault="006E6814" w:rsidP="0010287F">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92A11">
              <w:rPr>
                <w:rFonts w:ascii="Times New Roman" w:hAnsi="Times New Roman"/>
              </w:rPr>
              <w:t>Platform is my first choice when I shop online</w:t>
            </w:r>
          </w:p>
          <w:p w14:paraId="61E6C367" w14:textId="77777777" w:rsidR="006E6814" w:rsidRPr="00C92A11" w:rsidRDefault="006E6814" w:rsidP="0010287F">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92A11">
              <w:rPr>
                <w:rFonts w:ascii="Times New Roman" w:hAnsi="Times New Roman"/>
              </w:rPr>
              <w:t>I share positive impressions about the Platform to others</w:t>
            </w:r>
          </w:p>
          <w:p w14:paraId="6CE32F17" w14:textId="77777777" w:rsidR="006E6814" w:rsidRPr="00C92A11" w:rsidRDefault="006E6814" w:rsidP="0010287F">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92A11">
              <w:rPr>
                <w:rFonts w:ascii="Times New Roman" w:hAnsi="Times New Roman"/>
              </w:rPr>
              <w:t>I recommend the Platform to someone who asks me for advice</w:t>
            </w:r>
          </w:p>
          <w:p w14:paraId="62927C0A" w14:textId="77777777" w:rsidR="006E6814" w:rsidRPr="00C92A11" w:rsidRDefault="006E6814" w:rsidP="0010287F">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92A11">
              <w:rPr>
                <w:rFonts w:ascii="Times New Roman" w:hAnsi="Times New Roman"/>
              </w:rPr>
              <w:t>I invite friends and relatives to shop on the Platform</w:t>
            </w:r>
          </w:p>
          <w:p w14:paraId="28AD810C" w14:textId="77777777" w:rsidR="006E6814" w:rsidRPr="00C92A11" w:rsidRDefault="006E6814" w:rsidP="0010287F">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92A11">
              <w:rPr>
                <w:rFonts w:ascii="Times New Roman" w:hAnsi="Times New Roman"/>
              </w:rPr>
              <w:t>Whatever the price I spend for the product I need on the Platform</w:t>
            </w:r>
          </w:p>
          <w:p w14:paraId="233C750A" w14:textId="77777777" w:rsidR="006E6814" w:rsidRPr="00C92A11" w:rsidRDefault="006E6814" w:rsidP="0010287F">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92A11">
              <w:rPr>
                <w:rFonts w:ascii="Times New Roman" w:hAnsi="Times New Roman"/>
              </w:rPr>
              <w:t>I will complain if I have problems with Platform services</w:t>
            </w:r>
          </w:p>
        </w:tc>
      </w:tr>
      <w:tr w:rsidR="006E6814" w:rsidRPr="00C92A11" w14:paraId="3BBBB6BA" w14:textId="77777777" w:rsidTr="0010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25450995" w14:textId="77777777" w:rsidR="006E6814" w:rsidRPr="00C92A11" w:rsidRDefault="006E6814" w:rsidP="0010287F">
            <w:pPr>
              <w:rPr>
                <w:rFonts w:ascii="Times New Roman" w:hAnsi="Times New Roman"/>
                <w:b w:val="0"/>
                <w:i/>
              </w:rPr>
            </w:pPr>
            <w:r w:rsidRPr="00C92A11">
              <w:rPr>
                <w:rFonts w:ascii="Times New Roman" w:hAnsi="Times New Roman"/>
                <w:i/>
              </w:rPr>
              <w:t>Repurchase</w:t>
            </w:r>
          </w:p>
        </w:tc>
        <w:tc>
          <w:tcPr>
            <w:tcW w:w="7087" w:type="dxa"/>
          </w:tcPr>
          <w:p w14:paraId="648D6D45"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I like using Platform</w:t>
            </w:r>
          </w:p>
          <w:p w14:paraId="20A5EF99"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I chose the Platform because the types of products offered according to my needs</w:t>
            </w:r>
          </w:p>
          <w:p w14:paraId="18E579E8"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I will continue to shop on the Platform</w:t>
            </w:r>
          </w:p>
          <w:p w14:paraId="36826B09"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For me Platform is the best place to shop online</w:t>
            </w:r>
          </w:p>
          <w:p w14:paraId="4451031F"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I visit the Platform more than once a month</w:t>
            </w:r>
          </w:p>
          <w:p w14:paraId="72F1A7B5" w14:textId="77777777" w:rsidR="006E6814" w:rsidRPr="00C92A11" w:rsidRDefault="006E6814" w:rsidP="0010287F">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92A11">
              <w:rPr>
                <w:rFonts w:ascii="Times New Roman" w:hAnsi="Times New Roman"/>
              </w:rPr>
              <w:t>I will not switch to another platform if the Platform can maintain its performance</w:t>
            </w:r>
          </w:p>
        </w:tc>
      </w:tr>
    </w:tbl>
    <w:p w14:paraId="2B5DCDAC" w14:textId="77777777" w:rsidR="006E6814" w:rsidRPr="00A22AEB" w:rsidRDefault="006E6814" w:rsidP="00A22AEB">
      <w:pPr>
        <w:pStyle w:val="NormalWeb"/>
        <w:snapToGrid w:val="0"/>
        <w:spacing w:before="0" w:beforeAutospacing="0" w:after="0" w:afterAutospacing="0" w:line="276" w:lineRule="auto"/>
        <w:jc w:val="both"/>
        <w:textAlignment w:val="top"/>
        <w:rPr>
          <w:rFonts w:ascii="Times New Roman" w:hAnsi="Times New Roman" w:cs="Times New Roman"/>
          <w:color w:val="000000" w:themeColor="text1"/>
        </w:rPr>
      </w:pPr>
    </w:p>
    <w:sectPr w:rsidR="006E6814" w:rsidRPr="00A22AEB" w:rsidSect="00F3726B">
      <w:headerReference w:type="even" r:id="rId9"/>
      <w:headerReference w:type="default" r:id="rId10"/>
      <w:headerReference w:type="first" r:id="rId11"/>
      <w:pgSz w:w="11906" w:h="16838" w:code="9"/>
      <w:pgMar w:top="1418" w:right="1701" w:bottom="1418" w:left="1701" w:header="567" w:footer="567" w:gutter="0"/>
      <w:pgNumType w:start="45" w:chapStyle="1"/>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81D074" w14:textId="77777777" w:rsidR="00F3726B" w:rsidRDefault="00F3726B">
      <w:r>
        <w:separator/>
      </w:r>
    </w:p>
  </w:endnote>
  <w:endnote w:type="continuationSeparator" w:id="0">
    <w:p w14:paraId="2F00A226" w14:textId="77777777" w:rsidR="00F3726B" w:rsidRDefault="00F372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notTrueType/>
    <w:pitch w:val="variable"/>
    <w:sig w:usb0="00000287" w:usb1="00000000" w:usb2="00000000" w:usb3="00000000" w:csb0="0000009F" w:csb1="00000000"/>
  </w:font>
  <w:font w:name="Times">
    <w:altName w:val="Times New Roman"/>
    <w:panose1 w:val="00000500000000020000"/>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0D65B4" w14:textId="77777777" w:rsidR="00F3726B" w:rsidRDefault="00F3726B">
      <w:r>
        <w:separator/>
      </w:r>
    </w:p>
  </w:footnote>
  <w:footnote w:type="continuationSeparator" w:id="0">
    <w:p w14:paraId="1161D832" w14:textId="77777777" w:rsidR="00F3726B" w:rsidRDefault="00F3726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7C43D" w14:textId="1A610FD1" w:rsidR="008304DF" w:rsidRDefault="008304DF" w:rsidP="001A178E">
    <w:pPr>
      <w:pStyle w:val="Header"/>
    </w:pPr>
    <w:r>
      <w:rPr>
        <w:rStyle w:val="PageNumber"/>
      </w:rPr>
      <w:fldChar w:fldCharType="begin"/>
    </w:r>
    <w:r>
      <w:rPr>
        <w:rStyle w:val="PageNumber"/>
      </w:rPr>
      <w:instrText xml:space="preserve"> PAGE </w:instrText>
    </w:r>
    <w:r>
      <w:rPr>
        <w:rStyle w:val="PageNumber"/>
      </w:rPr>
      <w:fldChar w:fldCharType="separate"/>
    </w:r>
    <w:r w:rsidR="00411E58">
      <w:rPr>
        <w:rStyle w:val="PageNumber"/>
        <w:noProof/>
      </w:rPr>
      <w:t>26</w:t>
    </w:r>
    <w:r>
      <w:rPr>
        <w:rStyle w:val="PageNumber"/>
      </w:rPr>
      <w:fldChar w:fldCharType="end"/>
    </w:r>
    <w:r>
      <w:rPr>
        <w:rStyle w:val="PageNumber"/>
        <w:rFonts w:hint="eastAsia"/>
      </w:rPr>
      <w:t xml:space="preserve">           </w:t>
    </w:r>
    <w:r>
      <w:rPr>
        <w:rStyle w:val="PageNumber"/>
        <w:rFonts w:hint="eastAsia"/>
      </w:rPr>
      <w:tab/>
      <w:t xml:space="preserve">               </w:t>
    </w:r>
    <w:r>
      <w:rPr>
        <w:rStyle w:val="PageNumber"/>
      </w:rPr>
      <w:t xml:space="preserve">   </w:t>
    </w:r>
    <w:r>
      <w:rPr>
        <w:rStyle w:val="PageNumber"/>
        <w:rFonts w:hint="eastAsia"/>
      </w:rPr>
      <w:t xml:space="preserve">          </w:t>
    </w:r>
    <w:r>
      <w:rPr>
        <w:rFonts w:hint="eastAsia"/>
        <w:i/>
        <w:iCs/>
      </w:rPr>
      <w:t>International Journal of Electronic Commerce Studi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FE119A" w14:textId="77777777" w:rsidR="008304DF" w:rsidRPr="00340066" w:rsidRDefault="008304DF" w:rsidP="0050097C">
    <w:pPr>
      <w:framePr w:wrap="around" w:vAnchor="text" w:hAnchor="margin" w:xAlign="outside" w:y="1"/>
      <w:tabs>
        <w:tab w:val="center" w:pos="4153"/>
        <w:tab w:val="right" w:pos="8306"/>
      </w:tabs>
      <w:snapToGrid w:val="0"/>
      <w:rPr>
        <w:sz w:val="20"/>
        <w:szCs w:val="20"/>
      </w:rPr>
    </w:pPr>
    <w:r w:rsidRPr="00340066">
      <w:rPr>
        <w:sz w:val="20"/>
        <w:szCs w:val="20"/>
      </w:rPr>
      <w:fldChar w:fldCharType="begin"/>
    </w:r>
    <w:r w:rsidRPr="00340066">
      <w:rPr>
        <w:sz w:val="20"/>
        <w:szCs w:val="20"/>
      </w:rPr>
      <w:instrText xml:space="preserve">PAGE  </w:instrText>
    </w:r>
    <w:r w:rsidRPr="00340066">
      <w:rPr>
        <w:sz w:val="20"/>
        <w:szCs w:val="20"/>
      </w:rPr>
      <w:fldChar w:fldCharType="separate"/>
    </w:r>
    <w:r w:rsidR="00411E58">
      <w:rPr>
        <w:noProof/>
        <w:sz w:val="20"/>
        <w:szCs w:val="20"/>
      </w:rPr>
      <w:t>25</w:t>
    </w:r>
    <w:r w:rsidRPr="00340066">
      <w:rPr>
        <w:sz w:val="20"/>
        <w:szCs w:val="20"/>
      </w:rPr>
      <w:fldChar w:fldCharType="end"/>
    </w:r>
  </w:p>
  <w:p w14:paraId="19F63BFB" w14:textId="301F402F" w:rsidR="008304DF" w:rsidRPr="0050097C" w:rsidRDefault="008304DF" w:rsidP="006E6814">
    <w:pPr>
      <w:pStyle w:val="Header"/>
      <w:tabs>
        <w:tab w:val="center" w:pos="4819"/>
        <w:tab w:val="right" w:pos="9638"/>
      </w:tabs>
      <w:ind w:rightChars="200" w:right="480"/>
      <w:jc w:val="right"/>
    </w:pPr>
    <w:r>
      <w:rPr>
        <w:i/>
        <w:iCs/>
        <w:lang w:val="it-IT" w:eastAsia="ja-JP"/>
      </w:rPr>
      <w:t>Yuliana Miranti and Tantri Yanuar Rahmat Syah</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139" w:type="dxa"/>
      <w:jc w:val="right"/>
      <w:tblBorders>
        <w:top w:val="thinThickSmallGap" w:sz="24" w:space="0" w:color="auto"/>
        <w:bottom w:val="thickThinSmallGap" w:sz="24" w:space="0" w:color="auto"/>
        <w:insideH w:val="single" w:sz="4" w:space="0" w:color="auto"/>
        <w:insideV w:val="single" w:sz="4" w:space="0" w:color="auto"/>
      </w:tblBorders>
      <w:tblLook w:val="01E0" w:firstRow="1" w:lastRow="1" w:firstColumn="1" w:lastColumn="1" w:noHBand="0" w:noVBand="0"/>
    </w:tblPr>
    <w:tblGrid>
      <w:gridCol w:w="4139"/>
    </w:tblGrid>
    <w:tr w:rsidR="008304DF" w14:paraId="287224A4" w14:textId="77777777" w:rsidTr="001F3A6F">
      <w:trPr>
        <w:jc w:val="right"/>
      </w:trPr>
      <w:tc>
        <w:tcPr>
          <w:tcW w:w="4139" w:type="dxa"/>
          <w:vAlign w:val="center"/>
        </w:tcPr>
        <w:p w14:paraId="26A63742" w14:textId="77777777" w:rsidR="008304DF" w:rsidRPr="002E25E3" w:rsidRDefault="008304DF" w:rsidP="001F3A6F">
          <w:pPr>
            <w:widowControl/>
            <w:suppressAutoHyphens/>
            <w:autoSpaceDE w:val="0"/>
            <w:autoSpaceDN w:val="0"/>
            <w:adjustRightInd w:val="0"/>
            <w:spacing w:line="0" w:lineRule="atLeast"/>
            <w:rPr>
              <w:kern w:val="0"/>
              <w:sz w:val="18"/>
              <w:szCs w:val="20"/>
              <w:lang w:eastAsia="ar-SA"/>
            </w:rPr>
          </w:pPr>
          <w:r w:rsidRPr="002E25E3">
            <w:rPr>
              <w:kern w:val="0"/>
              <w:sz w:val="18"/>
              <w:szCs w:val="20"/>
              <w:lang w:eastAsia="ar-SA"/>
            </w:rPr>
            <w:t>International Journal of Electronic</w:t>
          </w:r>
          <w:r w:rsidRPr="002E25E3">
            <w:rPr>
              <w:rFonts w:hint="eastAsia"/>
              <w:kern w:val="0"/>
              <w:sz w:val="18"/>
              <w:szCs w:val="20"/>
              <w:lang w:eastAsia="ar-SA"/>
            </w:rPr>
            <w:t xml:space="preserve"> </w:t>
          </w:r>
          <w:r w:rsidRPr="002E25E3">
            <w:rPr>
              <w:kern w:val="0"/>
              <w:sz w:val="18"/>
              <w:szCs w:val="20"/>
              <w:lang w:eastAsia="ar-SA"/>
            </w:rPr>
            <w:t>Commerce Studies</w:t>
          </w:r>
        </w:p>
        <w:p w14:paraId="51A2935A" w14:textId="006BDFC5" w:rsidR="008304DF" w:rsidRPr="002E25E3" w:rsidRDefault="008304DF" w:rsidP="001F3A6F">
          <w:pPr>
            <w:widowControl/>
            <w:suppressAutoHyphens/>
            <w:autoSpaceDE w:val="0"/>
            <w:autoSpaceDN w:val="0"/>
            <w:adjustRightInd w:val="0"/>
            <w:spacing w:line="0" w:lineRule="atLeast"/>
            <w:rPr>
              <w:kern w:val="0"/>
              <w:sz w:val="18"/>
              <w:szCs w:val="20"/>
            </w:rPr>
          </w:pPr>
          <w:r w:rsidRPr="002E25E3">
            <w:rPr>
              <w:kern w:val="0"/>
              <w:sz w:val="18"/>
              <w:szCs w:val="20"/>
              <w:lang w:eastAsia="ar-SA"/>
            </w:rPr>
            <w:t>Vol.</w:t>
          </w:r>
          <w:r>
            <w:rPr>
              <w:kern w:val="0"/>
              <w:sz w:val="18"/>
              <w:szCs w:val="20"/>
              <w:lang w:eastAsia="ar-SA"/>
            </w:rPr>
            <w:t>14</w:t>
          </w:r>
          <w:r w:rsidRPr="002E25E3">
            <w:rPr>
              <w:kern w:val="0"/>
              <w:sz w:val="18"/>
              <w:szCs w:val="20"/>
              <w:lang w:eastAsia="ar-SA"/>
            </w:rPr>
            <w:t>, No.</w:t>
          </w:r>
          <w:r>
            <w:rPr>
              <w:kern w:val="0"/>
              <w:sz w:val="18"/>
              <w:szCs w:val="20"/>
              <w:lang w:eastAsia="ar-SA"/>
            </w:rPr>
            <w:t>4</w:t>
          </w:r>
          <w:r w:rsidRPr="002E25E3">
            <w:rPr>
              <w:kern w:val="0"/>
              <w:sz w:val="18"/>
              <w:szCs w:val="20"/>
              <w:lang w:eastAsia="ar-SA"/>
            </w:rPr>
            <w:t>, pp.</w:t>
          </w:r>
          <w:r w:rsidR="00E2060D">
            <w:rPr>
              <w:kern w:val="0"/>
              <w:sz w:val="18"/>
              <w:szCs w:val="20"/>
              <w:lang w:eastAsia="ar-SA"/>
            </w:rPr>
            <w:t>45</w:t>
          </w:r>
          <w:r w:rsidRPr="002E25E3">
            <w:rPr>
              <w:kern w:val="0"/>
              <w:sz w:val="18"/>
              <w:szCs w:val="20"/>
              <w:lang w:eastAsia="ar-SA"/>
            </w:rPr>
            <w:t>-</w:t>
          </w:r>
          <w:r w:rsidR="00E2060D">
            <w:rPr>
              <w:kern w:val="0"/>
              <w:sz w:val="18"/>
              <w:szCs w:val="20"/>
              <w:lang w:eastAsia="ar-SA"/>
            </w:rPr>
            <w:t>72</w:t>
          </w:r>
          <w:r w:rsidRPr="002E25E3">
            <w:rPr>
              <w:kern w:val="0"/>
              <w:sz w:val="18"/>
              <w:szCs w:val="20"/>
              <w:lang w:eastAsia="ar-SA"/>
            </w:rPr>
            <w:t>, 20</w:t>
          </w:r>
          <w:r>
            <w:rPr>
              <w:kern w:val="0"/>
              <w:sz w:val="18"/>
              <w:szCs w:val="20"/>
              <w:lang w:eastAsia="ar-SA"/>
            </w:rPr>
            <w:t>23</w:t>
          </w:r>
        </w:p>
        <w:p w14:paraId="64FBBC42" w14:textId="2BE26C73" w:rsidR="008304DF" w:rsidRPr="00140812" w:rsidRDefault="008304DF" w:rsidP="001F3A6F">
          <w:pPr>
            <w:widowControl/>
            <w:suppressAutoHyphens/>
            <w:autoSpaceDE w:val="0"/>
            <w:autoSpaceDN w:val="0"/>
            <w:adjustRightInd w:val="0"/>
            <w:spacing w:line="0" w:lineRule="atLeast"/>
            <w:rPr>
              <w:sz w:val="18"/>
              <w:szCs w:val="16"/>
            </w:rPr>
          </w:pPr>
          <w:r w:rsidRPr="002E25E3">
            <w:rPr>
              <w:rFonts w:hint="eastAsia"/>
              <w:kern w:val="0"/>
              <w:sz w:val="18"/>
              <w:szCs w:val="20"/>
              <w:lang w:eastAsia="ar-SA"/>
            </w:rPr>
            <w:t xml:space="preserve">doi: </w:t>
          </w:r>
          <w:r w:rsidRPr="002E25E3">
            <w:rPr>
              <w:kern w:val="0"/>
              <w:sz w:val="18"/>
              <w:szCs w:val="20"/>
              <w:lang w:eastAsia="ar-SA"/>
            </w:rPr>
            <w:t>10.7903/ijecs.</w:t>
          </w:r>
          <w:r>
            <w:rPr>
              <w:kern w:val="0"/>
              <w:sz w:val="18"/>
              <w:szCs w:val="20"/>
              <w:lang w:eastAsia="ar-SA"/>
            </w:rPr>
            <w:t>2265</w:t>
          </w:r>
        </w:p>
      </w:tc>
    </w:tr>
  </w:tbl>
  <w:p w14:paraId="3DF47A4D" w14:textId="77777777" w:rsidR="008304DF" w:rsidRPr="008C4767" w:rsidRDefault="008304DF" w:rsidP="0050097C">
    <w:pPr>
      <w:pStyle w:val="Header"/>
      <w:rPr>
        <w:sz w:val="10"/>
        <w:szCs w:val="1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65667D"/>
    <w:multiLevelType w:val="hybridMultilevel"/>
    <w:tmpl w:val="1930C4BE"/>
    <w:lvl w:ilvl="0" w:tplc="4F446E38">
      <w:start w:val="1"/>
      <w:numFmt w:val="decimal"/>
      <w:lvlText w:val="[%1]"/>
      <w:lvlJc w:val="left"/>
      <w:pPr>
        <w:ind w:left="480" w:hanging="480"/>
      </w:pPr>
      <w:rPr>
        <w:rFonts w:hint="eastAsia"/>
      </w:rPr>
    </w:lvl>
    <w:lvl w:ilvl="1" w:tplc="DD9E95C8" w:tentative="1">
      <w:start w:val="1"/>
      <w:numFmt w:val="ideographTraditional"/>
      <w:lvlText w:val="%2、"/>
      <w:lvlJc w:val="left"/>
      <w:pPr>
        <w:ind w:left="960" w:hanging="480"/>
      </w:pPr>
    </w:lvl>
    <w:lvl w:ilvl="2" w:tplc="91F0392A" w:tentative="1">
      <w:start w:val="1"/>
      <w:numFmt w:val="lowerRoman"/>
      <w:lvlText w:val="%3."/>
      <w:lvlJc w:val="right"/>
      <w:pPr>
        <w:ind w:left="1440" w:hanging="480"/>
      </w:pPr>
    </w:lvl>
    <w:lvl w:ilvl="3" w:tplc="889C6A34" w:tentative="1">
      <w:start w:val="1"/>
      <w:numFmt w:val="decimal"/>
      <w:lvlText w:val="%4."/>
      <w:lvlJc w:val="left"/>
      <w:pPr>
        <w:ind w:left="1920" w:hanging="480"/>
      </w:pPr>
    </w:lvl>
    <w:lvl w:ilvl="4" w:tplc="DC8C8194" w:tentative="1">
      <w:start w:val="1"/>
      <w:numFmt w:val="ideographTraditional"/>
      <w:lvlText w:val="%5、"/>
      <w:lvlJc w:val="left"/>
      <w:pPr>
        <w:ind w:left="2400" w:hanging="480"/>
      </w:pPr>
    </w:lvl>
    <w:lvl w:ilvl="5" w:tplc="A1EA0DE2" w:tentative="1">
      <w:start w:val="1"/>
      <w:numFmt w:val="lowerRoman"/>
      <w:lvlText w:val="%6."/>
      <w:lvlJc w:val="right"/>
      <w:pPr>
        <w:ind w:left="2880" w:hanging="480"/>
      </w:pPr>
    </w:lvl>
    <w:lvl w:ilvl="6" w:tplc="D7E60F80" w:tentative="1">
      <w:start w:val="1"/>
      <w:numFmt w:val="decimal"/>
      <w:lvlText w:val="%7."/>
      <w:lvlJc w:val="left"/>
      <w:pPr>
        <w:ind w:left="3360" w:hanging="480"/>
      </w:pPr>
    </w:lvl>
    <w:lvl w:ilvl="7" w:tplc="F4DE921E" w:tentative="1">
      <w:start w:val="1"/>
      <w:numFmt w:val="ideographTraditional"/>
      <w:lvlText w:val="%8、"/>
      <w:lvlJc w:val="left"/>
      <w:pPr>
        <w:ind w:left="3840" w:hanging="480"/>
      </w:pPr>
    </w:lvl>
    <w:lvl w:ilvl="8" w:tplc="2D662380" w:tentative="1">
      <w:start w:val="1"/>
      <w:numFmt w:val="lowerRoman"/>
      <w:lvlText w:val="%9."/>
      <w:lvlJc w:val="right"/>
      <w:pPr>
        <w:ind w:left="4320" w:hanging="480"/>
      </w:pPr>
    </w:lvl>
  </w:abstractNum>
  <w:abstractNum w:abstractNumId="1" w15:restartNumberingAfterBreak="0">
    <w:nsid w:val="373A5E47"/>
    <w:multiLevelType w:val="hybridMultilevel"/>
    <w:tmpl w:val="E632AC5E"/>
    <w:lvl w:ilvl="0" w:tplc="75F49AE2">
      <w:start w:val="1"/>
      <w:numFmt w:val="decimal"/>
      <w:lvlText w:val="%1."/>
      <w:lvlJc w:val="left"/>
      <w:pPr>
        <w:tabs>
          <w:tab w:val="num" w:pos="360"/>
        </w:tabs>
        <w:ind w:left="360" w:hanging="360"/>
      </w:pPr>
      <w:rPr>
        <w:rFonts w:hint="default"/>
      </w:rPr>
    </w:lvl>
    <w:lvl w:ilvl="1" w:tplc="3D5EBE7C">
      <w:start w:val="1"/>
      <w:numFmt w:val="ideographTraditional"/>
      <w:lvlText w:val="%2、"/>
      <w:lvlJc w:val="left"/>
      <w:pPr>
        <w:tabs>
          <w:tab w:val="num" w:pos="960"/>
        </w:tabs>
        <w:ind w:left="960" w:hanging="480"/>
      </w:pPr>
    </w:lvl>
    <w:lvl w:ilvl="2" w:tplc="415601D6" w:tentative="1">
      <w:start w:val="1"/>
      <w:numFmt w:val="lowerRoman"/>
      <w:lvlText w:val="%3."/>
      <w:lvlJc w:val="right"/>
      <w:pPr>
        <w:tabs>
          <w:tab w:val="num" w:pos="1440"/>
        </w:tabs>
        <w:ind w:left="1440" w:hanging="480"/>
      </w:pPr>
    </w:lvl>
    <w:lvl w:ilvl="3" w:tplc="AE30FC44" w:tentative="1">
      <w:start w:val="1"/>
      <w:numFmt w:val="decimal"/>
      <w:lvlText w:val="%4."/>
      <w:lvlJc w:val="left"/>
      <w:pPr>
        <w:tabs>
          <w:tab w:val="num" w:pos="1920"/>
        </w:tabs>
        <w:ind w:left="1920" w:hanging="480"/>
      </w:pPr>
    </w:lvl>
    <w:lvl w:ilvl="4" w:tplc="61628A68" w:tentative="1">
      <w:start w:val="1"/>
      <w:numFmt w:val="ideographTraditional"/>
      <w:lvlText w:val="%5、"/>
      <w:lvlJc w:val="left"/>
      <w:pPr>
        <w:tabs>
          <w:tab w:val="num" w:pos="2400"/>
        </w:tabs>
        <w:ind w:left="2400" w:hanging="480"/>
      </w:pPr>
    </w:lvl>
    <w:lvl w:ilvl="5" w:tplc="5A9A602E" w:tentative="1">
      <w:start w:val="1"/>
      <w:numFmt w:val="lowerRoman"/>
      <w:lvlText w:val="%6."/>
      <w:lvlJc w:val="right"/>
      <w:pPr>
        <w:tabs>
          <w:tab w:val="num" w:pos="2880"/>
        </w:tabs>
        <w:ind w:left="2880" w:hanging="480"/>
      </w:pPr>
    </w:lvl>
    <w:lvl w:ilvl="6" w:tplc="4A2CD61A" w:tentative="1">
      <w:start w:val="1"/>
      <w:numFmt w:val="decimal"/>
      <w:lvlText w:val="%7."/>
      <w:lvlJc w:val="left"/>
      <w:pPr>
        <w:tabs>
          <w:tab w:val="num" w:pos="3360"/>
        </w:tabs>
        <w:ind w:left="3360" w:hanging="480"/>
      </w:pPr>
    </w:lvl>
    <w:lvl w:ilvl="7" w:tplc="4A7CF094" w:tentative="1">
      <w:start w:val="1"/>
      <w:numFmt w:val="ideographTraditional"/>
      <w:lvlText w:val="%8、"/>
      <w:lvlJc w:val="left"/>
      <w:pPr>
        <w:tabs>
          <w:tab w:val="num" w:pos="3840"/>
        </w:tabs>
        <w:ind w:left="3840" w:hanging="480"/>
      </w:pPr>
    </w:lvl>
    <w:lvl w:ilvl="8" w:tplc="F2788890" w:tentative="1">
      <w:start w:val="1"/>
      <w:numFmt w:val="lowerRoman"/>
      <w:lvlText w:val="%9."/>
      <w:lvlJc w:val="right"/>
      <w:pPr>
        <w:tabs>
          <w:tab w:val="num" w:pos="4320"/>
        </w:tabs>
        <w:ind w:left="4320" w:hanging="480"/>
      </w:pPr>
    </w:lvl>
  </w:abstractNum>
  <w:abstractNum w:abstractNumId="2" w15:restartNumberingAfterBreak="0">
    <w:nsid w:val="3A674ABA"/>
    <w:multiLevelType w:val="multilevel"/>
    <w:tmpl w:val="3702CB9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3C901137"/>
    <w:multiLevelType w:val="multilevel"/>
    <w:tmpl w:val="3702CB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721E33AB"/>
    <w:multiLevelType w:val="hybridMultilevel"/>
    <w:tmpl w:val="06D45E2E"/>
    <w:lvl w:ilvl="0" w:tplc="6EBC87EE">
      <w:start w:val="1"/>
      <w:numFmt w:val="decimal"/>
      <w:lvlText w:val="[%1]"/>
      <w:lvlJc w:val="left"/>
      <w:pPr>
        <w:ind w:left="502" w:hanging="360"/>
      </w:pPr>
      <w:rPr>
        <w:rFonts w:hint="eastAsia"/>
        <w:i w:val="0"/>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93B2ED5"/>
    <w:multiLevelType w:val="hybridMultilevel"/>
    <w:tmpl w:val="1526B8B6"/>
    <w:lvl w:ilvl="0" w:tplc="83FC047C">
      <w:start w:val="1"/>
      <w:numFmt w:val="decimal"/>
      <w:pStyle w:val="Header1"/>
      <w:lvlText w:val="[%1]"/>
      <w:lvlJc w:val="left"/>
      <w:pPr>
        <w:ind w:left="775" w:hanging="720"/>
      </w:pPr>
      <w:rPr>
        <w:rFonts w:hint="eastAsia"/>
        <w:i w:val="0"/>
      </w:rPr>
    </w:lvl>
    <w:lvl w:ilvl="1" w:tplc="7A7A35BC" w:tentative="1">
      <w:start w:val="1"/>
      <w:numFmt w:val="ideographTraditional"/>
      <w:lvlText w:val="%2、"/>
      <w:lvlJc w:val="left"/>
      <w:pPr>
        <w:ind w:left="1015" w:hanging="480"/>
      </w:pPr>
    </w:lvl>
    <w:lvl w:ilvl="2" w:tplc="D35E4322" w:tentative="1">
      <w:start w:val="1"/>
      <w:numFmt w:val="lowerRoman"/>
      <w:lvlText w:val="%3."/>
      <w:lvlJc w:val="right"/>
      <w:pPr>
        <w:ind w:left="1495" w:hanging="480"/>
      </w:pPr>
    </w:lvl>
    <w:lvl w:ilvl="3" w:tplc="F844EDDE" w:tentative="1">
      <w:start w:val="1"/>
      <w:numFmt w:val="decimal"/>
      <w:pStyle w:val="Heading4"/>
      <w:lvlText w:val="%4."/>
      <w:lvlJc w:val="left"/>
      <w:pPr>
        <w:ind w:left="1975" w:hanging="480"/>
      </w:pPr>
    </w:lvl>
    <w:lvl w:ilvl="4" w:tplc="EEF6014A" w:tentative="1">
      <w:start w:val="1"/>
      <w:numFmt w:val="ideographTraditional"/>
      <w:lvlText w:val="%5、"/>
      <w:lvlJc w:val="left"/>
      <w:pPr>
        <w:ind w:left="2455" w:hanging="480"/>
      </w:pPr>
    </w:lvl>
    <w:lvl w:ilvl="5" w:tplc="B734ED30" w:tentative="1">
      <w:start w:val="1"/>
      <w:numFmt w:val="lowerRoman"/>
      <w:pStyle w:val="Heading6"/>
      <w:lvlText w:val="%6."/>
      <w:lvlJc w:val="right"/>
      <w:pPr>
        <w:ind w:left="2935" w:hanging="480"/>
      </w:pPr>
    </w:lvl>
    <w:lvl w:ilvl="6" w:tplc="C8108EE6" w:tentative="1">
      <w:start w:val="1"/>
      <w:numFmt w:val="decimal"/>
      <w:lvlText w:val="%7."/>
      <w:lvlJc w:val="left"/>
      <w:pPr>
        <w:ind w:left="3415" w:hanging="480"/>
      </w:pPr>
    </w:lvl>
    <w:lvl w:ilvl="7" w:tplc="A872B2D4" w:tentative="1">
      <w:start w:val="1"/>
      <w:numFmt w:val="ideographTraditional"/>
      <w:pStyle w:val="Heading8"/>
      <w:lvlText w:val="%8、"/>
      <w:lvlJc w:val="left"/>
      <w:pPr>
        <w:ind w:left="3895" w:hanging="480"/>
      </w:pPr>
    </w:lvl>
    <w:lvl w:ilvl="8" w:tplc="F3FCAF8E" w:tentative="1">
      <w:start w:val="1"/>
      <w:numFmt w:val="lowerRoman"/>
      <w:pStyle w:val="Heading9"/>
      <w:lvlText w:val="%9."/>
      <w:lvlJc w:val="right"/>
      <w:pPr>
        <w:ind w:left="4375" w:hanging="480"/>
      </w:pPr>
    </w:lvl>
  </w:abstractNum>
  <w:num w:numId="1" w16cid:durableId="1661034933">
    <w:abstractNumId w:val="1"/>
  </w:num>
  <w:num w:numId="2" w16cid:durableId="1494756395">
    <w:abstractNumId w:val="5"/>
  </w:num>
  <w:num w:numId="3" w16cid:durableId="975716493">
    <w:abstractNumId w:val="0"/>
  </w:num>
  <w:num w:numId="4" w16cid:durableId="2047483524">
    <w:abstractNumId w:val="2"/>
  </w:num>
  <w:num w:numId="5" w16cid:durableId="1111781645">
    <w:abstractNumId w:val="3"/>
  </w:num>
  <w:num w:numId="6" w16cid:durableId="177721266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76"/>
  <w:evenAndOddHeaders/>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3MbUwMTUxMDE3NDNX0lEKTi0uzszPAykwrAUANCAdSSwAAAA="/>
  </w:docVars>
  <w:rsids>
    <w:rsidRoot w:val="00EC20A2"/>
    <w:rsid w:val="000063AF"/>
    <w:rsid w:val="00011054"/>
    <w:rsid w:val="000174B7"/>
    <w:rsid w:val="000244F5"/>
    <w:rsid w:val="00025824"/>
    <w:rsid w:val="00036D52"/>
    <w:rsid w:val="000477DB"/>
    <w:rsid w:val="00052901"/>
    <w:rsid w:val="00061C5E"/>
    <w:rsid w:val="00077489"/>
    <w:rsid w:val="00080C32"/>
    <w:rsid w:val="00081C8F"/>
    <w:rsid w:val="000A777A"/>
    <w:rsid w:val="000B406F"/>
    <w:rsid w:val="000C0242"/>
    <w:rsid w:val="000D4ADD"/>
    <w:rsid w:val="000D69CD"/>
    <w:rsid w:val="000F3AF7"/>
    <w:rsid w:val="0010287F"/>
    <w:rsid w:val="00110017"/>
    <w:rsid w:val="00110603"/>
    <w:rsid w:val="00113B46"/>
    <w:rsid w:val="00124DAC"/>
    <w:rsid w:val="001261C2"/>
    <w:rsid w:val="00132C98"/>
    <w:rsid w:val="00140812"/>
    <w:rsid w:val="0014383F"/>
    <w:rsid w:val="0015177E"/>
    <w:rsid w:val="00151B39"/>
    <w:rsid w:val="001538BF"/>
    <w:rsid w:val="00153CE2"/>
    <w:rsid w:val="00162F08"/>
    <w:rsid w:val="001755D5"/>
    <w:rsid w:val="0018495E"/>
    <w:rsid w:val="0019167F"/>
    <w:rsid w:val="001918B4"/>
    <w:rsid w:val="00197759"/>
    <w:rsid w:val="001A178E"/>
    <w:rsid w:val="001A5E98"/>
    <w:rsid w:val="001B1FD0"/>
    <w:rsid w:val="001B5CB7"/>
    <w:rsid w:val="001B67E9"/>
    <w:rsid w:val="001C0C3D"/>
    <w:rsid w:val="001D4179"/>
    <w:rsid w:val="001E152C"/>
    <w:rsid w:val="001E754A"/>
    <w:rsid w:val="001F0BBB"/>
    <w:rsid w:val="001F3A6F"/>
    <w:rsid w:val="00214025"/>
    <w:rsid w:val="002163FC"/>
    <w:rsid w:val="002506BC"/>
    <w:rsid w:val="00265FCC"/>
    <w:rsid w:val="00266986"/>
    <w:rsid w:val="00272FF7"/>
    <w:rsid w:val="002814CB"/>
    <w:rsid w:val="00282905"/>
    <w:rsid w:val="00286B10"/>
    <w:rsid w:val="00296B26"/>
    <w:rsid w:val="002A6935"/>
    <w:rsid w:val="002B1892"/>
    <w:rsid w:val="002C3809"/>
    <w:rsid w:val="002D1C28"/>
    <w:rsid w:val="002D3BDB"/>
    <w:rsid w:val="002D64C7"/>
    <w:rsid w:val="002E25E3"/>
    <w:rsid w:val="002E5529"/>
    <w:rsid w:val="002F5B82"/>
    <w:rsid w:val="00322548"/>
    <w:rsid w:val="00340066"/>
    <w:rsid w:val="003629BB"/>
    <w:rsid w:val="00377E23"/>
    <w:rsid w:val="003E0AE8"/>
    <w:rsid w:val="003E19B3"/>
    <w:rsid w:val="003F2127"/>
    <w:rsid w:val="00407728"/>
    <w:rsid w:val="00411E58"/>
    <w:rsid w:val="004202D6"/>
    <w:rsid w:val="00477E7F"/>
    <w:rsid w:val="004D724C"/>
    <w:rsid w:val="004E7D13"/>
    <w:rsid w:val="004F484B"/>
    <w:rsid w:val="004F4D64"/>
    <w:rsid w:val="004F7CF6"/>
    <w:rsid w:val="0050097C"/>
    <w:rsid w:val="00507EB3"/>
    <w:rsid w:val="0051264D"/>
    <w:rsid w:val="00512E9A"/>
    <w:rsid w:val="00535487"/>
    <w:rsid w:val="00537680"/>
    <w:rsid w:val="0055170E"/>
    <w:rsid w:val="00565F9B"/>
    <w:rsid w:val="00596F92"/>
    <w:rsid w:val="005A7AEC"/>
    <w:rsid w:val="005B5158"/>
    <w:rsid w:val="005C010A"/>
    <w:rsid w:val="005C0E8B"/>
    <w:rsid w:val="005C6681"/>
    <w:rsid w:val="005D10B8"/>
    <w:rsid w:val="005D58CF"/>
    <w:rsid w:val="005E38AF"/>
    <w:rsid w:val="005E4EDB"/>
    <w:rsid w:val="00613F81"/>
    <w:rsid w:val="006229BA"/>
    <w:rsid w:val="00661AE4"/>
    <w:rsid w:val="006A1A72"/>
    <w:rsid w:val="006A1EEC"/>
    <w:rsid w:val="006B4488"/>
    <w:rsid w:val="006C3F55"/>
    <w:rsid w:val="006D26DE"/>
    <w:rsid w:val="006E6814"/>
    <w:rsid w:val="006E7713"/>
    <w:rsid w:val="007102EA"/>
    <w:rsid w:val="007151F9"/>
    <w:rsid w:val="007264C4"/>
    <w:rsid w:val="00737D70"/>
    <w:rsid w:val="0077186C"/>
    <w:rsid w:val="007A12B0"/>
    <w:rsid w:val="007B3F7C"/>
    <w:rsid w:val="007C1290"/>
    <w:rsid w:val="007F5448"/>
    <w:rsid w:val="00811E2C"/>
    <w:rsid w:val="008304DF"/>
    <w:rsid w:val="008335E9"/>
    <w:rsid w:val="00837ABF"/>
    <w:rsid w:val="00843A9E"/>
    <w:rsid w:val="00845DED"/>
    <w:rsid w:val="0085638A"/>
    <w:rsid w:val="00893941"/>
    <w:rsid w:val="00894D25"/>
    <w:rsid w:val="00897A59"/>
    <w:rsid w:val="008B12D9"/>
    <w:rsid w:val="008B1B4D"/>
    <w:rsid w:val="008C4767"/>
    <w:rsid w:val="008E4669"/>
    <w:rsid w:val="009040EA"/>
    <w:rsid w:val="00904A4F"/>
    <w:rsid w:val="00905207"/>
    <w:rsid w:val="00912459"/>
    <w:rsid w:val="00920EC1"/>
    <w:rsid w:val="009232DE"/>
    <w:rsid w:val="009233E2"/>
    <w:rsid w:val="00933F04"/>
    <w:rsid w:val="00935917"/>
    <w:rsid w:val="00953015"/>
    <w:rsid w:val="00955311"/>
    <w:rsid w:val="0095567E"/>
    <w:rsid w:val="00956034"/>
    <w:rsid w:val="00986FA9"/>
    <w:rsid w:val="00996EA7"/>
    <w:rsid w:val="009D1D53"/>
    <w:rsid w:val="009E2AC9"/>
    <w:rsid w:val="009E2CA1"/>
    <w:rsid w:val="009F15D4"/>
    <w:rsid w:val="00A15935"/>
    <w:rsid w:val="00A165B8"/>
    <w:rsid w:val="00A22AEB"/>
    <w:rsid w:val="00A37054"/>
    <w:rsid w:val="00A52D03"/>
    <w:rsid w:val="00A66FD5"/>
    <w:rsid w:val="00A67364"/>
    <w:rsid w:val="00A84B0E"/>
    <w:rsid w:val="00A865E2"/>
    <w:rsid w:val="00AB39FA"/>
    <w:rsid w:val="00AF2759"/>
    <w:rsid w:val="00AF43E6"/>
    <w:rsid w:val="00B01360"/>
    <w:rsid w:val="00B1325F"/>
    <w:rsid w:val="00B45FF7"/>
    <w:rsid w:val="00B50D54"/>
    <w:rsid w:val="00B66EFA"/>
    <w:rsid w:val="00B707E8"/>
    <w:rsid w:val="00B757D5"/>
    <w:rsid w:val="00B777B6"/>
    <w:rsid w:val="00B823D2"/>
    <w:rsid w:val="00BA4B5A"/>
    <w:rsid w:val="00BB2E37"/>
    <w:rsid w:val="00BC0CEE"/>
    <w:rsid w:val="00BE13FD"/>
    <w:rsid w:val="00BE7D9F"/>
    <w:rsid w:val="00BF1A61"/>
    <w:rsid w:val="00C02970"/>
    <w:rsid w:val="00C033FC"/>
    <w:rsid w:val="00C04F1D"/>
    <w:rsid w:val="00C40283"/>
    <w:rsid w:val="00C42B01"/>
    <w:rsid w:val="00C60168"/>
    <w:rsid w:val="00C612A6"/>
    <w:rsid w:val="00C61E46"/>
    <w:rsid w:val="00C652B2"/>
    <w:rsid w:val="00C76460"/>
    <w:rsid w:val="00C91FDB"/>
    <w:rsid w:val="00C94DF3"/>
    <w:rsid w:val="00CB39E4"/>
    <w:rsid w:val="00CF07F5"/>
    <w:rsid w:val="00CF7484"/>
    <w:rsid w:val="00D02E8E"/>
    <w:rsid w:val="00D0333C"/>
    <w:rsid w:val="00D0445B"/>
    <w:rsid w:val="00D11040"/>
    <w:rsid w:val="00D52582"/>
    <w:rsid w:val="00D52B3F"/>
    <w:rsid w:val="00D61B81"/>
    <w:rsid w:val="00D83110"/>
    <w:rsid w:val="00D86224"/>
    <w:rsid w:val="00DB741B"/>
    <w:rsid w:val="00DE7734"/>
    <w:rsid w:val="00E04BA4"/>
    <w:rsid w:val="00E1171C"/>
    <w:rsid w:val="00E2060D"/>
    <w:rsid w:val="00E20C88"/>
    <w:rsid w:val="00E22DA2"/>
    <w:rsid w:val="00E3064F"/>
    <w:rsid w:val="00E32D6E"/>
    <w:rsid w:val="00E55FAC"/>
    <w:rsid w:val="00E72650"/>
    <w:rsid w:val="00E743E1"/>
    <w:rsid w:val="00EA043C"/>
    <w:rsid w:val="00EA19EB"/>
    <w:rsid w:val="00EA1E4F"/>
    <w:rsid w:val="00EA2E41"/>
    <w:rsid w:val="00EC20A2"/>
    <w:rsid w:val="00F13A95"/>
    <w:rsid w:val="00F15F4E"/>
    <w:rsid w:val="00F2649A"/>
    <w:rsid w:val="00F3726B"/>
    <w:rsid w:val="00F4776C"/>
    <w:rsid w:val="00F5677D"/>
    <w:rsid w:val="00F65133"/>
    <w:rsid w:val="00F665A5"/>
    <w:rsid w:val="00F93E88"/>
    <w:rsid w:val="00FB16C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A12CC2"/>
  <w15:docId w15:val="{9FC9E98A-A7E1-4D78-B61F-878C99275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PMingLiU"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pPr>
    <w:rPr>
      <w:kern w:val="2"/>
      <w:sz w:val="24"/>
      <w:szCs w:val="24"/>
    </w:rPr>
  </w:style>
  <w:style w:type="paragraph" w:styleId="Heading2">
    <w:name w:val="heading 2"/>
    <w:basedOn w:val="Normal"/>
    <w:next w:val="Normal"/>
    <w:link w:val="Heading2Char"/>
    <w:unhideWhenUsed/>
    <w:qFormat/>
    <w:rsid w:val="006E681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BodyText"/>
    <w:link w:val="Heading4Char"/>
    <w:qFormat/>
    <w:rsid w:val="0050097C"/>
    <w:pPr>
      <w:keepNext/>
      <w:widowControl/>
      <w:numPr>
        <w:ilvl w:val="3"/>
        <w:numId w:val="2"/>
      </w:numPr>
      <w:suppressAutoHyphens/>
      <w:spacing w:before="240" w:after="60"/>
      <w:ind w:left="1152" w:hanging="720"/>
      <w:outlineLvl w:val="3"/>
    </w:pPr>
    <w:rPr>
      <w:rFonts w:eastAsia="Times New Roman"/>
      <w:i/>
      <w:iCs/>
      <w:kern w:val="1"/>
      <w:sz w:val="18"/>
      <w:szCs w:val="18"/>
      <w:lang w:eastAsia="en-US"/>
    </w:rPr>
  </w:style>
  <w:style w:type="paragraph" w:styleId="Heading6">
    <w:name w:val="heading 6"/>
    <w:basedOn w:val="Normal"/>
    <w:next w:val="BodyText"/>
    <w:link w:val="Heading6Char"/>
    <w:uiPriority w:val="9"/>
    <w:qFormat/>
    <w:rsid w:val="0050097C"/>
    <w:pPr>
      <w:widowControl/>
      <w:numPr>
        <w:ilvl w:val="5"/>
        <w:numId w:val="2"/>
      </w:numPr>
      <w:suppressAutoHyphens/>
      <w:spacing w:before="240" w:after="60"/>
      <w:ind w:left="2592" w:hanging="720"/>
      <w:outlineLvl w:val="5"/>
    </w:pPr>
    <w:rPr>
      <w:rFonts w:eastAsia="Times New Roman"/>
      <w:i/>
      <w:iCs/>
      <w:kern w:val="1"/>
      <w:sz w:val="16"/>
      <w:szCs w:val="16"/>
      <w:lang w:eastAsia="en-US"/>
    </w:rPr>
  </w:style>
  <w:style w:type="paragraph" w:styleId="Heading8">
    <w:name w:val="heading 8"/>
    <w:basedOn w:val="Normal"/>
    <w:next w:val="BodyText"/>
    <w:link w:val="Heading8Char"/>
    <w:uiPriority w:val="9"/>
    <w:qFormat/>
    <w:rsid w:val="0050097C"/>
    <w:pPr>
      <w:widowControl/>
      <w:numPr>
        <w:ilvl w:val="7"/>
        <w:numId w:val="2"/>
      </w:numPr>
      <w:suppressAutoHyphens/>
      <w:spacing w:before="240" w:after="60"/>
      <w:ind w:left="4032" w:hanging="720"/>
      <w:outlineLvl w:val="7"/>
    </w:pPr>
    <w:rPr>
      <w:rFonts w:eastAsia="Times New Roman"/>
      <w:i/>
      <w:iCs/>
      <w:kern w:val="1"/>
      <w:sz w:val="16"/>
      <w:szCs w:val="16"/>
      <w:lang w:eastAsia="en-US"/>
    </w:rPr>
  </w:style>
  <w:style w:type="paragraph" w:styleId="Heading9">
    <w:name w:val="heading 9"/>
    <w:basedOn w:val="Normal"/>
    <w:next w:val="BodyText"/>
    <w:link w:val="Heading9Char"/>
    <w:uiPriority w:val="9"/>
    <w:qFormat/>
    <w:rsid w:val="0050097C"/>
    <w:pPr>
      <w:widowControl/>
      <w:numPr>
        <w:ilvl w:val="8"/>
        <w:numId w:val="2"/>
      </w:numPr>
      <w:suppressAutoHyphens/>
      <w:spacing w:before="240" w:after="60"/>
      <w:ind w:left="4752" w:hanging="720"/>
      <w:outlineLvl w:val="8"/>
    </w:pPr>
    <w:rPr>
      <w:rFonts w:eastAsia="Times New Roman"/>
      <w:kern w:val="1"/>
      <w:sz w:val="16"/>
      <w:szCs w:val="1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rFonts w:ascii="Verdana" w:hAnsi="Verdana" w:hint="default"/>
      <w:color w:val="000033"/>
      <w:sz w:val="20"/>
      <w:szCs w:val="20"/>
      <w:u w:val="single"/>
    </w:rPr>
  </w:style>
  <w:style w:type="paragraph" w:styleId="NormalWeb">
    <w:name w:val="Normal (Web)"/>
    <w:basedOn w:val="Normal"/>
    <w:link w:val="NormalWebChar"/>
    <w:uiPriority w:val="99"/>
    <w:pPr>
      <w:widowControl/>
      <w:spacing w:before="100" w:beforeAutospacing="1" w:after="100" w:afterAutospacing="1"/>
    </w:pPr>
    <w:rPr>
      <w:rFonts w:ascii="Arial Unicode MS" w:eastAsia="Arial Unicode MS" w:hAnsi="Arial Unicode MS" w:cs="Arial Unicode MS"/>
      <w:kern w:val="0"/>
    </w:rPr>
  </w:style>
  <w:style w:type="character" w:styleId="FollowedHyperlink">
    <w:name w:val="FollowedHyperlink"/>
    <w:basedOn w:val="DefaultParagraphFont"/>
    <w:rPr>
      <w:color w:val="800080"/>
      <w:u w:val="single"/>
    </w:rPr>
  </w:style>
  <w:style w:type="paragraph" w:styleId="Footer">
    <w:name w:val="footer"/>
    <w:basedOn w:val="Normal"/>
    <w:pPr>
      <w:tabs>
        <w:tab w:val="center" w:pos="4153"/>
        <w:tab w:val="right" w:pos="8306"/>
      </w:tabs>
      <w:snapToGrid w:val="0"/>
    </w:pPr>
    <w:rPr>
      <w:sz w:val="20"/>
      <w:szCs w:val="20"/>
    </w:rPr>
  </w:style>
  <w:style w:type="character" w:styleId="Strong">
    <w:name w:val="Strong"/>
    <w:basedOn w:val="DefaultParagraphFont"/>
    <w:qFormat/>
    <w:rPr>
      <w:b/>
      <w:bCs/>
    </w:rPr>
  </w:style>
  <w:style w:type="paragraph" w:styleId="PlainText">
    <w:name w:val="Plain Text"/>
    <w:basedOn w:val="Normal"/>
    <w:rsid w:val="00D83110"/>
    <w:pPr>
      <w:jc w:val="both"/>
    </w:pPr>
    <w:rPr>
      <w:rFonts w:ascii="MS Mincho" w:eastAsia="MS Mincho" w:hAnsi="Courier New" w:cs="Courier New"/>
      <w:sz w:val="21"/>
      <w:szCs w:val="21"/>
      <w:lang w:eastAsia="ja-JP"/>
    </w:rPr>
  </w:style>
  <w:style w:type="paragraph" w:customStyle="1" w:styleId="2">
    <w:name w:val="樣式2"/>
    <w:basedOn w:val="Normal"/>
    <w:rsid w:val="00D83110"/>
    <w:pPr>
      <w:spacing w:before="120" w:line="480" w:lineRule="auto"/>
      <w:jc w:val="both"/>
    </w:pPr>
    <w:rPr>
      <w:bCs/>
      <w:kern w:val="0"/>
      <w:szCs w:val="20"/>
    </w:rPr>
  </w:style>
  <w:style w:type="paragraph" w:styleId="Header">
    <w:name w:val="header"/>
    <w:aliases w:val=" 字元,字元"/>
    <w:basedOn w:val="Normal"/>
    <w:link w:val="HeaderChar"/>
    <w:uiPriority w:val="99"/>
    <w:rsid w:val="00153CE2"/>
    <w:pPr>
      <w:tabs>
        <w:tab w:val="center" w:pos="4153"/>
        <w:tab w:val="right" w:pos="8306"/>
      </w:tabs>
      <w:snapToGrid w:val="0"/>
    </w:pPr>
    <w:rPr>
      <w:sz w:val="20"/>
      <w:szCs w:val="20"/>
    </w:rPr>
  </w:style>
  <w:style w:type="character" w:styleId="PageNumber">
    <w:name w:val="page number"/>
    <w:basedOn w:val="DefaultParagraphFont"/>
    <w:rsid w:val="005D10B8"/>
  </w:style>
  <w:style w:type="table" w:styleId="TableGrid">
    <w:name w:val="Table Grid"/>
    <w:basedOn w:val="TableNormal"/>
    <w:rsid w:val="00E3064F"/>
    <w:pPr>
      <w:widowControl w:val="0"/>
      <w:jc w:val="both"/>
    </w:pPr>
    <w:rPr>
      <w:rFonts w:ascii="Century" w:eastAsia="MS Mincho" w:hAnsi="Centur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頁碼1"/>
    <w:basedOn w:val="Normal"/>
    <w:rsid w:val="00596F92"/>
    <w:pPr>
      <w:widowControl/>
      <w:jc w:val="center"/>
    </w:pPr>
    <w:rPr>
      <w:rFonts w:ascii="Times" w:hAnsi="Times"/>
      <w:kern w:val="0"/>
      <w:szCs w:val="20"/>
      <w:lang w:eastAsia="en-US"/>
    </w:rPr>
  </w:style>
  <w:style w:type="paragraph" w:styleId="BalloonText">
    <w:name w:val="Balloon Text"/>
    <w:basedOn w:val="Normal"/>
    <w:semiHidden/>
    <w:rsid w:val="006A1A72"/>
    <w:rPr>
      <w:rFonts w:ascii="Arial" w:hAnsi="Arial"/>
      <w:sz w:val="18"/>
      <w:szCs w:val="18"/>
    </w:rPr>
  </w:style>
  <w:style w:type="character" w:customStyle="1" w:styleId="Heading4Char">
    <w:name w:val="Heading 4 Char"/>
    <w:basedOn w:val="DefaultParagraphFont"/>
    <w:link w:val="Heading4"/>
    <w:rsid w:val="0050097C"/>
    <w:rPr>
      <w:rFonts w:eastAsia="Times New Roman"/>
      <w:i/>
      <w:iCs/>
      <w:kern w:val="1"/>
      <w:sz w:val="18"/>
      <w:szCs w:val="18"/>
      <w:lang w:eastAsia="en-US"/>
    </w:rPr>
  </w:style>
  <w:style w:type="character" w:customStyle="1" w:styleId="Heading6Char">
    <w:name w:val="Heading 6 Char"/>
    <w:basedOn w:val="DefaultParagraphFont"/>
    <w:link w:val="Heading6"/>
    <w:uiPriority w:val="9"/>
    <w:rsid w:val="0050097C"/>
    <w:rPr>
      <w:rFonts w:eastAsia="Times New Roman"/>
      <w:i/>
      <w:iCs/>
      <w:kern w:val="1"/>
      <w:sz w:val="16"/>
      <w:szCs w:val="16"/>
      <w:lang w:eastAsia="en-US"/>
    </w:rPr>
  </w:style>
  <w:style w:type="character" w:customStyle="1" w:styleId="Heading8Char">
    <w:name w:val="Heading 8 Char"/>
    <w:basedOn w:val="DefaultParagraphFont"/>
    <w:link w:val="Heading8"/>
    <w:uiPriority w:val="9"/>
    <w:rsid w:val="0050097C"/>
    <w:rPr>
      <w:rFonts w:eastAsia="Times New Roman"/>
      <w:i/>
      <w:iCs/>
      <w:kern w:val="1"/>
      <w:sz w:val="16"/>
      <w:szCs w:val="16"/>
      <w:lang w:eastAsia="en-US"/>
    </w:rPr>
  </w:style>
  <w:style w:type="character" w:customStyle="1" w:styleId="Heading9Char">
    <w:name w:val="Heading 9 Char"/>
    <w:basedOn w:val="DefaultParagraphFont"/>
    <w:link w:val="Heading9"/>
    <w:uiPriority w:val="9"/>
    <w:rsid w:val="0050097C"/>
    <w:rPr>
      <w:rFonts w:eastAsia="Times New Roman"/>
      <w:kern w:val="1"/>
      <w:sz w:val="16"/>
      <w:szCs w:val="16"/>
      <w:lang w:eastAsia="en-US"/>
    </w:rPr>
  </w:style>
  <w:style w:type="paragraph" w:customStyle="1" w:styleId="IJECS">
    <w:name w:val="IJECS文獻"/>
    <w:basedOn w:val="Normal"/>
    <w:qFormat/>
    <w:rsid w:val="0050097C"/>
    <w:pPr>
      <w:overflowPunct w:val="0"/>
      <w:autoSpaceDE w:val="0"/>
      <w:autoSpaceDN w:val="0"/>
      <w:snapToGrid w:val="0"/>
      <w:ind w:left="480" w:hanging="480"/>
      <w:jc w:val="both"/>
    </w:pPr>
    <w:rPr>
      <w:color w:val="000000"/>
    </w:rPr>
  </w:style>
  <w:style w:type="paragraph" w:customStyle="1" w:styleId="Header1">
    <w:name w:val="Header 1"/>
    <w:basedOn w:val="Normal"/>
    <w:rsid w:val="0050097C"/>
    <w:pPr>
      <w:widowControl/>
      <w:numPr>
        <w:numId w:val="2"/>
      </w:numPr>
      <w:tabs>
        <w:tab w:val="left" w:pos="360"/>
      </w:tabs>
      <w:suppressAutoHyphens/>
      <w:spacing w:before="240" w:after="120" w:line="240" w:lineRule="exact"/>
      <w:outlineLvl w:val="0"/>
    </w:pPr>
    <w:rPr>
      <w:rFonts w:eastAsia="SimSun"/>
      <w:b/>
      <w:bCs/>
      <w:kern w:val="1"/>
      <w:sz w:val="28"/>
      <w:szCs w:val="28"/>
      <w:lang w:eastAsia="zh-CN"/>
    </w:rPr>
  </w:style>
  <w:style w:type="paragraph" w:styleId="BodyText">
    <w:name w:val="Body Text"/>
    <w:basedOn w:val="Normal"/>
    <w:link w:val="BodyTextChar"/>
    <w:rsid w:val="0050097C"/>
    <w:pPr>
      <w:spacing w:after="120"/>
    </w:pPr>
  </w:style>
  <w:style w:type="character" w:customStyle="1" w:styleId="BodyTextChar">
    <w:name w:val="Body Text Char"/>
    <w:basedOn w:val="DefaultParagraphFont"/>
    <w:link w:val="BodyText"/>
    <w:rsid w:val="0050097C"/>
    <w:rPr>
      <w:kern w:val="2"/>
      <w:sz w:val="24"/>
      <w:szCs w:val="24"/>
    </w:rPr>
  </w:style>
  <w:style w:type="paragraph" w:customStyle="1" w:styleId="ijecstitle">
    <w:name w:val="ijecs_title"/>
    <w:basedOn w:val="NormalWeb"/>
    <w:link w:val="ijecstitle0"/>
    <w:qFormat/>
    <w:rsid w:val="004D724C"/>
    <w:pPr>
      <w:snapToGrid w:val="0"/>
      <w:spacing w:before="0" w:beforeAutospacing="0" w:after="0" w:afterAutospacing="0"/>
      <w:jc w:val="center"/>
      <w:textAlignment w:val="top"/>
    </w:pPr>
    <w:rPr>
      <w:rFonts w:ascii="Arial" w:hAnsi="Arial" w:cs="Arial"/>
      <w:b/>
      <w:bCs/>
      <w:sz w:val="32"/>
      <w:szCs w:val="32"/>
    </w:rPr>
  </w:style>
  <w:style w:type="paragraph" w:customStyle="1" w:styleId="ijecsauthor">
    <w:name w:val="ijecs_author"/>
    <w:basedOn w:val="NormalWeb"/>
    <w:link w:val="ijecsauthor0"/>
    <w:qFormat/>
    <w:rsid w:val="004D724C"/>
    <w:pPr>
      <w:pBdr>
        <w:bottom w:val="single" w:sz="6" w:space="1" w:color="auto"/>
      </w:pBdr>
      <w:snapToGrid w:val="0"/>
      <w:spacing w:before="0" w:beforeAutospacing="0" w:after="0" w:afterAutospacing="0"/>
      <w:jc w:val="center"/>
      <w:textAlignment w:val="top"/>
    </w:pPr>
    <w:rPr>
      <w:rFonts w:ascii="Arial" w:hAnsi="Arial" w:cs="Arial"/>
    </w:rPr>
  </w:style>
  <w:style w:type="character" w:customStyle="1" w:styleId="NormalWebChar">
    <w:name w:val="Normal (Web) Char"/>
    <w:basedOn w:val="DefaultParagraphFont"/>
    <w:link w:val="NormalWeb"/>
    <w:rsid w:val="004D724C"/>
    <w:rPr>
      <w:rFonts w:ascii="Arial Unicode MS" w:eastAsia="Arial Unicode MS" w:hAnsi="Arial Unicode MS" w:cs="Arial Unicode MS"/>
      <w:sz w:val="24"/>
      <w:szCs w:val="24"/>
    </w:rPr>
  </w:style>
  <w:style w:type="character" w:customStyle="1" w:styleId="ijecstitle0">
    <w:name w:val="ijecs_title 字元"/>
    <w:basedOn w:val="NormalWebChar"/>
    <w:link w:val="ijecstitle"/>
    <w:rsid w:val="004D724C"/>
    <w:rPr>
      <w:rFonts w:ascii="Arial" w:eastAsia="Arial Unicode MS" w:hAnsi="Arial" w:cs="Arial"/>
      <w:b/>
      <w:bCs/>
      <w:sz w:val="32"/>
      <w:szCs w:val="32"/>
    </w:rPr>
  </w:style>
  <w:style w:type="paragraph" w:customStyle="1" w:styleId="ijecsL1">
    <w:name w:val="ijecs_L1"/>
    <w:basedOn w:val="NormalWeb"/>
    <w:link w:val="ijecsL10"/>
    <w:qFormat/>
    <w:rsid w:val="00077489"/>
    <w:pPr>
      <w:snapToGrid w:val="0"/>
      <w:spacing w:beforeLines="100" w:before="360" w:beforeAutospacing="0" w:after="0" w:afterAutospacing="0"/>
      <w:jc w:val="center"/>
      <w:textAlignment w:val="top"/>
    </w:pPr>
    <w:rPr>
      <w:rFonts w:ascii="Arial" w:hAnsi="Arial" w:cs="Arial"/>
      <w:b/>
      <w:bCs/>
      <w:sz w:val="28"/>
      <w:szCs w:val="28"/>
    </w:rPr>
  </w:style>
  <w:style w:type="character" w:customStyle="1" w:styleId="ijecsauthor0">
    <w:name w:val="ijecs_author 字元"/>
    <w:basedOn w:val="NormalWebChar"/>
    <w:link w:val="ijecsauthor"/>
    <w:rsid w:val="004D724C"/>
    <w:rPr>
      <w:rFonts w:ascii="Arial" w:eastAsia="Arial Unicode MS" w:hAnsi="Arial" w:cs="Arial"/>
      <w:sz w:val="24"/>
      <w:szCs w:val="24"/>
    </w:rPr>
  </w:style>
  <w:style w:type="paragraph" w:customStyle="1" w:styleId="IJECSAbstract">
    <w:name w:val="IJECS_Abstract"/>
    <w:basedOn w:val="ijecsL1"/>
    <w:link w:val="IJECSAbstract0"/>
    <w:qFormat/>
    <w:rsid w:val="00077489"/>
    <w:pPr>
      <w:spacing w:afterLines="100" w:after="360"/>
    </w:pPr>
  </w:style>
  <w:style w:type="character" w:customStyle="1" w:styleId="ijecsL10">
    <w:name w:val="ijecs_L1 字元"/>
    <w:basedOn w:val="NormalWebChar"/>
    <w:link w:val="ijecsL1"/>
    <w:rsid w:val="00077489"/>
    <w:rPr>
      <w:rFonts w:ascii="Arial" w:eastAsia="Arial Unicode MS" w:hAnsi="Arial" w:cs="Arial"/>
      <w:b/>
      <w:bCs/>
      <w:sz w:val="28"/>
      <w:szCs w:val="28"/>
    </w:rPr>
  </w:style>
  <w:style w:type="paragraph" w:customStyle="1" w:styleId="ijecstable">
    <w:name w:val="ijecs_table"/>
    <w:basedOn w:val="NormalWeb"/>
    <w:link w:val="ijecstable0"/>
    <w:qFormat/>
    <w:rsid w:val="00077489"/>
    <w:pPr>
      <w:shd w:val="clear" w:color="auto" w:fill="FFFFFF"/>
      <w:spacing w:beforeLines="100" w:before="360" w:beforeAutospacing="0" w:after="0" w:afterAutospacing="0"/>
      <w:jc w:val="center"/>
    </w:pPr>
    <w:rPr>
      <w:rFonts w:ascii="Times New Roman" w:eastAsia="PMingLiU" w:hAnsi="Times New Roman" w:cs="Times New Roman"/>
      <w:b/>
      <w:bCs/>
      <w:szCs w:val="20"/>
    </w:rPr>
  </w:style>
  <w:style w:type="character" w:customStyle="1" w:styleId="IJECSAbstract0">
    <w:name w:val="IJECS_Abstract 字元"/>
    <w:basedOn w:val="ijecsL10"/>
    <w:link w:val="IJECSAbstract"/>
    <w:rsid w:val="00077489"/>
    <w:rPr>
      <w:rFonts w:ascii="Arial" w:eastAsia="Arial Unicode MS" w:hAnsi="Arial" w:cs="Arial"/>
      <w:b/>
      <w:bCs/>
      <w:sz w:val="28"/>
      <w:szCs w:val="28"/>
    </w:rPr>
  </w:style>
  <w:style w:type="character" w:customStyle="1" w:styleId="ijecstable0">
    <w:name w:val="ijecs_table 字元"/>
    <w:basedOn w:val="NormalWebChar"/>
    <w:link w:val="ijecstable"/>
    <w:rsid w:val="00077489"/>
    <w:rPr>
      <w:rFonts w:ascii="Arial Unicode MS" w:eastAsia="Arial Unicode MS" w:hAnsi="Arial Unicode MS" w:cs="Arial Unicode MS"/>
      <w:b/>
      <w:bCs/>
      <w:sz w:val="24"/>
      <w:szCs w:val="24"/>
      <w:shd w:val="clear" w:color="auto" w:fill="FFFFFF"/>
    </w:rPr>
  </w:style>
  <w:style w:type="character" w:customStyle="1" w:styleId="Heading2Char">
    <w:name w:val="Heading 2 Char"/>
    <w:basedOn w:val="DefaultParagraphFont"/>
    <w:link w:val="Heading2"/>
    <w:rsid w:val="006E6814"/>
    <w:rPr>
      <w:rFonts w:asciiTheme="majorHAnsi" w:eastAsiaTheme="majorEastAsia" w:hAnsiTheme="majorHAnsi" w:cstheme="majorBidi"/>
      <w:color w:val="365F91" w:themeColor="accent1" w:themeShade="BF"/>
      <w:kern w:val="2"/>
      <w:sz w:val="26"/>
      <w:szCs w:val="26"/>
    </w:rPr>
  </w:style>
  <w:style w:type="character" w:styleId="Emphasis">
    <w:name w:val="Emphasis"/>
    <w:basedOn w:val="DefaultParagraphFont"/>
    <w:uiPriority w:val="20"/>
    <w:qFormat/>
    <w:rsid w:val="006E6814"/>
    <w:rPr>
      <w:i/>
      <w:iCs/>
    </w:rPr>
  </w:style>
  <w:style w:type="paragraph" w:styleId="ListParagraph">
    <w:name w:val="List Paragraph"/>
    <w:basedOn w:val="Normal"/>
    <w:uiPriority w:val="34"/>
    <w:qFormat/>
    <w:rsid w:val="006E6814"/>
    <w:pPr>
      <w:widowControl/>
      <w:spacing w:after="160" w:line="259" w:lineRule="auto"/>
      <w:ind w:left="720"/>
      <w:contextualSpacing/>
    </w:pPr>
    <w:rPr>
      <w:rFonts w:asciiTheme="minorHAnsi" w:eastAsiaTheme="minorHAnsi" w:hAnsiTheme="minorHAnsi" w:cstheme="minorBidi"/>
      <w:kern w:val="0"/>
      <w:sz w:val="22"/>
      <w:szCs w:val="22"/>
      <w:lang w:val="en-GB" w:eastAsia="en-US"/>
    </w:rPr>
  </w:style>
  <w:style w:type="character" w:customStyle="1" w:styleId="HeaderChar">
    <w:name w:val="Header Char"/>
    <w:aliases w:val=" 字元 Char,字元 Char"/>
    <w:basedOn w:val="DefaultParagraphFont"/>
    <w:link w:val="Header"/>
    <w:uiPriority w:val="99"/>
    <w:rsid w:val="006E6814"/>
    <w:rPr>
      <w:kern w:val="2"/>
    </w:rPr>
  </w:style>
  <w:style w:type="table" w:customStyle="1" w:styleId="PlainTable21">
    <w:name w:val="Plain Table 21"/>
    <w:basedOn w:val="TableNormal"/>
    <w:next w:val="PlainTable2"/>
    <w:uiPriority w:val="42"/>
    <w:rsid w:val="006E6814"/>
    <w:rPr>
      <w:rFonts w:asciiTheme="minorHAnsi" w:eastAsia="Calibri" w:hAnsiTheme="minorHAnsi"/>
      <w:sz w:val="22"/>
      <w:szCs w:val="22"/>
      <w:lang w:val="en-GB"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6E681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6E6814"/>
    <w:pPr>
      <w:ind w:firstLine="360"/>
    </w:pPr>
    <w:rPr>
      <w:rFonts w:asciiTheme="minorHAnsi" w:eastAsiaTheme="minorEastAsia" w:hAnsiTheme="minorHAnsi"/>
      <w:sz w:val="22"/>
      <w:szCs w:val="22"/>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6E6814"/>
    <w:pPr>
      <w:ind w:firstLine="360"/>
    </w:pPr>
    <w:rPr>
      <w:rFonts w:asciiTheme="minorHAnsi" w:eastAsiaTheme="minorEastAsia" w:hAnsiTheme="minorHAns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2">
    <w:name w:val="Plain Table 22"/>
    <w:basedOn w:val="TableNormal"/>
    <w:next w:val="PlainTable2"/>
    <w:uiPriority w:val="42"/>
    <w:rsid w:val="006E6814"/>
    <w:rPr>
      <w:rFonts w:asciiTheme="minorHAnsi" w:eastAsia="Calibri" w:hAnsiTheme="minorHAnsi"/>
      <w:sz w:val="22"/>
      <w:szCs w:val="22"/>
      <w:lang w:val="en-GB"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4">
    <w:name w:val="Plain Table 4"/>
    <w:basedOn w:val="TableNormal"/>
    <w:uiPriority w:val="44"/>
    <w:rsid w:val="006E681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6E681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9877634">
      <w:bodyDiv w:val="1"/>
      <w:marLeft w:val="0"/>
      <w:marRight w:val="0"/>
      <w:marTop w:val="0"/>
      <w:marBottom w:val="0"/>
      <w:divBdr>
        <w:top w:val="none" w:sz="0" w:space="0" w:color="auto"/>
        <w:left w:val="none" w:sz="0" w:space="0" w:color="auto"/>
        <w:bottom w:val="none" w:sz="0" w:space="0" w:color="auto"/>
        <w:right w:val="none" w:sz="0" w:space="0" w:color="auto"/>
      </w:divBdr>
    </w:div>
    <w:div w:id="1173760882">
      <w:bodyDiv w:val="1"/>
      <w:marLeft w:val="0"/>
      <w:marRight w:val="0"/>
      <w:marTop w:val="0"/>
      <w:marBottom w:val="0"/>
      <w:divBdr>
        <w:top w:val="none" w:sz="0" w:space="0" w:color="auto"/>
        <w:left w:val="none" w:sz="0" w:space="0" w:color="auto"/>
        <w:bottom w:val="none" w:sz="0" w:space="0" w:color="auto"/>
        <w:right w:val="none" w:sz="0" w:space="0" w:color="auto"/>
      </w:divBdr>
    </w:div>
    <w:div w:id="1408268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27</TotalTime>
  <Pages>28</Pages>
  <Words>80270</Words>
  <Characters>457541</Characters>
  <Application>Microsoft Office Word</Application>
  <DocSecurity>0</DocSecurity>
  <Lines>3812</Lines>
  <Paragraphs>1073</Paragraphs>
  <ScaleCrop>false</ScaleCrop>
  <HeadingPairs>
    <vt:vector size="2" baseType="variant">
      <vt:variant>
        <vt:lpstr>Title</vt:lpstr>
      </vt:variant>
      <vt:variant>
        <vt:i4>1</vt:i4>
      </vt:variant>
    </vt:vector>
  </HeadingPairs>
  <TitlesOfParts>
    <vt:vector size="1" baseType="lpstr">
      <vt:lpstr>FINAL SUBMISSION FORMAT INSTRUCTIONS FOR PROCEEDINGS OF BUSINESS AND INFORMATION: PLEASE READ CAREFULLY</vt:lpstr>
    </vt:vector>
  </TitlesOfParts>
  <Company>Company</Company>
  <LinksUpToDate>false</LinksUpToDate>
  <CharactersWithSpaces>536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SUBMISSION FORMAT INSTRUCTIONS FOR PROCEEDINGS OF BUSINESS AND INFORMATION: PLEASE READ CAREFULLY</dc:title>
  <dc:creator>User</dc:creator>
  <cp:lastModifiedBy>林宜風</cp:lastModifiedBy>
  <cp:revision>105</cp:revision>
  <cp:lastPrinted>2020-11-25T02:46:00Z</cp:lastPrinted>
  <dcterms:created xsi:type="dcterms:W3CDTF">2020-11-25T03:08:00Z</dcterms:created>
  <dcterms:modified xsi:type="dcterms:W3CDTF">2024-01-02T02:22:00Z</dcterms:modified>
</cp:coreProperties>
</file>